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0902F" w14:textId="77777777" w:rsidR="00AA623A" w:rsidRPr="003F0E31" w:rsidRDefault="00AA623A" w:rsidP="00992451">
      <w:pPr>
        <w:pStyle w:val="af"/>
        <w:spacing w:line="360" w:lineRule="auto"/>
      </w:pPr>
      <w:r w:rsidRPr="003F0E31">
        <w:t>Title: Removal efficiency of antibiotics</w:t>
      </w:r>
      <w:r w:rsidR="004F25E0" w:rsidRPr="003F0E31">
        <w:t xml:space="preserve"> from water through</w:t>
      </w:r>
      <w:r w:rsidRPr="003F0E31">
        <w:t xml:space="preserve"> constructed wetlands, a review</w:t>
      </w:r>
    </w:p>
    <w:p w14:paraId="74E817FE" w14:textId="6FF8C9E6" w:rsidR="00AA623A" w:rsidRPr="003F0E31" w:rsidRDefault="00AA623A" w:rsidP="00992451">
      <w:pPr>
        <w:spacing w:line="360" w:lineRule="auto"/>
        <w:jc w:val="center"/>
        <w:rPr>
          <w:b/>
          <w:bCs/>
        </w:rPr>
      </w:pPr>
      <w:proofErr w:type="spellStart"/>
      <w:r w:rsidRPr="003F0E31">
        <w:rPr>
          <w:b/>
          <w:bCs/>
        </w:rPr>
        <w:t>Sanjrani</w:t>
      </w:r>
      <w:proofErr w:type="spellEnd"/>
      <w:r w:rsidRPr="003F0E31">
        <w:rPr>
          <w:b/>
          <w:bCs/>
        </w:rPr>
        <w:t xml:space="preserve"> Manzoor A</w:t>
      </w:r>
      <w:r w:rsidR="00BE5F2F" w:rsidRPr="003F0E31">
        <w:rPr>
          <w:b/>
          <w:bCs/>
          <w:vertAlign w:val="superscript"/>
        </w:rPr>
        <w:t>*</w:t>
      </w:r>
      <w:r w:rsidR="0058552B" w:rsidRPr="003F0E31">
        <w:rPr>
          <w:b/>
          <w:bCs/>
          <w:vertAlign w:val="superscript"/>
        </w:rPr>
        <w:t>1</w:t>
      </w:r>
      <w:r w:rsidR="00D90987" w:rsidRPr="003F0E31">
        <w:rPr>
          <w:b/>
          <w:bCs/>
          <w:vertAlign w:val="superscript"/>
        </w:rPr>
        <w:t>a</w:t>
      </w:r>
      <w:r w:rsidRPr="003F0E31">
        <w:rPr>
          <w:b/>
          <w:bCs/>
        </w:rPr>
        <w:t>,</w:t>
      </w:r>
      <w:r w:rsidR="00D90987" w:rsidRPr="003F0E31">
        <w:rPr>
          <w:b/>
          <w:bCs/>
        </w:rPr>
        <w:t xml:space="preserve"> </w:t>
      </w:r>
      <w:proofErr w:type="spellStart"/>
      <w:r w:rsidR="00BE5F2F" w:rsidRPr="003F0E31">
        <w:rPr>
          <w:rFonts w:eastAsia="Times New Roman"/>
          <w:b/>
          <w:bCs/>
          <w:lang w:val="en-GB"/>
        </w:rPr>
        <w:t>Seerat</w:t>
      </w:r>
      <w:proofErr w:type="spellEnd"/>
      <w:r w:rsidR="00BE5F2F" w:rsidRPr="003F0E31">
        <w:rPr>
          <w:rFonts w:eastAsia="Times New Roman"/>
          <w:b/>
          <w:bCs/>
          <w:lang w:val="en-GB"/>
        </w:rPr>
        <w:t xml:space="preserve"> Ul Ain Bhutto</w:t>
      </w:r>
      <w:r w:rsidR="0058552B" w:rsidRPr="003F0E31">
        <w:rPr>
          <w:rFonts w:eastAsia="Times New Roman"/>
          <w:b/>
          <w:bCs/>
          <w:vertAlign w:val="superscript"/>
          <w:lang w:val="en-GB"/>
        </w:rPr>
        <w:t>2</w:t>
      </w:r>
      <w:r w:rsidR="00D90987" w:rsidRPr="003F0E31">
        <w:rPr>
          <w:rFonts w:eastAsia="Times New Roman"/>
          <w:b/>
          <w:bCs/>
          <w:vertAlign w:val="superscript"/>
          <w:lang w:val="en-GB"/>
        </w:rPr>
        <w:t>b</w:t>
      </w:r>
      <w:r w:rsidR="00BE5F2F" w:rsidRPr="003F0E31">
        <w:rPr>
          <w:rFonts w:eastAsia="Times New Roman"/>
          <w:b/>
          <w:bCs/>
          <w:lang w:val="en-GB"/>
        </w:rPr>
        <w:t xml:space="preserve">, Ahmed M. </w:t>
      </w:r>
      <w:proofErr w:type="spellStart"/>
      <w:r w:rsidR="00BE5F2F" w:rsidRPr="003F0E31">
        <w:rPr>
          <w:rFonts w:eastAsia="Times New Roman"/>
          <w:b/>
          <w:bCs/>
          <w:lang w:val="en-GB"/>
        </w:rPr>
        <w:t>Abodif</w:t>
      </w:r>
      <w:proofErr w:type="spellEnd"/>
      <w:r w:rsidR="00BE5F2F" w:rsidRPr="003F0E31">
        <w:rPr>
          <w:rFonts w:eastAsia="Times New Roman"/>
          <w:b/>
          <w:bCs/>
          <w:lang w:val="en-GB"/>
        </w:rPr>
        <w:t xml:space="preserve"> </w:t>
      </w:r>
      <w:r w:rsidR="00BE5F2F" w:rsidRPr="003F0E31">
        <w:rPr>
          <w:rFonts w:eastAsia="Times New Roman"/>
          <w:b/>
          <w:bCs/>
          <w:vertAlign w:val="superscript"/>
          <w:lang w:val="en-GB"/>
        </w:rPr>
        <w:t>3c</w:t>
      </w:r>
      <w:r w:rsidR="009E2D5C" w:rsidRPr="003F0E31">
        <w:rPr>
          <w:rFonts w:eastAsia="Times New Roman"/>
          <w:b/>
          <w:bCs/>
          <w:vertAlign w:val="superscript"/>
          <w:lang w:val="en-GB"/>
        </w:rPr>
        <w:t>,d</w:t>
      </w:r>
      <w:r w:rsidR="00BE5F2F" w:rsidRPr="003F0E31">
        <w:rPr>
          <w:rFonts w:eastAsia="Times New Roman"/>
          <w:b/>
          <w:bCs/>
          <w:lang w:val="en-GB"/>
        </w:rPr>
        <w:t xml:space="preserve">, </w:t>
      </w:r>
      <w:r w:rsidR="008578A9" w:rsidRPr="003F0E31">
        <w:rPr>
          <w:rFonts w:eastAsia="Times New Roman"/>
          <w:b/>
          <w:bCs/>
          <w:lang w:val="en-GB"/>
        </w:rPr>
        <w:t>Muneer SA</w:t>
      </w:r>
      <w:r w:rsidR="008578A9" w:rsidRPr="003F0E31">
        <w:rPr>
          <w:rFonts w:eastAsia="Times New Roman"/>
          <w:b/>
          <w:bCs/>
          <w:vertAlign w:val="superscript"/>
          <w:lang w:val="en-GB"/>
        </w:rPr>
        <w:t>4b</w:t>
      </w:r>
      <w:r w:rsidR="006B4502" w:rsidRPr="003F0E31">
        <w:rPr>
          <w:rFonts w:eastAsia="Times New Roman"/>
          <w:b/>
          <w:bCs/>
          <w:lang w:val="en-GB"/>
        </w:rPr>
        <w:t xml:space="preserve"> , </w:t>
      </w:r>
      <w:proofErr w:type="spellStart"/>
      <w:r w:rsidR="006B4502" w:rsidRPr="003F0E31">
        <w:rPr>
          <w:rFonts w:eastAsia="Times New Roman"/>
          <w:b/>
          <w:bCs/>
          <w:lang w:val="en-GB"/>
        </w:rPr>
        <w:t>Sadam</w:t>
      </w:r>
      <w:proofErr w:type="spellEnd"/>
      <w:r w:rsidR="006B4502" w:rsidRPr="003F0E31">
        <w:rPr>
          <w:rFonts w:eastAsia="Times New Roman"/>
          <w:b/>
          <w:bCs/>
          <w:lang w:val="en-GB"/>
        </w:rPr>
        <w:t xml:space="preserve"> Chandio</w:t>
      </w:r>
      <w:r w:rsidR="006B4502" w:rsidRPr="003F0E31">
        <w:rPr>
          <w:rFonts w:eastAsia="Times New Roman"/>
          <w:b/>
          <w:bCs/>
          <w:vertAlign w:val="superscript"/>
          <w:lang w:val="en-GB"/>
        </w:rPr>
        <w:t>5b</w:t>
      </w:r>
      <w:r w:rsidR="00A55C27" w:rsidRPr="003F0E31">
        <w:rPr>
          <w:rFonts w:eastAsia="Times New Roman"/>
          <w:b/>
          <w:bCs/>
          <w:lang w:val="en-GB"/>
        </w:rPr>
        <w:t xml:space="preserve">, </w:t>
      </w:r>
      <w:proofErr w:type="spellStart"/>
      <w:r w:rsidR="00A55C27" w:rsidRPr="003F0E31">
        <w:rPr>
          <w:rFonts w:eastAsia="Times New Roman"/>
          <w:b/>
          <w:bCs/>
          <w:lang w:val="en-GB"/>
        </w:rPr>
        <w:t>Xue</w:t>
      </w:r>
      <w:proofErr w:type="spellEnd"/>
      <w:r w:rsidR="00A55C27" w:rsidRPr="003F0E31">
        <w:rPr>
          <w:rFonts w:eastAsia="Times New Roman"/>
          <w:b/>
          <w:bCs/>
          <w:lang w:val="en-GB"/>
        </w:rPr>
        <w:t xml:space="preserve"> Gang</w:t>
      </w:r>
      <w:r w:rsidR="00A55C27" w:rsidRPr="003F0E31">
        <w:rPr>
          <w:rFonts w:eastAsia="Times New Roman"/>
          <w:b/>
          <w:bCs/>
          <w:vertAlign w:val="superscript"/>
          <w:lang w:val="en-GB"/>
        </w:rPr>
        <w:t>6a*</w:t>
      </w:r>
    </w:p>
    <w:p w14:paraId="06ED4F9B" w14:textId="77777777" w:rsidR="00AA623A" w:rsidRPr="003F0E31" w:rsidRDefault="00AA623A" w:rsidP="00992451">
      <w:pPr>
        <w:spacing w:line="360" w:lineRule="auto"/>
      </w:pPr>
    </w:p>
    <w:p w14:paraId="5913A92D" w14:textId="77777777" w:rsidR="00D90987" w:rsidRPr="003F0E31" w:rsidRDefault="00D90987" w:rsidP="00992451">
      <w:pPr>
        <w:spacing w:line="360" w:lineRule="auto"/>
        <w:jc w:val="left"/>
        <w:rPr>
          <w:i/>
          <w:iCs/>
        </w:rPr>
      </w:pPr>
      <w:r w:rsidRPr="003F0E31">
        <w:rPr>
          <w:i/>
          <w:iCs/>
          <w:vertAlign w:val="superscript"/>
        </w:rPr>
        <w:t>a</w:t>
      </w:r>
      <w:r w:rsidRPr="003F0E31">
        <w:rPr>
          <w:i/>
          <w:iCs/>
        </w:rPr>
        <w:t xml:space="preserve"> College of Environmental Science and Engineering, </w:t>
      </w:r>
      <w:proofErr w:type="spellStart"/>
      <w:r w:rsidRPr="003F0E31">
        <w:rPr>
          <w:i/>
          <w:iCs/>
        </w:rPr>
        <w:t>Donghua</w:t>
      </w:r>
      <w:proofErr w:type="spellEnd"/>
      <w:r w:rsidRPr="003F0E31">
        <w:rPr>
          <w:i/>
          <w:iCs/>
        </w:rPr>
        <w:t xml:space="preserve"> University, Shanghai</w:t>
      </w:r>
      <w:r w:rsidR="00014856" w:rsidRPr="003F0E31">
        <w:rPr>
          <w:i/>
          <w:iCs/>
        </w:rPr>
        <w:t xml:space="preserve">, China. </w:t>
      </w:r>
    </w:p>
    <w:p w14:paraId="624E0235" w14:textId="77777777" w:rsidR="00AA623A" w:rsidRPr="003F0E31" w:rsidRDefault="00297ECD" w:rsidP="00992451">
      <w:pPr>
        <w:pStyle w:val="03AddressesofAuthors"/>
        <w:spacing w:line="360" w:lineRule="auto"/>
        <w:jc w:val="left"/>
        <w:rPr>
          <w:lang w:val="en-US"/>
        </w:rPr>
      </w:pPr>
      <w:r w:rsidRPr="003F0E31">
        <w:rPr>
          <w:vertAlign w:val="superscript"/>
          <w:lang w:val="en-US"/>
        </w:rPr>
        <w:t xml:space="preserve">b </w:t>
      </w:r>
      <w:r w:rsidR="00BE5F2F" w:rsidRPr="003F0E31">
        <w:rPr>
          <w:lang w:val="en-US"/>
        </w:rPr>
        <w:t>School of Environmental Science and Engineering, Tianjin University, China.</w:t>
      </w:r>
    </w:p>
    <w:p w14:paraId="65B78371" w14:textId="77777777" w:rsidR="00BE5F2F" w:rsidRPr="003F0E31" w:rsidRDefault="00BE5F2F" w:rsidP="00992451">
      <w:pPr>
        <w:pStyle w:val="03AddressesofAuthors"/>
        <w:spacing w:line="360" w:lineRule="auto"/>
        <w:jc w:val="left"/>
        <w:rPr>
          <w:lang w:val="en-US"/>
        </w:rPr>
      </w:pPr>
      <w:r w:rsidRPr="003F0E31">
        <w:rPr>
          <w:vertAlign w:val="superscript"/>
          <w:lang w:val="en-US"/>
        </w:rPr>
        <w:t>C</w:t>
      </w:r>
      <w:r w:rsidRPr="003F0E31">
        <w:rPr>
          <w:lang w:val="en-US"/>
        </w:rPr>
        <w:t xml:space="preserve"> </w:t>
      </w:r>
      <w:r w:rsidRPr="003F0E31">
        <w:t>School of civil engineering and Architecture, Wuhan University of Technology, Wuhan</w:t>
      </w:r>
      <w:r w:rsidRPr="003F0E31">
        <w:rPr>
          <w:lang w:val="en-US"/>
        </w:rPr>
        <w:t>, China.</w:t>
      </w:r>
    </w:p>
    <w:p w14:paraId="69606267" w14:textId="25DCBA8B" w:rsidR="009E2D5C" w:rsidRPr="003F0E31" w:rsidRDefault="009E2D5C" w:rsidP="009E2D5C">
      <w:pPr>
        <w:pStyle w:val="03AddressesofAuthors"/>
        <w:spacing w:line="360" w:lineRule="auto"/>
        <w:jc w:val="left"/>
        <w:rPr>
          <w:lang w:val="en-US"/>
        </w:rPr>
      </w:pPr>
      <w:r w:rsidRPr="003F0E31">
        <w:rPr>
          <w:vertAlign w:val="superscript"/>
          <w:lang w:val="en-US"/>
        </w:rPr>
        <w:t>d</w:t>
      </w:r>
      <w:r w:rsidRPr="003F0E31">
        <w:rPr>
          <w:lang w:val="en-US"/>
        </w:rPr>
        <w:t xml:space="preserve"> </w:t>
      </w:r>
      <w:r w:rsidRPr="003F0E31">
        <w:t>Civil Engineering Department, El Minya Higher Institute of Engineering and Technology, AL Minya</w:t>
      </w:r>
      <w:r w:rsidRPr="003F0E31">
        <w:rPr>
          <w:lang w:val="en-US"/>
        </w:rPr>
        <w:t>, Egypt.</w:t>
      </w:r>
    </w:p>
    <w:p w14:paraId="4C3A7E3C" w14:textId="77777777" w:rsidR="00AA623A" w:rsidRPr="003F0E31" w:rsidRDefault="00AA623A" w:rsidP="00992451">
      <w:pPr>
        <w:spacing w:line="360" w:lineRule="auto"/>
      </w:pPr>
    </w:p>
    <w:p w14:paraId="7B09AB1F" w14:textId="15416B49" w:rsidR="00AA623A" w:rsidRPr="003F0E31" w:rsidRDefault="00AA623A" w:rsidP="00992451">
      <w:pPr>
        <w:spacing w:line="360" w:lineRule="auto"/>
      </w:pPr>
      <w:r w:rsidRPr="003F0E31">
        <w:rPr>
          <w:b/>
          <w:i/>
          <w:iCs/>
          <w:u w:val="single"/>
        </w:rPr>
        <w:t xml:space="preserve"> (CORRESPONDING AUTHOR):</w:t>
      </w:r>
      <w:r w:rsidRPr="003F0E31">
        <w:rPr>
          <w:b/>
        </w:rPr>
        <w:t xml:space="preserve">  </w:t>
      </w:r>
      <w:r w:rsidR="00A55C27" w:rsidRPr="003F0E31">
        <w:t xml:space="preserve">Professor Dr. </w:t>
      </w:r>
      <w:proofErr w:type="spellStart"/>
      <w:r w:rsidR="00A55C27" w:rsidRPr="003F0E31">
        <w:t>Xue</w:t>
      </w:r>
      <w:proofErr w:type="spellEnd"/>
      <w:r w:rsidR="00A55C27" w:rsidRPr="003F0E31">
        <w:t xml:space="preserve"> Gang</w:t>
      </w:r>
    </w:p>
    <w:p w14:paraId="3CF6B09C" w14:textId="77777777" w:rsidR="006D0BD2" w:rsidRPr="003F0E31" w:rsidRDefault="00990997" w:rsidP="00992451">
      <w:pPr>
        <w:spacing w:line="360" w:lineRule="auto"/>
      </w:pPr>
      <w:r w:rsidRPr="003F0E31">
        <w:t xml:space="preserve">Department: College of Environmental Science and Engineering, </w:t>
      </w:r>
    </w:p>
    <w:p w14:paraId="5EE21D52" w14:textId="77777777" w:rsidR="00AA623A" w:rsidRPr="003F0E31" w:rsidRDefault="00990997" w:rsidP="00992451">
      <w:pPr>
        <w:spacing w:line="360" w:lineRule="auto"/>
      </w:pPr>
      <w:r w:rsidRPr="003F0E31">
        <w:t xml:space="preserve">University: </w:t>
      </w:r>
      <w:proofErr w:type="spellStart"/>
      <w:r w:rsidRPr="003F0E31">
        <w:t>Donghua</w:t>
      </w:r>
      <w:proofErr w:type="spellEnd"/>
      <w:r w:rsidRPr="003F0E31">
        <w:t xml:space="preserve"> University, Shanghai</w:t>
      </w:r>
    </w:p>
    <w:p w14:paraId="238BCC06" w14:textId="1A2BA946" w:rsidR="00AA623A" w:rsidRPr="003F0E31" w:rsidRDefault="00AA623A" w:rsidP="00992451">
      <w:pPr>
        <w:spacing w:line="360" w:lineRule="auto"/>
      </w:pPr>
      <w:r w:rsidRPr="003F0E31">
        <w:t xml:space="preserve">Email:  </w:t>
      </w:r>
      <w:hyperlink r:id="rId8" w:history="1">
        <w:r w:rsidR="00A55C27" w:rsidRPr="003F0E31">
          <w:t>xuegang@dhu.edu.cn</w:t>
        </w:r>
      </w:hyperlink>
      <w:r w:rsidR="00A55C27" w:rsidRPr="003F0E31">
        <w:t xml:space="preserve"> </w:t>
      </w:r>
    </w:p>
    <w:p w14:paraId="4B504479" w14:textId="77777777" w:rsidR="00AA623A" w:rsidRPr="003F0E31" w:rsidRDefault="00AA623A" w:rsidP="00992451">
      <w:pPr>
        <w:spacing w:line="360" w:lineRule="auto"/>
      </w:pPr>
      <w:r w:rsidRPr="003F0E31">
        <w:br w:type="page"/>
      </w:r>
    </w:p>
    <w:p w14:paraId="720E01B4" w14:textId="2E097359" w:rsidR="003F0E31" w:rsidRPr="003F0E31" w:rsidRDefault="003F0E31" w:rsidP="00992451">
      <w:pPr>
        <w:pStyle w:val="af"/>
        <w:spacing w:line="360" w:lineRule="auto"/>
      </w:pPr>
      <w:r w:rsidRPr="003F0E31">
        <w:lastRenderedPageBreak/>
        <w:t>GRAPHICAL ABSTRACT</w:t>
      </w:r>
    </w:p>
    <w:p w14:paraId="3B9AEF14" w14:textId="5D72A866" w:rsidR="003F0E31" w:rsidRPr="003F0E31" w:rsidRDefault="003F0E31" w:rsidP="003F0E31">
      <w:r w:rsidRPr="003F0E31">
        <w:rPr>
          <w:noProof/>
        </w:rPr>
        <w:drawing>
          <wp:anchor distT="0" distB="0" distL="114300" distR="114300" simplePos="0" relativeHeight="251666432" behindDoc="1" locked="0" layoutInCell="1" allowOverlap="1" wp14:anchorId="12B32786" wp14:editId="7E000AAE">
            <wp:simplePos x="0" y="0"/>
            <wp:positionH relativeFrom="column">
              <wp:posOffset>0</wp:posOffset>
            </wp:positionH>
            <wp:positionV relativeFrom="paragraph">
              <wp:posOffset>524510</wp:posOffset>
            </wp:positionV>
            <wp:extent cx="6042660" cy="3219450"/>
            <wp:effectExtent l="0" t="0" r="0" b="0"/>
            <wp:wrapTight wrapText="bothSides">
              <wp:wrapPolygon edited="0">
                <wp:start x="0" y="0"/>
                <wp:lineTo x="0" y="21472"/>
                <wp:lineTo x="21518" y="21472"/>
                <wp:lineTo x="21518" y="0"/>
                <wp:lineTo x="0" y="0"/>
              </wp:wrapPolygon>
            </wp:wrapTight>
            <wp:docPr id="9" name="Picture 6" descr="D:\My Research papers\Antibiotic\MS\c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 papers\Antibiotic\MS\cw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2660" cy="3219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7B0090" w14:textId="77777777" w:rsidR="003F0E31" w:rsidRPr="003F0E31" w:rsidRDefault="003F0E31" w:rsidP="00992451">
      <w:pPr>
        <w:pStyle w:val="af"/>
        <w:spacing w:line="360" w:lineRule="auto"/>
      </w:pPr>
    </w:p>
    <w:p w14:paraId="2E53997A" w14:textId="77777777" w:rsidR="003F0E31" w:rsidRPr="003F0E31" w:rsidRDefault="003F0E31" w:rsidP="00992451">
      <w:pPr>
        <w:pStyle w:val="af"/>
        <w:spacing w:line="360" w:lineRule="auto"/>
      </w:pPr>
    </w:p>
    <w:p w14:paraId="615FA7B4" w14:textId="6C3AFEF3" w:rsidR="00417122" w:rsidRPr="003F0E31" w:rsidRDefault="00417122" w:rsidP="00992451">
      <w:pPr>
        <w:pStyle w:val="af"/>
        <w:spacing w:line="360" w:lineRule="auto"/>
      </w:pPr>
      <w:r w:rsidRPr="003F0E31">
        <w:t>Title: Removal efficiency of antibiotics from water through constructed wetlands, a review</w:t>
      </w:r>
    </w:p>
    <w:p w14:paraId="2DB184C0" w14:textId="77777777" w:rsidR="00AA623A" w:rsidRPr="003F0E31" w:rsidRDefault="00AA623A" w:rsidP="00992451">
      <w:pPr>
        <w:pStyle w:val="1"/>
        <w:spacing w:line="360" w:lineRule="auto"/>
      </w:pPr>
      <w:r w:rsidRPr="003F0E31">
        <w:t>Abstract</w:t>
      </w:r>
    </w:p>
    <w:p w14:paraId="0E3E83DC" w14:textId="1B0D304F" w:rsidR="007C6C9A" w:rsidRPr="003F0E31" w:rsidRDefault="00AA623A" w:rsidP="00861ECD">
      <w:pPr>
        <w:spacing w:line="360" w:lineRule="auto"/>
      </w:pPr>
      <w:r w:rsidRPr="003F0E31">
        <w:t xml:space="preserve">Contamination </w:t>
      </w:r>
      <w:r w:rsidR="00881D3B" w:rsidRPr="003F0E31">
        <w:t xml:space="preserve">of the aquatic environment </w:t>
      </w:r>
      <w:r w:rsidRPr="003F0E31">
        <w:t>with antibiotics and resistance genes is becoming an increasing threat to global health</w:t>
      </w:r>
      <w:r w:rsidR="007C6C9A" w:rsidRPr="003F0E31">
        <w:t xml:space="preserve">. </w:t>
      </w:r>
      <w:r w:rsidR="00476009" w:rsidRPr="003F0E31">
        <w:t>Overuse of antibiotics has become a serious ecological problem</w:t>
      </w:r>
      <w:r w:rsidR="00F40017" w:rsidRPr="003F0E31">
        <w:t xml:space="preserve"> and there </w:t>
      </w:r>
      <w:r w:rsidR="00476009" w:rsidRPr="003F0E31">
        <w:t>is growing concern that antibiotics are losing their effectiveness due to increased antibiotic resistance in bacteria. During the last twenty years, the consumption of anti</w:t>
      </w:r>
      <w:r w:rsidR="00E2780B" w:rsidRPr="003F0E31">
        <w:t>biotics has increased rapidly</w:t>
      </w:r>
      <w:r w:rsidR="00476009" w:rsidRPr="003F0E31">
        <w:t xml:space="preserve">, which has been cited as one of the world’s worst abusers of </w:t>
      </w:r>
      <w:r w:rsidR="00476009" w:rsidRPr="003F0E31">
        <w:lastRenderedPageBreak/>
        <w:t xml:space="preserve">antibiotics. Several studies have been conducted to solve this issue. Developed countries have introduced several methods </w:t>
      </w:r>
      <w:r w:rsidR="003445E3" w:rsidRPr="003F0E31">
        <w:t>for antibiotic removal</w:t>
      </w:r>
      <w:r w:rsidR="00C65E96" w:rsidRPr="003F0E31">
        <w:t>, constructed</w:t>
      </w:r>
      <w:r w:rsidR="00E17D8F" w:rsidRPr="003F0E31">
        <w:t xml:space="preserve"> wetlands</w:t>
      </w:r>
      <w:r w:rsidR="00476009" w:rsidRPr="003F0E31">
        <w:t xml:space="preserve"> have been found low cost </w:t>
      </w:r>
      <w:r w:rsidR="003445E3" w:rsidRPr="003F0E31">
        <w:t xml:space="preserve">and easily maintainable </w:t>
      </w:r>
      <w:r w:rsidR="00476009" w:rsidRPr="003F0E31">
        <w:t>technology. Although constructed wetlands (CWs) offer a potential way to remove these antibiotics from water</w:t>
      </w:r>
      <w:r w:rsidR="003445E3" w:rsidRPr="003F0E31">
        <w:t xml:space="preserve"> the </w:t>
      </w:r>
      <w:r w:rsidR="00476009" w:rsidRPr="003F0E31">
        <w:t xml:space="preserve">knowledge of their mechanisms is limited. </w:t>
      </w:r>
      <w:r w:rsidRPr="003F0E31">
        <w:t xml:space="preserve">In this review, we highlight important aspects of antibiotic pollution in </w:t>
      </w:r>
      <w:r w:rsidR="00861ECD" w:rsidRPr="003F0E31">
        <w:t xml:space="preserve">the </w:t>
      </w:r>
      <w:r w:rsidR="003445E3" w:rsidRPr="003F0E31">
        <w:t>aquatic environment</w:t>
      </w:r>
      <w:r w:rsidRPr="003F0E31">
        <w:t xml:space="preserve">, </w:t>
      </w:r>
      <w:r w:rsidR="00C2459D" w:rsidRPr="003F0E31">
        <w:t xml:space="preserve">the </w:t>
      </w:r>
      <w:r w:rsidRPr="003F0E31">
        <w:t xml:space="preserve">removal efficiency of </w:t>
      </w:r>
      <w:r w:rsidR="00E17D8F" w:rsidRPr="003F0E31">
        <w:t>constructed wetlands</w:t>
      </w:r>
      <w:r w:rsidRPr="003F0E31">
        <w:t xml:space="preserve"> for antibiotic</w:t>
      </w:r>
      <w:r w:rsidR="00861ECD" w:rsidRPr="003F0E31">
        <w:t>s,</w:t>
      </w:r>
      <w:r w:rsidRPr="003F0E31">
        <w:t xml:space="preserve"> and </w:t>
      </w:r>
      <w:r w:rsidR="003445E3" w:rsidRPr="003F0E31">
        <w:t xml:space="preserve">this review highlights </w:t>
      </w:r>
      <w:r w:rsidRPr="003F0E31">
        <w:t xml:space="preserve">antibiotic pollution </w:t>
      </w:r>
      <w:r w:rsidR="003445E3" w:rsidRPr="003F0E31">
        <w:t xml:space="preserve">which </w:t>
      </w:r>
      <w:r w:rsidRPr="003F0E31">
        <w:t xml:space="preserve">affects many things which taken together poses </w:t>
      </w:r>
      <w:r w:rsidR="00C2459D" w:rsidRPr="003F0E31">
        <w:t>several</w:t>
      </w:r>
      <w:r w:rsidRPr="003F0E31">
        <w:t xml:space="preserve"> challenges for environmental </w:t>
      </w:r>
      <w:r w:rsidR="00F45D2C" w:rsidRPr="003F0E31">
        <w:t xml:space="preserve">scientists. </w:t>
      </w:r>
      <w:r w:rsidR="00476009" w:rsidRPr="003F0E31">
        <w:t>It has been discovered that f</w:t>
      </w:r>
      <w:r w:rsidR="00AA01B6" w:rsidRPr="003F0E31">
        <w:t>our main</w:t>
      </w:r>
      <w:r w:rsidR="007C6C9A" w:rsidRPr="003F0E31">
        <w:t xml:space="preserve"> </w:t>
      </w:r>
      <w:r w:rsidR="00AA01B6" w:rsidRPr="003F0E31">
        <w:t xml:space="preserve">factors </w:t>
      </w:r>
      <w:r w:rsidR="00C2459D" w:rsidRPr="003F0E31">
        <w:t xml:space="preserve">are </w:t>
      </w:r>
      <w:r w:rsidR="00AA01B6" w:rsidRPr="003F0E31">
        <w:t xml:space="preserve">affecting the performance of </w:t>
      </w:r>
      <w:r w:rsidR="00E17D8F" w:rsidRPr="003F0E31">
        <w:t>constructed wetlands</w:t>
      </w:r>
      <w:r w:rsidR="00AA01B6" w:rsidRPr="003F0E31">
        <w:t xml:space="preserve"> used for the treatment of antibioti</w:t>
      </w:r>
      <w:r w:rsidR="00C2459D" w:rsidRPr="003F0E31">
        <w:t xml:space="preserve">cs in water supplies, the </w:t>
      </w:r>
      <w:r w:rsidR="00C65E96" w:rsidRPr="003F0E31">
        <w:t>type’s</w:t>
      </w:r>
      <w:r w:rsidR="00C2459D" w:rsidRPr="003F0E31">
        <w:t xml:space="preserve"> </w:t>
      </w:r>
      <w:r w:rsidR="00AA01B6" w:rsidRPr="003F0E31">
        <w:t xml:space="preserve">configurations of </w:t>
      </w:r>
      <w:r w:rsidR="00E17D8F" w:rsidRPr="003F0E31">
        <w:t>constructed wetlands</w:t>
      </w:r>
      <w:r w:rsidR="00AA01B6" w:rsidRPr="003F0E31">
        <w:t>,</w:t>
      </w:r>
      <w:r w:rsidR="007C6C9A" w:rsidRPr="003F0E31">
        <w:t xml:space="preserve"> </w:t>
      </w:r>
      <w:r w:rsidR="00AA01B6" w:rsidRPr="003F0E31">
        <w:t>hydraulic load rates, substrates, plants</w:t>
      </w:r>
      <w:r w:rsidR="00C2459D" w:rsidRPr="003F0E31">
        <w:t>,</w:t>
      </w:r>
      <w:r w:rsidR="00AA01B6" w:rsidRPr="003F0E31">
        <w:t xml:space="preserve"> and microorganisms. Further researches focusing on these factors are </w:t>
      </w:r>
      <w:r w:rsidR="00476009" w:rsidRPr="003F0E31">
        <w:t>recommended</w:t>
      </w:r>
      <w:r w:rsidR="00AA01B6" w:rsidRPr="003F0E31">
        <w:t xml:space="preserve"> to improve</w:t>
      </w:r>
      <w:r w:rsidR="007C6C9A" w:rsidRPr="003F0E31">
        <w:t xml:space="preserve"> </w:t>
      </w:r>
      <w:r w:rsidR="00AA01B6" w:rsidRPr="003F0E31">
        <w:t xml:space="preserve">the removal efficiency of antibiotics in </w:t>
      </w:r>
      <w:r w:rsidR="00E17D8F" w:rsidRPr="003F0E31">
        <w:t>constructed wetlands</w:t>
      </w:r>
      <w:r w:rsidR="00AA01B6" w:rsidRPr="003F0E31">
        <w:t>.</w:t>
      </w:r>
      <w:r w:rsidR="007C6C9A" w:rsidRPr="003F0E31">
        <w:t xml:space="preserve"> </w:t>
      </w:r>
      <w:r w:rsidR="00D5714C" w:rsidRPr="003F0E31">
        <w:t>Outcomes of the study could help wastewater treatment plant engineers with providing reliable design data and outline a road map for future researches.</w:t>
      </w:r>
    </w:p>
    <w:p w14:paraId="0F5534B0" w14:textId="6403008B" w:rsidR="007C15D1" w:rsidRPr="003F0E31" w:rsidRDefault="00AA01B6" w:rsidP="00861ECD">
      <w:pPr>
        <w:spacing w:line="360" w:lineRule="auto"/>
      </w:pPr>
      <w:r w:rsidRPr="003F0E31">
        <w:rPr>
          <w:b/>
          <w:bCs/>
        </w:rPr>
        <w:t>Key Words:</w:t>
      </w:r>
      <w:r w:rsidR="007C6C9A" w:rsidRPr="003F0E31">
        <w:t xml:space="preserve"> Antibiotic</w:t>
      </w:r>
      <w:r w:rsidRPr="003F0E31">
        <w:t xml:space="preserve"> contamination, biological degra</w:t>
      </w:r>
      <w:r w:rsidR="007C6C9A" w:rsidRPr="003F0E31">
        <w:t>dat</w:t>
      </w:r>
      <w:r w:rsidR="00DC1B00" w:rsidRPr="003F0E31">
        <w:t>ion</w:t>
      </w:r>
      <w:r w:rsidRPr="003F0E31">
        <w:t>,</w:t>
      </w:r>
      <w:r w:rsidR="007C6C9A" w:rsidRPr="003F0E31">
        <w:t xml:space="preserve"> </w:t>
      </w:r>
      <w:r w:rsidRPr="003F0E31">
        <w:t>pollutants, water</w:t>
      </w:r>
      <w:r w:rsidR="007C6C9A" w:rsidRPr="003F0E31">
        <w:t xml:space="preserve"> supplies</w:t>
      </w:r>
      <w:r w:rsidR="00DC1B00" w:rsidRPr="003F0E31">
        <w:t xml:space="preserve">, </w:t>
      </w:r>
      <w:r w:rsidR="00861ECD" w:rsidRPr="003F0E31">
        <w:t>Constructed Wetland</w:t>
      </w:r>
      <w:r w:rsidR="00DC1B00" w:rsidRPr="003F0E31">
        <w:t>.</w:t>
      </w:r>
    </w:p>
    <w:p w14:paraId="52D30C64" w14:textId="77777777" w:rsidR="007C15D1" w:rsidRPr="003F0E31" w:rsidRDefault="007C15D1" w:rsidP="007C15D1">
      <w:r w:rsidRPr="003F0E31">
        <w:br w:type="page"/>
      </w:r>
    </w:p>
    <w:p w14:paraId="058F4AF9" w14:textId="77777777" w:rsidR="007C15D1" w:rsidRPr="003F0E31" w:rsidRDefault="007C15D1" w:rsidP="004B3C6A">
      <w:pPr>
        <w:pStyle w:val="ae"/>
        <w:spacing w:line="360" w:lineRule="auto"/>
        <w:rPr>
          <w:rFonts w:asciiTheme="majorBidi" w:hAnsiTheme="majorBidi" w:cstheme="majorBidi"/>
          <w:b/>
          <w:bCs/>
          <w:sz w:val="24"/>
          <w:szCs w:val="24"/>
        </w:rPr>
      </w:pPr>
      <w:r w:rsidRPr="003F0E31">
        <w:rPr>
          <w:rFonts w:asciiTheme="majorBidi" w:hAnsiTheme="majorBidi" w:cstheme="majorBidi"/>
          <w:b/>
          <w:bCs/>
          <w:sz w:val="24"/>
          <w:szCs w:val="24"/>
        </w:rPr>
        <w:lastRenderedPageBreak/>
        <w:t xml:space="preserve">Abbreviations </w:t>
      </w:r>
    </w:p>
    <w:p w14:paraId="653BE27C" w14:textId="77777777" w:rsidR="007C15D1" w:rsidRPr="003F0E31" w:rsidRDefault="007C15D1" w:rsidP="004B3C6A">
      <w:pPr>
        <w:pStyle w:val="ae"/>
        <w:spacing w:line="360" w:lineRule="auto"/>
        <w:rPr>
          <w:rFonts w:asciiTheme="majorBidi" w:hAnsiTheme="majorBidi" w:cstheme="majorBidi"/>
          <w:sz w:val="24"/>
          <w:szCs w:val="24"/>
        </w:rPr>
      </w:pPr>
    </w:p>
    <w:p w14:paraId="456C9972" w14:textId="77777777" w:rsidR="007C15D1" w:rsidRPr="003F0E31" w:rsidRDefault="007C15D1"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ARB </w:t>
      </w:r>
      <w:r w:rsidR="00164556" w:rsidRPr="003F0E31">
        <w:rPr>
          <w:rFonts w:ascii="Times New Roman" w:hAnsi="Times New Roman" w:cs="Times New Roman"/>
          <w:sz w:val="24"/>
          <w:szCs w:val="24"/>
        </w:rPr>
        <w:tab/>
      </w:r>
      <w:r w:rsidR="00164556" w:rsidRPr="003F0E31">
        <w:rPr>
          <w:rFonts w:ascii="Times New Roman" w:hAnsi="Times New Roman" w:cs="Times New Roman"/>
          <w:sz w:val="24"/>
          <w:szCs w:val="24"/>
        </w:rPr>
        <w:tab/>
      </w:r>
      <w:r w:rsidRPr="003F0E31">
        <w:rPr>
          <w:rFonts w:ascii="Times New Roman" w:hAnsi="Times New Roman" w:cs="Times New Roman"/>
          <w:sz w:val="24"/>
          <w:szCs w:val="24"/>
        </w:rPr>
        <w:t xml:space="preserve">Antibiotic resistant bacteria </w:t>
      </w:r>
    </w:p>
    <w:p w14:paraId="7247818E" w14:textId="77777777" w:rsidR="007C15D1" w:rsidRPr="003F0E31" w:rsidRDefault="007C15D1"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ARG </w:t>
      </w:r>
      <w:r w:rsidR="00164556" w:rsidRPr="003F0E31">
        <w:rPr>
          <w:rFonts w:ascii="Times New Roman" w:hAnsi="Times New Roman" w:cs="Times New Roman"/>
          <w:sz w:val="24"/>
          <w:szCs w:val="24"/>
        </w:rPr>
        <w:tab/>
      </w:r>
      <w:r w:rsidR="00164556" w:rsidRPr="003F0E31">
        <w:rPr>
          <w:rFonts w:ascii="Times New Roman" w:hAnsi="Times New Roman" w:cs="Times New Roman"/>
          <w:sz w:val="24"/>
          <w:szCs w:val="24"/>
        </w:rPr>
        <w:tab/>
      </w:r>
      <w:r w:rsidRPr="003F0E31">
        <w:rPr>
          <w:rFonts w:ascii="Times New Roman" w:hAnsi="Times New Roman" w:cs="Times New Roman"/>
          <w:sz w:val="24"/>
          <w:szCs w:val="24"/>
        </w:rPr>
        <w:t xml:space="preserve">Antibiotic resistance gene </w:t>
      </w:r>
    </w:p>
    <w:p w14:paraId="3C4207F1" w14:textId="77777777" w:rsidR="00CA1B6C" w:rsidRPr="003F0E31" w:rsidRDefault="00CA1B6C"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AMRs</w:t>
      </w:r>
      <w:r w:rsidRPr="003F0E31">
        <w:rPr>
          <w:rFonts w:ascii="Times New Roman" w:hAnsi="Times New Roman" w:cs="Times New Roman"/>
          <w:sz w:val="24"/>
          <w:szCs w:val="24"/>
        </w:rPr>
        <w:tab/>
      </w:r>
      <w:r w:rsidRPr="003F0E31">
        <w:rPr>
          <w:rFonts w:ascii="Times New Roman" w:hAnsi="Times New Roman" w:cs="Times New Roman"/>
          <w:sz w:val="24"/>
          <w:szCs w:val="24"/>
        </w:rPr>
        <w:tab/>
        <w:t>Antimicrobial resistance</w:t>
      </w:r>
    </w:p>
    <w:p w14:paraId="4C377CFF" w14:textId="77777777" w:rsidR="00D73048" w:rsidRPr="003F0E31" w:rsidRDefault="00D73048"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COD</w:t>
      </w:r>
      <w:r w:rsidRPr="003F0E31">
        <w:rPr>
          <w:rFonts w:ascii="Times New Roman" w:hAnsi="Times New Roman" w:cs="Times New Roman"/>
          <w:sz w:val="24"/>
          <w:szCs w:val="24"/>
        </w:rPr>
        <w:tab/>
      </w:r>
      <w:r w:rsidRPr="003F0E31">
        <w:rPr>
          <w:rFonts w:ascii="Times New Roman" w:hAnsi="Times New Roman" w:cs="Times New Roman"/>
          <w:sz w:val="24"/>
          <w:szCs w:val="24"/>
        </w:rPr>
        <w:tab/>
        <w:t>Chemical oxygen demand</w:t>
      </w:r>
    </w:p>
    <w:p w14:paraId="07C31151" w14:textId="77777777" w:rsidR="003A162F" w:rsidRPr="003F0E31" w:rsidRDefault="003A162F"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CWs</w:t>
      </w:r>
      <w:r w:rsidRPr="003F0E31">
        <w:rPr>
          <w:rFonts w:ascii="Times New Roman" w:hAnsi="Times New Roman" w:cs="Times New Roman"/>
          <w:sz w:val="24"/>
          <w:szCs w:val="24"/>
        </w:rPr>
        <w:tab/>
      </w:r>
      <w:r w:rsidRPr="003F0E31">
        <w:rPr>
          <w:rFonts w:ascii="Times New Roman" w:hAnsi="Times New Roman" w:cs="Times New Roman"/>
          <w:sz w:val="24"/>
          <w:szCs w:val="24"/>
        </w:rPr>
        <w:tab/>
        <w:t>Constructed wetlands</w:t>
      </w:r>
    </w:p>
    <w:p w14:paraId="617BF943" w14:textId="77777777" w:rsidR="00605DE5" w:rsidRPr="003F0E31" w:rsidRDefault="00605DE5"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CWTS </w:t>
      </w:r>
      <w:r w:rsidRPr="003F0E31">
        <w:rPr>
          <w:rFonts w:ascii="Times New Roman" w:hAnsi="Times New Roman" w:cs="Times New Roman"/>
          <w:sz w:val="24"/>
          <w:szCs w:val="24"/>
        </w:rPr>
        <w:tab/>
        <w:t>Constructed wetland treatment systems</w:t>
      </w:r>
    </w:p>
    <w:p w14:paraId="6C1658F4" w14:textId="77777777" w:rsidR="00164556" w:rsidRPr="003F0E31" w:rsidRDefault="00164556"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EOCs </w:t>
      </w:r>
      <w:r w:rsidRPr="003F0E31">
        <w:rPr>
          <w:rFonts w:ascii="Times New Roman" w:hAnsi="Times New Roman" w:cs="Times New Roman"/>
          <w:sz w:val="24"/>
          <w:szCs w:val="24"/>
        </w:rPr>
        <w:tab/>
      </w:r>
      <w:r w:rsidRPr="003F0E31">
        <w:rPr>
          <w:rFonts w:ascii="Times New Roman" w:hAnsi="Times New Roman" w:cs="Times New Roman"/>
          <w:sz w:val="24"/>
          <w:szCs w:val="24"/>
        </w:rPr>
        <w:tab/>
        <w:t>Emerging organic contaminants</w:t>
      </w:r>
    </w:p>
    <w:p w14:paraId="305F6BC6" w14:textId="77777777" w:rsidR="003A162F" w:rsidRPr="003F0E31" w:rsidRDefault="003A162F"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MSW </w:t>
      </w:r>
      <w:r w:rsidRPr="003F0E31">
        <w:rPr>
          <w:rFonts w:ascii="Times New Roman" w:hAnsi="Times New Roman" w:cs="Times New Roman"/>
          <w:sz w:val="24"/>
          <w:szCs w:val="24"/>
        </w:rPr>
        <w:tab/>
      </w:r>
      <w:r w:rsidRPr="003F0E31">
        <w:rPr>
          <w:rFonts w:ascii="Times New Roman" w:hAnsi="Times New Roman" w:cs="Times New Roman"/>
          <w:sz w:val="24"/>
          <w:szCs w:val="24"/>
        </w:rPr>
        <w:tab/>
        <w:t xml:space="preserve">Municipal solid waste </w:t>
      </w:r>
    </w:p>
    <w:p w14:paraId="57B64A65" w14:textId="77777777" w:rsidR="003A162F" w:rsidRPr="003F0E31" w:rsidRDefault="003A162F"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OM</w:t>
      </w:r>
      <w:r w:rsidRPr="003F0E31">
        <w:rPr>
          <w:rFonts w:ascii="Times New Roman" w:hAnsi="Times New Roman" w:cs="Times New Roman"/>
          <w:sz w:val="24"/>
          <w:szCs w:val="24"/>
        </w:rPr>
        <w:tab/>
      </w:r>
      <w:r w:rsidRPr="003F0E31">
        <w:rPr>
          <w:rFonts w:ascii="Times New Roman" w:hAnsi="Times New Roman" w:cs="Times New Roman"/>
          <w:sz w:val="24"/>
          <w:szCs w:val="24"/>
        </w:rPr>
        <w:tab/>
        <w:t>Organic Matter</w:t>
      </w:r>
    </w:p>
    <w:p w14:paraId="0750D8C4" w14:textId="77777777" w:rsidR="00D73048" w:rsidRPr="003F0E31" w:rsidRDefault="00D73048"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 TSS</w:t>
      </w:r>
      <w:r w:rsidRPr="003F0E31">
        <w:rPr>
          <w:rFonts w:ascii="Times New Roman" w:hAnsi="Times New Roman" w:cs="Times New Roman"/>
          <w:sz w:val="24"/>
          <w:szCs w:val="24"/>
        </w:rPr>
        <w:tab/>
      </w:r>
      <w:r w:rsidRPr="003F0E31">
        <w:rPr>
          <w:rFonts w:ascii="Times New Roman" w:hAnsi="Times New Roman" w:cs="Times New Roman"/>
          <w:sz w:val="24"/>
          <w:szCs w:val="24"/>
        </w:rPr>
        <w:tab/>
        <w:t xml:space="preserve">Total suspended solids </w:t>
      </w:r>
    </w:p>
    <w:p w14:paraId="43988309" w14:textId="77777777" w:rsidR="00D73048" w:rsidRPr="003F0E31" w:rsidRDefault="00D73048"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TN</w:t>
      </w:r>
      <w:r w:rsidRPr="003F0E31">
        <w:rPr>
          <w:rFonts w:ascii="Times New Roman" w:hAnsi="Times New Roman" w:cs="Times New Roman"/>
          <w:sz w:val="24"/>
          <w:szCs w:val="24"/>
        </w:rPr>
        <w:tab/>
      </w:r>
      <w:r w:rsidRPr="003F0E31">
        <w:rPr>
          <w:rFonts w:ascii="Times New Roman" w:hAnsi="Times New Roman" w:cs="Times New Roman"/>
          <w:sz w:val="24"/>
          <w:szCs w:val="24"/>
        </w:rPr>
        <w:tab/>
        <w:t>Total nitrogen</w:t>
      </w:r>
    </w:p>
    <w:p w14:paraId="4CE7D413" w14:textId="77777777" w:rsidR="00D73048" w:rsidRPr="003F0E31" w:rsidRDefault="00D73048"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TP</w:t>
      </w:r>
      <w:r w:rsidRPr="003F0E31">
        <w:rPr>
          <w:rFonts w:ascii="Times New Roman" w:hAnsi="Times New Roman" w:cs="Times New Roman"/>
          <w:sz w:val="24"/>
          <w:szCs w:val="24"/>
        </w:rPr>
        <w:tab/>
      </w:r>
      <w:r w:rsidRPr="003F0E31">
        <w:rPr>
          <w:rFonts w:ascii="Times New Roman" w:hAnsi="Times New Roman" w:cs="Times New Roman"/>
          <w:sz w:val="24"/>
          <w:szCs w:val="24"/>
        </w:rPr>
        <w:tab/>
        <w:t>Total phosphorus</w:t>
      </w:r>
    </w:p>
    <w:p w14:paraId="74BFB4A4" w14:textId="77777777" w:rsidR="008844B3" w:rsidRPr="003F0E31" w:rsidRDefault="008844B3"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TC</w:t>
      </w:r>
      <w:r w:rsidRPr="003F0E31">
        <w:rPr>
          <w:rFonts w:ascii="Times New Roman" w:hAnsi="Times New Roman" w:cs="Times New Roman"/>
          <w:sz w:val="24"/>
          <w:szCs w:val="24"/>
        </w:rPr>
        <w:tab/>
      </w:r>
      <w:r w:rsidRPr="003F0E31">
        <w:rPr>
          <w:rFonts w:ascii="Times New Roman" w:hAnsi="Times New Roman" w:cs="Times New Roman"/>
          <w:sz w:val="24"/>
          <w:szCs w:val="24"/>
        </w:rPr>
        <w:tab/>
        <w:t>Tetracycline</w:t>
      </w:r>
    </w:p>
    <w:p w14:paraId="7981EC50" w14:textId="77777777" w:rsidR="008844B3" w:rsidRPr="003F0E31" w:rsidRDefault="003A162F"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UV</w:t>
      </w:r>
      <w:r w:rsidRPr="003F0E31">
        <w:rPr>
          <w:rFonts w:ascii="Times New Roman" w:hAnsi="Times New Roman" w:cs="Times New Roman"/>
          <w:sz w:val="24"/>
          <w:szCs w:val="24"/>
        </w:rPr>
        <w:tab/>
      </w:r>
      <w:r w:rsidRPr="003F0E31">
        <w:rPr>
          <w:rFonts w:ascii="Times New Roman" w:hAnsi="Times New Roman" w:cs="Times New Roman"/>
          <w:sz w:val="24"/>
          <w:szCs w:val="24"/>
        </w:rPr>
        <w:tab/>
      </w:r>
      <w:proofErr w:type="spellStart"/>
      <w:r w:rsidRPr="003F0E31">
        <w:rPr>
          <w:rFonts w:ascii="Times New Roman" w:hAnsi="Times New Roman" w:cs="Times New Roman"/>
          <w:sz w:val="24"/>
          <w:szCs w:val="24"/>
        </w:rPr>
        <w:t>Ultaviolet</w:t>
      </w:r>
      <w:proofErr w:type="spellEnd"/>
    </w:p>
    <w:p w14:paraId="0853B945" w14:textId="77777777" w:rsidR="00D73048" w:rsidRPr="003F0E31" w:rsidRDefault="00D73048"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VFCWs</w:t>
      </w:r>
      <w:r w:rsidRPr="003F0E31">
        <w:rPr>
          <w:rFonts w:ascii="Times New Roman" w:hAnsi="Times New Roman" w:cs="Times New Roman"/>
          <w:sz w:val="24"/>
          <w:szCs w:val="24"/>
        </w:rPr>
        <w:tab/>
        <w:t>Vertical flow constructed wetland</w:t>
      </w:r>
    </w:p>
    <w:p w14:paraId="0EF73774" w14:textId="77777777" w:rsidR="003A162F" w:rsidRPr="003F0E31" w:rsidRDefault="003A162F" w:rsidP="00CA1B6C">
      <w:pPr>
        <w:pStyle w:val="ae"/>
        <w:spacing w:line="360" w:lineRule="auto"/>
        <w:rPr>
          <w:rFonts w:ascii="Times New Roman" w:hAnsi="Times New Roman" w:cs="Times New Roman"/>
          <w:sz w:val="24"/>
          <w:szCs w:val="24"/>
        </w:rPr>
      </w:pPr>
      <w:r w:rsidRPr="003F0E31">
        <w:rPr>
          <w:rFonts w:ascii="Times New Roman" w:hAnsi="Times New Roman" w:cs="Times New Roman"/>
          <w:sz w:val="24"/>
          <w:szCs w:val="24"/>
        </w:rPr>
        <w:t xml:space="preserve">WWTP </w:t>
      </w:r>
      <w:r w:rsidRPr="003F0E31">
        <w:rPr>
          <w:rFonts w:ascii="Times New Roman" w:hAnsi="Times New Roman" w:cs="Times New Roman"/>
          <w:sz w:val="24"/>
          <w:szCs w:val="24"/>
        </w:rPr>
        <w:tab/>
        <w:t>Wastewater treatment plant</w:t>
      </w:r>
    </w:p>
    <w:p w14:paraId="3D171723" w14:textId="77777777" w:rsidR="0098303A" w:rsidRPr="003F0E31" w:rsidRDefault="0098303A" w:rsidP="003A162F">
      <w:pPr>
        <w:pStyle w:val="ae"/>
        <w:rPr>
          <w:rFonts w:asciiTheme="majorBidi" w:hAnsiTheme="majorBidi" w:cstheme="majorBidi"/>
          <w:sz w:val="24"/>
          <w:szCs w:val="24"/>
        </w:rPr>
      </w:pPr>
    </w:p>
    <w:p w14:paraId="39DF63D2" w14:textId="77777777" w:rsidR="003A162F" w:rsidRPr="003F0E31" w:rsidRDefault="003A162F" w:rsidP="007C15D1">
      <w:pPr>
        <w:pStyle w:val="ae"/>
        <w:rPr>
          <w:rFonts w:asciiTheme="majorBidi" w:hAnsiTheme="majorBidi" w:cstheme="majorBidi"/>
          <w:sz w:val="24"/>
          <w:szCs w:val="24"/>
        </w:rPr>
      </w:pPr>
    </w:p>
    <w:p w14:paraId="4A053B6A" w14:textId="77777777" w:rsidR="003A162F" w:rsidRPr="003F0E31" w:rsidRDefault="003A162F" w:rsidP="007C15D1">
      <w:pPr>
        <w:pStyle w:val="ae"/>
        <w:rPr>
          <w:rFonts w:asciiTheme="majorBidi" w:hAnsiTheme="majorBidi" w:cstheme="majorBidi"/>
          <w:sz w:val="24"/>
          <w:szCs w:val="24"/>
        </w:rPr>
      </w:pPr>
    </w:p>
    <w:p w14:paraId="45C54054" w14:textId="77777777" w:rsidR="00AA623A" w:rsidRPr="003F0E31" w:rsidRDefault="007C15D1" w:rsidP="00992451">
      <w:pPr>
        <w:spacing w:line="360" w:lineRule="auto"/>
      </w:pPr>
      <w:r w:rsidRPr="003F0E31">
        <w:t xml:space="preserve"> </w:t>
      </w:r>
      <w:r w:rsidR="00AA623A" w:rsidRPr="003F0E31">
        <w:br w:type="page"/>
      </w:r>
      <w:r w:rsidR="00AA623A" w:rsidRPr="003F0E31">
        <w:rPr>
          <w:rFonts w:ascii="Times New Roman" w:eastAsia="Times New Roman" w:hAnsi="Times New Roman" w:cs="Times New Roman"/>
          <w:b/>
          <w:bCs/>
          <w:kern w:val="36"/>
          <w:sz w:val="28"/>
          <w:szCs w:val="28"/>
        </w:rPr>
        <w:lastRenderedPageBreak/>
        <w:t>Introduction:</w:t>
      </w:r>
    </w:p>
    <w:p w14:paraId="3B41A2CB" w14:textId="40F22ACD" w:rsidR="000C2E2E" w:rsidRPr="003F0E31" w:rsidRDefault="00AA623A">
      <w:pPr>
        <w:spacing w:line="360" w:lineRule="auto"/>
      </w:pPr>
      <w:r w:rsidRPr="003F0E31">
        <w:t xml:space="preserve">Recently, </w:t>
      </w:r>
      <w:r w:rsidR="00C2459D" w:rsidRPr="003F0E31">
        <w:t xml:space="preserve">the </w:t>
      </w:r>
      <w:r w:rsidRPr="003F0E31">
        <w:t>effects of antibiotics and other pharmaceuticals on bacterial populations in the environment have got great interest</w:t>
      </w:r>
      <w:r w:rsidR="00CA040D" w:rsidRPr="003F0E31">
        <w:t>.</w:t>
      </w:r>
      <w:r w:rsidRPr="003F0E31">
        <w:t xml:space="preserve"> </w:t>
      </w:r>
      <w:r w:rsidR="00CA040D" w:rsidRPr="003F0E31">
        <w:t>T</w:t>
      </w:r>
      <w:r w:rsidRPr="003F0E31">
        <w:t xml:space="preserve">hough antibiotics have been extensively used in the treatment of humans and animals for various bacterial infections but also </w:t>
      </w:r>
      <w:r w:rsidR="00861ECD" w:rsidRPr="003F0E31">
        <w:t xml:space="preserve">have </w:t>
      </w:r>
      <w:r w:rsidRPr="003F0E31">
        <w:t>sever</w:t>
      </w:r>
      <w:r w:rsidR="00C2459D" w:rsidRPr="003F0E31">
        <w:t>e</w:t>
      </w:r>
      <w:r w:rsidRPr="003F0E31">
        <w:t xml:space="preserve"> effects on </w:t>
      </w:r>
      <w:r w:rsidR="00C2459D" w:rsidRPr="003F0E31">
        <w:t xml:space="preserve">the </w:t>
      </w:r>
      <w:r w:rsidRPr="003F0E31">
        <w:t>environment</w:t>
      </w:r>
      <w:r w:rsidRPr="003F0E31">
        <w:fldChar w:fldCharType="begin">
          <w:fldData xml:space="preserve">PEVuZE5vdGU+PENpdGU+PEF1dGhvcj5IdWdoZXMgU1I8L0F1dGhvcj48WWVhcj4yMDEzPC9ZZWFy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==
</w:fldData>
        </w:fldChar>
      </w:r>
      <w:r w:rsidR="00B52110" w:rsidRPr="003F0E31">
        <w:instrText xml:space="preserve"> ADDIN EN.CITE </w:instrText>
      </w:r>
      <w:r w:rsidR="00B52110" w:rsidRPr="003F0E31">
        <w:fldChar w:fldCharType="begin">
          <w:fldData xml:space="preserve">PEVuZE5vdGU+PENpdGU+PEF1dGhvcj5IdWdoZXMgU1I8L0F1dGhvcj48WWVhcj4yMDEzPC9ZZWFy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==
</w:fldData>
        </w:fldChar>
      </w:r>
      <w:r w:rsidR="00B52110" w:rsidRPr="003F0E31">
        <w:instrText xml:space="preserve"> ADDIN EN.CITE.DATA </w:instrText>
      </w:r>
      <w:r w:rsidR="00B52110" w:rsidRPr="003F0E31">
        <w:fldChar w:fldCharType="end"/>
      </w:r>
      <w:r w:rsidRPr="003F0E31">
        <w:fldChar w:fldCharType="separate"/>
      </w:r>
      <w:r w:rsidR="00B52110" w:rsidRPr="003F0E31">
        <w:rPr>
          <w:noProof/>
        </w:rPr>
        <w:t>[1-4]</w:t>
      </w:r>
      <w:r w:rsidRPr="003F0E31">
        <w:fldChar w:fldCharType="end"/>
      </w:r>
      <w:r w:rsidRPr="003F0E31">
        <w:t>. Several studies have identified that</w:t>
      </w:r>
      <w:r w:rsidR="006D7181" w:rsidRPr="003F0E31">
        <w:t xml:space="preserve"> several </w:t>
      </w:r>
      <w:r w:rsidRPr="003F0E31">
        <w:t xml:space="preserve">micro-pollutants </w:t>
      </w:r>
      <w:r w:rsidR="00C2459D" w:rsidRPr="003F0E31">
        <w:t xml:space="preserve">are </w:t>
      </w:r>
      <w:r w:rsidRPr="003F0E31">
        <w:t>involved in environme</w:t>
      </w:r>
      <w:r w:rsidR="00C2459D" w:rsidRPr="003F0E31">
        <w:t>ntal pollution through entering</w:t>
      </w:r>
      <w:r w:rsidRPr="003F0E31">
        <w:t xml:space="preserve"> the water bodies because hospital and municipal wastewater treatment plants cannot remove antibiotics</w:t>
      </w:r>
      <w:r w:rsidRPr="003F0E31">
        <w:fldChar w:fldCharType="begin">
          <w:fldData xml:space="preserve">PEVuZE5vdGU+PENpdGU+PEF1dGhvcj5WZXJsaWNjaGkgUDwvQXV0aG9yPjxZZWFyPjIwMTI8L1ll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</w:fldData>
        </w:fldChar>
      </w:r>
      <w:r w:rsidR="00DA39CF" w:rsidRPr="003F0E31">
        <w:instrText xml:space="preserve"> ADDIN EN.CITE </w:instrText>
      </w:r>
      <w:r w:rsidR="00DA39CF" w:rsidRPr="003F0E31">
        <w:fldChar w:fldCharType="begin">
          <w:fldData xml:space="preserve">PEVuZE5vdGU+PENpdGU+PEF1dGhvcj5WZXJsaWNjaGkgUDwvQXV0aG9yPjxZZWFyPjIwMTI8L1ll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</w:fldData>
        </w:fldChar>
      </w:r>
      <w:r w:rsidR="00DA39CF" w:rsidRPr="003F0E31">
        <w:instrText xml:space="preserve"> ADDIN EN.CITE.DATA </w:instrText>
      </w:r>
      <w:r w:rsidR="00DA39CF" w:rsidRPr="003F0E31">
        <w:fldChar w:fldCharType="end"/>
      </w:r>
      <w:r w:rsidRPr="003F0E31">
        <w:fldChar w:fldCharType="separate"/>
      </w:r>
      <w:r w:rsidR="00DA39CF" w:rsidRPr="003F0E31">
        <w:rPr>
          <w:noProof/>
        </w:rPr>
        <w:t>[5, 6]</w:t>
      </w:r>
      <w:r w:rsidRPr="003F0E31">
        <w:fldChar w:fldCharType="end"/>
      </w:r>
      <w:r w:rsidRPr="003F0E31">
        <w:t xml:space="preserve"> and pharmaceuticals products from the water</w:t>
      </w:r>
      <w:r w:rsidR="006D7181" w:rsidRPr="003F0E31">
        <w:t xml:space="preserve"> properly </w:t>
      </w:r>
      <w:r w:rsidRPr="003F0E31">
        <w:fldChar w:fldCharType="begin"/>
      </w:r>
      <w:r w:rsidR="004F25E0" w:rsidRPr="003F0E31">
        <w:instrText xml:space="preserve"> ADDIN EN.CITE &lt;EndNote&gt;&lt;Cite&gt;&lt;Author&gt;Hughes SR&lt;/Author&gt;&lt;Year&gt;2013&lt;/Year&gt;&lt;RecNum&gt;3&lt;/RecNum&gt;&lt;IDText&gt;Global synthesis and critical evaluation of pharmaceutical data sets collected from river systems&lt;/IDText&gt;&lt;DisplayText&gt;[1]&lt;/DisplayText&gt;&lt;record&gt;&lt;rec-number&gt;3&lt;/rec-number&gt;&lt;foreign-keys&gt;&lt;key app="EN" db-id="evez5wr52dw50feptstx009m2zpdsfdaa2wx" timestamp="1591370411"&gt;3&lt;/key&gt;&lt;/foreign-keys&gt;&lt;ref-type name="Journal Article"&gt;17&lt;/ref-type&gt;&lt;contributors&gt;&lt;authors&gt;&lt;author&gt;Hughes SR, Kay P, Brown LE&lt;/author&gt;&lt;/authors&gt;&lt;/contributors&gt;&lt;titles&gt;&lt;title&gt;Global synthesis and critical evaluation of pharmaceutical data sets collected from river systems&lt;/title&gt;&lt;secondary-title&gt;Environ Sci Technol&lt;/secondary-title&gt;&lt;/titles&gt;&lt;periodical&gt;&lt;full-title&gt;Environ Sci Technol&lt;/full-title&gt;&lt;/periodical&gt;&lt;pages&gt;661–77&lt;/pages&gt;&lt;dates&gt;&lt;year&gt;2013&lt;/year&gt;&lt;/dates&gt;&lt;urls&gt;&lt;/urls&gt;&lt;/record&gt;&lt;/Cite&gt;&lt;/EndNote&gt;</w:instrText>
      </w:r>
      <w:r w:rsidRPr="003F0E31">
        <w:fldChar w:fldCharType="separate"/>
      </w:r>
      <w:r w:rsidR="004F25E0" w:rsidRPr="003F0E31">
        <w:rPr>
          <w:noProof/>
        </w:rPr>
        <w:t>[1]</w:t>
      </w:r>
      <w:r w:rsidRPr="003F0E31">
        <w:fldChar w:fldCharType="end"/>
      </w:r>
      <w:r w:rsidRPr="003F0E31">
        <w:t>. It has been reported that about half the U.S. population lives without access to safe water</w:t>
      </w:r>
      <w:r w:rsidRPr="003F0E31">
        <w:fldChar w:fldCharType="begin"/>
      </w:r>
      <w:r w:rsidR="00DA39CF" w:rsidRPr="003F0E31">
        <w:instrText xml:space="preserve"> ADDIN EN.CITE &lt;EndNote&gt;&lt;Cite&gt;&lt;Author&gt;Aydin S&lt;/Author&gt;&lt;Year&gt;2016&lt;/Year&gt;&lt;RecNum&gt;4&lt;/RecNum&gt;&lt;IDText&gt;Assessment of anaerobic bacterial diversity and its effects on anaerobic system stability and the occurrence of antibiotic resistance genes&lt;/IDText&gt;&lt;DisplayText&gt;[7]&lt;/DisplayText&gt;&lt;record&gt;&lt;rec-number&gt;4&lt;/rec-number&gt;&lt;foreign-keys&gt;&lt;key app="EN" db-id="evez5wr52dw50feptstx009m2zpdsfdaa2wx" timestamp="1591370411"&gt;4&lt;/key&gt;&lt;/foreign-keys&gt;&lt;ref-type name="Journal Article"&gt;17&lt;/ref-type&gt;&lt;contributors&gt;&lt;authors&gt;&lt;author&gt;Aydin S, Ince B, Ince O&lt;/author&gt;&lt;/authors&gt;&lt;/contributors&gt;&lt;titles&gt;&lt;title&gt;Assessment of anaerobic bacterial diversity and its effects on anaerobic system stability and the occurrence of antibiotic resistance genes&lt;/title&gt;&lt;secondary-title&gt;Bioresour Technol&lt;/secondary-title&gt;&lt;/titles&gt;&lt;periodical&gt;&lt;full-title&gt;Bioresour Technol&lt;/full-title&gt;&lt;/periodical&gt;&lt;pages&gt;332-338&lt;/pages&gt;&lt;dates&gt;&lt;year&gt;2016&lt;/year&gt;&lt;/dates&gt;&lt;urls&gt;&lt;/urls&gt;&lt;/record&gt;&lt;/Cite&gt;&lt;/EndNote&gt;</w:instrText>
      </w:r>
      <w:r w:rsidRPr="003F0E31">
        <w:fldChar w:fldCharType="separate"/>
      </w:r>
      <w:r w:rsidR="00DA39CF" w:rsidRPr="003F0E31">
        <w:rPr>
          <w:noProof/>
        </w:rPr>
        <w:t>[7]</w:t>
      </w:r>
      <w:r w:rsidRPr="003F0E31">
        <w:fldChar w:fldCharType="end"/>
      </w:r>
      <w:r w:rsidRPr="003F0E31">
        <w:t>.</w:t>
      </w:r>
      <w:r w:rsidR="002E345E" w:rsidRPr="003F0E31">
        <w:t xml:space="preserve"> In the literature, we found examples of considerable antibiotic pollution in freshwaters </w:t>
      </w:r>
      <w:r w:rsidR="002E345E" w:rsidRPr="003F0E31">
        <w:fldChar w:fldCharType="begin">
          <w:fldData xml:space="preserve">PEVuZE5vdGU+PENpdGU+PEF1dGhvcj5aaG91IEwgSjwvQXV0aG9yPjxZZWFyPjIwMTM8L1llYXI+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==
</w:fldData>
        </w:fldChar>
      </w:r>
      <w:r w:rsidR="00DA39CF" w:rsidRPr="003F0E31">
        <w:instrText xml:space="preserve"> ADDIN EN.CITE </w:instrText>
      </w:r>
      <w:r w:rsidR="00DA39CF" w:rsidRPr="003F0E31">
        <w:fldChar w:fldCharType="begin">
          <w:fldData xml:space="preserve">PEVuZE5vdGU+PENpdGU+PEF1dGhvcj5aaG91IEwgSjwvQXV0aG9yPjxZZWFyPjIwMTM8L1llYXI+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==
</w:fldData>
        </w:fldChar>
      </w:r>
      <w:r w:rsidR="00DA39CF" w:rsidRPr="003F0E31">
        <w:instrText xml:space="preserve"> ADDIN EN.CITE.DATA </w:instrText>
      </w:r>
      <w:r w:rsidR="00DA39CF" w:rsidRPr="003F0E31">
        <w:fldChar w:fldCharType="end"/>
      </w:r>
      <w:r w:rsidR="002E345E" w:rsidRPr="003F0E31">
        <w:fldChar w:fldCharType="separate"/>
      </w:r>
      <w:r w:rsidR="00DA39CF" w:rsidRPr="003F0E31">
        <w:rPr>
          <w:noProof/>
        </w:rPr>
        <w:t>[6, 8-10]</w:t>
      </w:r>
      <w:r w:rsidR="002E345E" w:rsidRPr="003F0E31">
        <w:fldChar w:fldCharType="end"/>
      </w:r>
      <w:r w:rsidR="002E345E" w:rsidRPr="003F0E31">
        <w:t>.</w:t>
      </w:r>
      <w:r w:rsidRPr="003F0E31">
        <w:t xml:space="preserve"> In developing countries, wastewater containing several pollutants </w:t>
      </w:r>
      <w:r w:rsidR="00861ECD" w:rsidRPr="003F0E31">
        <w:t>is</w:t>
      </w:r>
      <w:r w:rsidRPr="003F0E31">
        <w:t xml:space="preserve"> released into the environment</w:t>
      </w:r>
      <w:r w:rsidR="006D7181" w:rsidRPr="003F0E31">
        <w:t>al bodies</w:t>
      </w:r>
      <w:r w:rsidRPr="003F0E31">
        <w:t xml:space="preserve"> without treatment. This extensive practice leads to </w:t>
      </w:r>
      <w:r w:rsidR="00C2459D" w:rsidRPr="003F0E31">
        <w:t xml:space="preserve">the </w:t>
      </w:r>
      <w:r w:rsidRPr="003F0E31">
        <w:t>contamination of water</w:t>
      </w:r>
      <w:r w:rsidR="006D7181" w:rsidRPr="003F0E31">
        <w:t xml:space="preserve"> bodies </w:t>
      </w:r>
      <w:r w:rsidRPr="003F0E31">
        <w:fldChar w:fldCharType="begin">
          <w:fldData xml:space="preserve">PEVuZE5vdGU+PENpdGU+PEF1dGhvcj5Kb2huPC9BdXRob3I+PFllYXI+MjAxNzwvWWVhcj48UmVj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0MzUtNDE8L3BhZ2VzPjx2b2x1bWU+NzU8L3ZvbHVtZT48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</w:fldData>
        </w:fldChar>
      </w:r>
      <w:r w:rsidR="00E02DBD" w:rsidRPr="003F0E31">
        <w:instrText xml:space="preserve"> ADDIN EN.CITE </w:instrText>
      </w:r>
      <w:r w:rsidR="00E02DBD" w:rsidRPr="003F0E31">
        <w:fldChar w:fldCharType="begin">
          <w:fldData xml:space="preserve">PEVuZE5vdGU+PENpdGU+PEF1dGhvcj5Kb2huPC9BdXRob3I+PFllYXI+MjAxNzwvWWVhcj48UmVj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</w:fldData>
        </w:fldChar>
      </w:r>
      <w:r w:rsidR="00E02DBD" w:rsidRPr="003F0E31">
        <w:instrText xml:space="preserve"> ADDIN EN.CITE.DATA </w:instrText>
      </w:r>
      <w:r w:rsidR="00E02DBD" w:rsidRPr="003F0E31">
        <w:fldChar w:fldCharType="end"/>
      </w:r>
      <w:r w:rsidRPr="003F0E31">
        <w:fldChar w:fldCharType="separate"/>
      </w:r>
      <w:r w:rsidR="00E02DBD" w:rsidRPr="003F0E31">
        <w:rPr>
          <w:noProof/>
        </w:rPr>
        <w:t>[11, 12]</w:t>
      </w:r>
      <w:r w:rsidRPr="003F0E31">
        <w:fldChar w:fldCharType="end"/>
      </w:r>
      <w:r w:rsidRPr="003F0E31">
        <w:t xml:space="preserve">. </w:t>
      </w:r>
    </w:p>
    <w:p w14:paraId="600F1C23" w14:textId="5A7D5F8A" w:rsidR="004452C8" w:rsidRPr="003F0E31" w:rsidRDefault="004452C8">
      <w:pPr>
        <w:spacing w:line="360" w:lineRule="auto"/>
      </w:pPr>
      <w:r w:rsidRPr="003F0E31">
        <w:t>Some amounts of antibiotics and related compounds have been detected in various environmental compartments of treated wastewater</w:t>
      </w:r>
      <w:r w:rsidRPr="003F0E31">
        <w:fldChar w:fldCharType="begin"/>
      </w:r>
      <w:r w:rsidRPr="003F0E31">
        <w:instrText xml:space="preserve"> ADDIN EN.CITE &lt;EndNote&gt;&lt;Cite&gt;&lt;Author&gt;Sanjrani Manzoor Ahmed&lt;/Author&gt;&lt;Year&gt;2020&lt;/Year&gt;&lt;RecNum&gt;7&lt;/RecNum&gt;&lt;IDText&gt;Developing a Composite Vertical Flow Constructed Wetlands for rainwater treatment&lt;/IDText&gt;&lt;DisplayText&gt;[13]&lt;/DisplayText&gt;&lt;record&gt;&lt;rec-number&gt;7&lt;/rec-number&gt;&lt;foreign-keys&gt;&lt;key app="EN" db-id="evez5wr52dw50feptstx009m2zpdsfdaa2wx" timestamp="1591370411"&gt;7&lt;/key&gt;&lt;/foreign-keys&gt;&lt;ref-type name="Journal Article"&gt;17&lt;/ref-type&gt;&lt;contributors&gt;&lt;authors&gt;&lt;author&gt;Sanjrani Manzoor Ahmed, Boxun Zhou, Yue Wang, Hang Yang, You Ping Zheng, Shibin Xia&lt;/author&gt;&lt;/authors&gt;&lt;/contributors&gt;&lt;titles&gt;&lt;title&gt;Developing a Composite Vertical Flow Constructed Wetlands for rainwater treatment&lt;/title&gt;&lt;secondary-title&gt;Membrane and Water Treatment&lt;/secondary-title&gt;&lt;/titles&gt;&lt;periodical&gt;&lt;full-title&gt;Membrane and Water Treatment&lt;/full-title&gt;&lt;/periodical&gt;&lt;pages&gt;001-011&lt;/pages&gt;&lt;dates&gt;&lt;year&gt;2020&lt;/year&gt;&lt;/dates&gt;&lt;urls&gt;&lt;/urls&gt;&lt;/record&gt;&lt;/Cite&gt;&lt;/EndNote&gt;</w:instrText>
      </w:r>
      <w:r w:rsidRPr="003F0E31">
        <w:fldChar w:fldCharType="separate"/>
      </w:r>
      <w:r w:rsidRPr="003F0E31">
        <w:rPr>
          <w:noProof/>
        </w:rPr>
        <w:t>[13]</w:t>
      </w:r>
      <w:r w:rsidRPr="003F0E31">
        <w:fldChar w:fldCharType="end"/>
      </w:r>
      <w:r w:rsidRPr="003F0E31">
        <w:t>, drinking water, groundwater</w:t>
      </w:r>
      <w:r w:rsidRPr="003F0E31">
        <w:fldChar w:fldCharType="begin"/>
      </w:r>
      <w:r w:rsidRPr="003F0E31">
        <w:instrText xml:space="preserve"> ADDIN EN.CITE &lt;EndNote&gt;&lt;Cite&gt;&lt;Author&gt;Ivone Vaz-Moreira&lt;/Author&gt;&lt;Year&gt;2014&lt;/Year&gt;&lt;RecNum&gt;8&lt;/RecNum&gt;&lt;IDText&gt;Bacterial diversity and antibiotic resistance in Water habitats: searching the Links with the human microbiome&lt;/IDText&gt;&lt;DisplayText&gt;[14]&lt;/DisplayText&gt;&lt;record&gt;&lt;rec-number&gt;8&lt;/rec-number&gt;&lt;foreign-keys&gt;&lt;key app="EN" db-id="evez5wr52dw50feptstx009m2zpdsfdaa2wx" timestamp="1591370412"&gt;8&lt;/key&gt;&lt;/foreign-keys&gt;&lt;ref-type name="Journal Article"&gt;17&lt;/ref-type&gt;&lt;contributors&gt;&lt;authors&gt;&lt;author&gt;Ivone Vaz-Moreira, Olga C. Nunes, C.élia M. Manaia&lt;/author&gt;&lt;/authors&gt;&lt;/contributors&gt;&lt;titles&gt;&lt;title&gt;Bacterial diversity and antibiotic resistance in Water habitats: searching the Links with the human microbiome&lt;/title&gt;&lt;secondary-title&gt;FEMS Microbiol. Rev&lt;/secondary-title&gt;&lt;/titles&gt;&lt;periodical&gt;&lt;full-title&gt;FEMS Microbiol. Rev&lt;/full-title&gt;&lt;/periodical&gt;&lt;pages&gt;761–778&lt;/pages&gt;&lt;dates&gt;&lt;year&gt;2014&lt;/year&gt;&lt;/dates&gt;&lt;urls&gt;&lt;/urls&gt;&lt;/record&gt;&lt;/Cite&gt;&lt;/EndNote&gt;</w:instrText>
      </w:r>
      <w:r w:rsidRPr="003F0E31">
        <w:fldChar w:fldCharType="separate"/>
      </w:r>
      <w:r w:rsidRPr="003F0E31">
        <w:rPr>
          <w:noProof/>
        </w:rPr>
        <w:t>[14]</w:t>
      </w:r>
      <w:r w:rsidRPr="003F0E31">
        <w:fldChar w:fldCharType="end"/>
      </w:r>
      <w:r w:rsidRPr="003F0E31">
        <w:t>, surface water, sediments, and soils</w:t>
      </w:r>
      <w:r w:rsidRPr="003F0E31">
        <w:fldChar w:fldCharType="begin"/>
      </w:r>
      <w:r w:rsidRPr="003F0E31">
        <w:instrText xml:space="preserve"> ADDIN EN.CITE &lt;EndNote&gt;&lt;Cite&gt;&lt;Author&gt;Yang&lt;/Author&gt;&lt;Year&gt;2017&lt;/Year&gt;&lt;RecNum&gt;10&lt;/RecNum&gt;&lt;IDText&gt;Antibiotic resistance genes in lakes from middle and lower reaches of the Yangtze River, China: effect of Land use and sediment characteristics&lt;/IDText&gt;&lt;DisplayText&gt;[15]&lt;/DisplayText&gt;&lt;record&gt;&lt;rec-number&gt;10&lt;/rec-number&gt;&lt;foreign-keys&gt;&lt;key app="EN" db-id="evez5wr52dw50feptstx009m2zpdsfdaa2wx" timestamp="1591370412"&gt;10&lt;/key&gt;&lt;/foreign-keys&gt;&lt;ref-type name="Journal Article"&gt;17&lt;/ref-type&gt;&lt;contributors&gt;&lt;authors&gt;&lt;author&gt;Yang, Yuyi&lt;/author&gt;&lt;/authors&gt;&lt;/contributors&gt;&lt;titles&gt;&lt;title&gt;Antibiotic resistance genes in lakes from middle and lower reaches of the Yangtze River, China: effect of Land use and sediment characteristics&lt;/title&gt;&lt;secondary-title&gt;Chemosphere&lt;/secondary-title&gt;&lt;/titles&gt;&lt;periodical&gt;&lt;full-title&gt;Chemosphere&lt;/full-title&gt;&lt;/periodical&gt;&lt;pages&gt;19–25&lt;/pages&gt;&lt;dates&gt;&lt;year&gt;2017&lt;/year&gt;&lt;/dates&gt;&lt;urls&gt;&lt;/urls&gt;&lt;/record&gt;&lt;/Cite&gt;&lt;/EndNote&gt;</w:instrText>
      </w:r>
      <w:r w:rsidRPr="003F0E31">
        <w:fldChar w:fldCharType="separate"/>
      </w:r>
      <w:r w:rsidRPr="003F0E31">
        <w:rPr>
          <w:noProof/>
        </w:rPr>
        <w:t>[15]</w:t>
      </w:r>
      <w:r w:rsidRPr="003F0E31">
        <w:fldChar w:fldCharType="end"/>
      </w:r>
      <w:r w:rsidRPr="003F0E31">
        <w:t xml:space="preserve">. Untreated sewage from municipal services and hospitals </w:t>
      </w:r>
      <w:r w:rsidR="00861ECD" w:rsidRPr="003F0E31">
        <w:t xml:space="preserve">is </w:t>
      </w:r>
      <w:r w:rsidRPr="003F0E31">
        <w:t xml:space="preserve">reported as </w:t>
      </w:r>
      <w:r w:rsidR="00861ECD" w:rsidRPr="003F0E31">
        <w:t xml:space="preserve">a </w:t>
      </w:r>
      <w:r w:rsidRPr="003F0E31">
        <w:t>major source of such contamination</w:t>
      </w:r>
      <w:r w:rsidRPr="003F0E31">
        <w:fldChar w:fldCharType="begin"/>
      </w:r>
      <w:r w:rsidRPr="003F0E31">
        <w:instrText xml:space="preserve"> ADDIN EN.CITE &lt;EndNote&gt;&lt;Cite&gt;&lt;Author&gt;Nain&lt;/Author&gt;&lt;Year&gt;2015&lt;/Year&gt;&lt;RecNum&gt;6&lt;/RecNum&gt;&lt;IDText&gt;Antibiotic resistance pattern in bacterial isolates obtained from different Water samples of Delhi region&lt;/IDText&gt;&lt;DisplayText&gt;[16]&lt;/DisplayText&gt;&lt;record&gt;&lt;rec-number&gt;6&lt;/rec-number&gt;&lt;foreign-keys&gt;&lt;key app="EN" db-id="evez5wr52dw50feptstx009m2zpdsfdaa2wx" timestamp="1591370411"&gt;6&lt;/key&gt;&lt;/foreign-keys&gt;&lt;ref-type name="Journal Article"&gt;17&lt;/ref-type&gt;&lt;contributors&gt;&lt;authors&gt;&lt;author&gt;Nain, V.K.&lt;/author&gt;&lt;/authors&gt;&lt;/contributors&gt;&lt;titles&gt;&lt;title&gt;Antibiotic resistance pattern in bacterial isolates obtained from different Water samples of Delhi region&lt;/title&gt;&lt;secondary-title&gt;J. Undergrad. Res. Innov&lt;/secondary-title&gt;&lt;/titles&gt;&lt;periodical&gt;&lt;full-title&gt;J. Undergrad. Res. Innov&lt;/full-title&gt;&lt;/periodical&gt;&lt;pages&gt;219–227&lt;/pages&gt;&lt;dates&gt;&lt;year&gt;2015&lt;/year&gt;&lt;/dates&gt;&lt;urls&gt;&lt;/urls&gt;&lt;/record&gt;&lt;/Cite&gt;&lt;/EndNote&gt;</w:instrText>
      </w:r>
      <w:r w:rsidRPr="003F0E31">
        <w:fldChar w:fldCharType="separate"/>
      </w:r>
      <w:r w:rsidRPr="003F0E31">
        <w:rPr>
          <w:noProof/>
        </w:rPr>
        <w:t>[16]</w:t>
      </w:r>
      <w:r w:rsidRPr="003F0E31">
        <w:fldChar w:fldCharType="end"/>
      </w:r>
      <w:r w:rsidRPr="003F0E31">
        <w:t xml:space="preserve">. Though conventional wastewater treatment plants (WWTP) are there for the removal and reduction of many pollutants including pathogenic microorganisms, organic matters, and even </w:t>
      </w:r>
      <w:r w:rsidR="00C65E96" w:rsidRPr="003F0E31">
        <w:t xml:space="preserve">antibiotics </w:t>
      </w:r>
      <w:r w:rsidRPr="003F0E31">
        <w:fldChar w:fldCharType="begin">
          <w:fldData xml:space="preserve">PEVuZE5vdGU+PENpdGU+PEF1dGhvcj5GZWxla2UgTW9nZXM8L0F1dGhvcj48WWVhcj4yMDE0PC9Z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</w:fldData>
        </w:fldChar>
      </w:r>
      <w:r w:rsidRPr="003F0E31">
        <w:instrText xml:space="preserve"> ADDIN EN.CITE </w:instrText>
      </w:r>
      <w:r w:rsidRPr="003F0E31">
        <w:fldChar w:fldCharType="begin">
          <w:fldData xml:space="preserve">PEVuZE5vdGU+PENpdGU+PEF1dGhvcj5GZWxla2UgTW9nZXM8L0F1dGhvcj48WWVhcj4yMDE0PC9Z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</w:fldData>
        </w:fldChar>
      </w:r>
      <w:r w:rsidRPr="003F0E31">
        <w:instrText xml:space="preserve"> ADDIN EN.CITE.DATA </w:instrText>
      </w:r>
      <w:r w:rsidRPr="003F0E31">
        <w:fldChar w:fldCharType="end"/>
      </w:r>
      <w:r w:rsidRPr="003F0E31">
        <w:fldChar w:fldCharType="separate"/>
      </w:r>
      <w:r w:rsidRPr="003F0E31">
        <w:rPr>
          <w:noProof/>
        </w:rPr>
        <w:t>[17, 18]</w:t>
      </w:r>
      <w:r w:rsidRPr="003F0E31">
        <w:fldChar w:fldCharType="end"/>
      </w:r>
      <w:r w:rsidR="005914A3" w:rsidRPr="003F0E31">
        <w:t xml:space="preserve"> it seems that proper treatment is r</w:t>
      </w:r>
      <w:r w:rsidR="00861ECD" w:rsidRPr="003F0E31">
        <w:t>e</w:t>
      </w:r>
      <w:r w:rsidR="005914A3" w:rsidRPr="003F0E31">
        <w:t>quired</w:t>
      </w:r>
      <w:r w:rsidRPr="003F0E31">
        <w:t>. Conventional wastewater treatment plants (WWTPs) are not designed to remove pharmaceuticals, metabolites</w:t>
      </w:r>
      <w:r w:rsidR="00861ECD" w:rsidRPr="003F0E31">
        <w:t>,</w:t>
      </w:r>
      <w:r w:rsidRPr="003F0E31">
        <w:t xml:space="preserve"> or drugs</w:t>
      </w:r>
      <w:r w:rsidR="00B63E6E" w:rsidRPr="003F0E31">
        <w:t xml:space="preserve">, documented by some studies </w:t>
      </w:r>
      <w:r w:rsidRPr="003F0E31">
        <w:fldChar w:fldCharType="begin">
          <w:fldData xml:space="preserve">PEVuZE5vdGU+PENpdGU+PEF1dGhvcj5NY2VuZTwvQXV0aG9yPjxZZWFyPjIwMTQ8L1llYXI+PFJl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Q5NC05PC9wYWdlcz48dm9sdW1lPjExMTwvdm9sdW1lPjxudW1iZXI+NDA8L251bWJl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</w:fldData>
        </w:fldChar>
      </w:r>
      <w:r w:rsidRPr="003F0E31">
        <w:instrText xml:space="preserve"> ADDIN EN.CITE </w:instrText>
      </w:r>
      <w:r w:rsidRPr="003F0E31">
        <w:fldChar w:fldCharType="begin">
          <w:fldData xml:space="preserve">PEVuZE5vdGU+PENpdGU+PEF1dGhvcj5NY2VuZTwvQXV0aG9yPjxZZWFyPjIwMTQ8L1llYXI+PFJl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Q5NC05PC9wYWdlcz48dm9sdW1lPjExMTwvdm9sdW1lPjxudW1iZXI+NDA8L251bWJl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</w:fldData>
        </w:fldChar>
      </w:r>
      <w:r w:rsidRPr="003F0E31">
        <w:instrText xml:space="preserve"> ADDIN EN.CITE.DATA </w:instrText>
      </w:r>
      <w:r w:rsidRPr="003F0E31">
        <w:fldChar w:fldCharType="end"/>
      </w:r>
      <w:r w:rsidRPr="003F0E31">
        <w:fldChar w:fldCharType="separate"/>
      </w:r>
      <w:r w:rsidRPr="003F0E31">
        <w:rPr>
          <w:noProof/>
        </w:rPr>
        <w:t>[19-21]</w:t>
      </w:r>
      <w:r w:rsidRPr="003F0E31">
        <w:fldChar w:fldCharType="end"/>
      </w:r>
      <w:r w:rsidRPr="003F0E31">
        <w:t xml:space="preserve">. Constructed wetlands have been </w:t>
      </w:r>
      <w:r w:rsidR="00F22417" w:rsidRPr="003F0E31">
        <w:t xml:space="preserve">recommended </w:t>
      </w:r>
      <w:r w:rsidRPr="003F0E31">
        <w:t>as an efficient technology for the removal of pathogenic and antibiotics. Removal efficiency</w:t>
      </w:r>
      <w:r w:rsidR="00F22417" w:rsidRPr="003F0E31">
        <w:t xml:space="preserve"> in CW</w:t>
      </w:r>
      <w:r w:rsidRPr="003F0E31">
        <w:t xml:space="preserve"> is more than other technologies because the majority of studies of antibiotics removal via tertiary wastewater treatment have been conducted in EU nations, the USA, Australia, and China</w:t>
      </w:r>
      <w:r w:rsidR="00861ECD" w:rsidRPr="003F0E31">
        <w:t>,</w:t>
      </w:r>
      <w:r w:rsidR="00F22417" w:rsidRPr="003F0E31">
        <w:t xml:space="preserve"> and recently CWs are being implied</w:t>
      </w:r>
      <w:r w:rsidRPr="003F0E31">
        <w:t>.</w:t>
      </w:r>
    </w:p>
    <w:p w14:paraId="3EB7551D" w14:textId="77777777" w:rsidR="004452C8" w:rsidRPr="003F0E31" w:rsidRDefault="004452C8" w:rsidP="00992451">
      <w:pPr>
        <w:spacing w:line="360" w:lineRule="auto"/>
      </w:pPr>
      <w:r w:rsidRPr="003F0E31">
        <w:t xml:space="preserve">Our study aimed to review </w:t>
      </w:r>
      <w:r w:rsidR="00861ECD" w:rsidRPr="003F0E31">
        <w:t xml:space="preserve">the </w:t>
      </w:r>
      <w:r w:rsidRPr="003F0E31">
        <w:t xml:space="preserve">occurrence and the removal efficiency of antibiotics through CWs and to evaluate the short-term effect of environmentally relevant concentrations of antibiotics on the diversity of a CWs bacterial community. Outcomes of the study could help wastewater </w:t>
      </w:r>
      <w:r w:rsidRPr="003F0E31">
        <w:lastRenderedPageBreak/>
        <w:t>treatment plant engineers with providing reliable design data and outline a road map for future researches.</w:t>
      </w:r>
    </w:p>
    <w:p w14:paraId="1A4910AE" w14:textId="77777777" w:rsidR="00267929" w:rsidRPr="003F0E31" w:rsidRDefault="00267929" w:rsidP="00267929">
      <w:pPr>
        <w:pStyle w:val="1"/>
        <w:spacing w:line="360" w:lineRule="auto"/>
      </w:pPr>
      <w:r w:rsidRPr="003F0E31">
        <w:t>The Occurrence of Antibiotics in the Aqueous Environment:</w:t>
      </w:r>
    </w:p>
    <w:p w14:paraId="0011A035" w14:textId="77777777" w:rsidR="00267929" w:rsidRPr="003F0E31" w:rsidRDefault="00104B3C" w:rsidP="00267929">
      <w:pPr>
        <w:spacing w:after="0" w:afterAutospacing="0" w:line="360" w:lineRule="auto"/>
      </w:pPr>
      <w:r w:rsidRPr="003F0E31">
        <w:rPr>
          <w:noProof/>
        </w:rPr>
        <w:drawing>
          <wp:anchor distT="0" distB="0" distL="114300" distR="114300" simplePos="0" relativeHeight="251662336" behindDoc="1" locked="0" layoutInCell="1" allowOverlap="1" wp14:anchorId="00AE1371" wp14:editId="312C7E97">
            <wp:simplePos x="0" y="0"/>
            <wp:positionH relativeFrom="column">
              <wp:posOffset>-15240</wp:posOffset>
            </wp:positionH>
            <wp:positionV relativeFrom="paragraph">
              <wp:posOffset>2548255</wp:posOffset>
            </wp:positionV>
            <wp:extent cx="5974080" cy="3078480"/>
            <wp:effectExtent l="0" t="0" r="7620" b="7620"/>
            <wp:wrapThrough wrapText="bothSides">
              <wp:wrapPolygon edited="0">
                <wp:start x="0" y="0"/>
                <wp:lineTo x="0" y="21520"/>
                <wp:lineTo x="21559" y="21520"/>
                <wp:lineTo x="21559" y="0"/>
                <wp:lineTo x="0" y="0"/>
              </wp:wrapPolygon>
            </wp:wrapThrough>
            <wp:docPr id="5" name="Picture 5" descr="D:\My Research papers\Antibiotic\MS\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y Research papers\Antibiotic\MS\fig 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4080" cy="307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267929" w:rsidRPr="003F0E31">
        <w:rPr>
          <w:b/>
          <w:bCs/>
        </w:rPr>
        <w:tab/>
      </w:r>
      <w:r w:rsidR="00267929" w:rsidRPr="003F0E31">
        <w:t xml:space="preserve">Antibiotic medicine is one of the most significant scientific </w:t>
      </w:r>
      <w:r w:rsidR="00691AB8" w:rsidRPr="003F0E31">
        <w:t>discoveries of the 20th century</w:t>
      </w:r>
      <w:r w:rsidR="00267929" w:rsidRPr="003F0E31">
        <w:t xml:space="preserve"> for several diseases in </w:t>
      </w:r>
      <w:r w:rsidR="00691AB8" w:rsidRPr="003F0E31">
        <w:t>living things</w:t>
      </w:r>
      <w:r w:rsidR="00267929" w:rsidRPr="003F0E31">
        <w:t xml:space="preserve">. Besides this, antibiotics are potential environmental contaminants also </w:t>
      </w:r>
      <w:r w:rsidR="00267929" w:rsidRPr="003F0E31">
        <w:rPr>
          <w:rStyle w:val="title-text"/>
        </w:rPr>
        <w:t xml:space="preserve">occurrence of antibiotics in the aquatic environment, </w:t>
      </w:r>
      <w:r w:rsidR="00267929" w:rsidRPr="003F0E31">
        <w:t>causes and consequences</w:t>
      </w:r>
      <w:r w:rsidR="00267929" w:rsidRPr="003F0E31">
        <w:fldChar w:fldCharType="begin">
          <w:fldData xml:space="preserve">PEVuZE5vdGU+PENpdGU+PEF1dGhvcj5IaXJzY2g8L0F1dGhvcj48WWVhcj4xOTk5PC9ZZWFyPjxS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==
</w:fldData>
        </w:fldChar>
      </w:r>
      <w:r w:rsidR="00267929" w:rsidRPr="003F0E31">
        <w:instrText xml:space="preserve"> ADDIN EN.CITE </w:instrText>
      </w:r>
      <w:r w:rsidR="00267929" w:rsidRPr="003F0E31">
        <w:fldChar w:fldCharType="begin">
          <w:fldData xml:space="preserve">PEVuZE5vdGU+PENpdGU+PEF1dGhvcj5IaXJzY2g8L0F1dGhvcj48WWVhcj4xOTk5PC9ZZWFyPjxS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==
</w:fldData>
        </w:fldChar>
      </w:r>
      <w:r w:rsidR="00267929" w:rsidRPr="003F0E31">
        <w:instrText xml:space="preserve"> ADDIN EN.CITE.DATA </w:instrText>
      </w:r>
      <w:r w:rsidR="00267929" w:rsidRPr="003F0E31">
        <w:fldChar w:fldCharType="end"/>
      </w:r>
      <w:r w:rsidR="00267929" w:rsidRPr="003F0E31">
        <w:fldChar w:fldCharType="separate"/>
      </w:r>
      <w:r w:rsidR="00267929" w:rsidRPr="003F0E31">
        <w:rPr>
          <w:noProof/>
        </w:rPr>
        <w:t>[22-24]</w:t>
      </w:r>
      <w:r w:rsidR="00267929" w:rsidRPr="003F0E31">
        <w:fldChar w:fldCharType="end"/>
      </w:r>
      <w:r w:rsidR="00267929" w:rsidRPr="003F0E31">
        <w:t xml:space="preserve">, so the scientific community has great concern about the presence of antibiotic drugs in the environment especially water and soil through a complex vicious cycle of transformation and bioaccumulation </w:t>
      </w:r>
      <w:r w:rsidR="00267929" w:rsidRPr="003F0E31">
        <w:fldChar w:fldCharType="begin"/>
      </w:r>
      <w:r w:rsidR="00267929" w:rsidRPr="003F0E31">
        <w:instrText xml:space="preserve"> ADDIN EN.CITE &lt;EndNote&gt;&lt;Cite&gt;&lt;Author&gt;Carvalho IT&lt;/Author&gt;&lt;Year&gt;2016&lt;/Year&gt;&lt;RecNum&gt;24&lt;/RecNum&gt;&lt;IDText&gt;Antibiotics in the aquatic environments: A review of the European scenario&lt;/IDText&gt;&lt;DisplayText&gt;[25, 26]&lt;/DisplayText&gt;&lt;record&gt;&lt;rec-number&gt;24&lt;/rec-number&gt;&lt;foreign-keys&gt;&lt;key app="EN" db-id="evez5wr52dw50feptstx009m2zpdsfdaa2wx" timestamp="1591370413"&gt;24&lt;/key&gt;&lt;/foreign-keys&gt;&lt;ref-type name="Journal Article"&gt;17&lt;/ref-type&gt;&lt;contributors&gt;&lt;authors&gt;&lt;author&gt;Carvalho IT, Santos L&lt;/author&gt;&lt;/authors&gt;&lt;/contributors&gt;&lt;titles&gt;&lt;title&gt;Antibiotics in the aquatic environments: A review of the European scenario&lt;/title&gt;&lt;secondary-title&gt;Environ Int&lt;/secondary-title&gt;&lt;/titles&gt;&lt;periodical&gt;&lt;full-title&gt;Environ Int&lt;/full-title&gt;&lt;/periodical&gt;&lt;pages&gt;736-757&lt;/pages&gt;&lt;dates&gt;&lt;year&gt;2016&lt;/year&gt;&lt;/dates&gt;&lt;urls&gt;&lt;/urls&gt;&lt;/record&gt;&lt;/Cite&gt;&lt;Cite&gt;&lt;Author&gt;Abuin S&lt;/Author&gt;&lt;Year&gt;2006&lt;/Year&gt;&lt;RecNum&gt;25&lt;/RecNum&gt;&lt;IDText&gt;Analysis of macrolide antibiotics in river water by solid-phase extraction and liquid chromatography-mass spectrometry&lt;/IDText&gt;&lt;record&gt;&lt;rec-number&gt;25&lt;/rec-number&gt;&lt;foreign-keys&gt;&lt;key app="EN" db-id="evez5wr52dw50feptstx009m2zpdsfdaa2wx" timestamp="1591370413"&gt;25&lt;/key&gt;&lt;/foreign-keys&gt;&lt;ref-type name="Journal Article"&gt;17&lt;/ref-type&gt;&lt;contributors&gt;&lt;authors&gt;&lt;author&gt;Abuin S, R. Codony, R. Compañó, M. Granados, and M. D. Prat&lt;/author&gt;&lt;/authors&gt;&lt;/contributors&gt;&lt;titles&gt;&lt;title&gt;Analysis of macrolide antibiotics in river water by solid-phase extraction and liquid chromatography-mass spectrometry&lt;/title&gt;&lt;secondary-title&gt;Journal of Chromatography A&lt;/secondary-title&gt;&lt;/titles&gt;&lt;periodical&gt;&lt;full-title&gt;Journal of Chromatography A&lt;/full-title&gt;&lt;/periodical&gt;&lt;pages&gt;73–81&lt;/pages&gt;&lt;dates&gt;&lt;year&gt;2006&lt;/year&gt;&lt;/dates&gt;&lt;urls&gt;&lt;/urls&gt;&lt;/record&gt;&lt;/Cite&gt;&lt;/EndNote&gt;</w:instrText>
      </w:r>
      <w:r w:rsidR="00267929" w:rsidRPr="003F0E31">
        <w:fldChar w:fldCharType="separate"/>
      </w:r>
      <w:r w:rsidR="00267929" w:rsidRPr="003F0E31">
        <w:rPr>
          <w:noProof/>
        </w:rPr>
        <w:t>[25, 26]</w:t>
      </w:r>
      <w:r w:rsidR="00267929" w:rsidRPr="003F0E31">
        <w:fldChar w:fldCharType="end"/>
      </w:r>
      <w:r w:rsidR="00267929" w:rsidRPr="003F0E31">
        <w:t xml:space="preserve">. Worldwide, </w:t>
      </w:r>
      <w:hyperlink r:id="rId11" w:tooltip="Learn more about Antibiotic from ScienceDirect's AI-generated Topic Pages" w:history="1">
        <w:r w:rsidR="00267929" w:rsidRPr="003F0E31">
          <w:rPr>
            <w:rStyle w:val="-"/>
            <w:rFonts w:ascii="Times New Roman" w:hAnsi="Times New Roman" w:cs="Times New Roman"/>
            <w:color w:val="auto"/>
            <w:u w:val="none"/>
          </w:rPr>
          <w:t>antibiotic</w:t>
        </w:r>
      </w:hyperlink>
      <w:r w:rsidR="00267929" w:rsidRPr="003F0E31">
        <w:t xml:space="preserve"> usage exceeds 100,000 tons per year and there is increasing concern over the fate of these substances. Antibiotics are ubiquitous in the environment and significant concentrations have been detected in freshwaters. It is because of not treating wastewater </w:t>
      </w:r>
      <w:r w:rsidR="00AB584A" w:rsidRPr="003F0E31">
        <w:t>properly (See Fig: 1</w:t>
      </w:r>
      <w:r w:rsidR="00267929" w:rsidRPr="003F0E31">
        <w:t xml:space="preserve">) </w:t>
      </w:r>
      <w:r w:rsidR="00267929" w:rsidRPr="003F0E31">
        <w:fldChar w:fldCharType="begin"/>
      </w:r>
      <w:r w:rsidR="00267929" w:rsidRPr="003F0E31">
        <w:instrText xml:space="preserve"> ADDIN EN.CITE &lt;EndNote&gt;&lt;Cite&gt;&lt;Author&gt;Phong K.Thaiaf&lt;/Author&gt;&lt;Year&gt;2018&lt;/Year&gt;&lt;RecNum&gt;62&lt;/RecNum&gt;&lt;DisplayText&gt;[27]&lt;/DisplayText&gt;&lt;record&gt;&lt;rec-number&gt;62&lt;/rec-number&gt;&lt;foreign-keys&gt;&lt;key app="EN" db-id="evez5wr52dw50feptstx009m2zpdsfdaa2wx" timestamp="1608661228"&gt;62&lt;/key&gt;&lt;/foreign-keys&gt;&lt;ref-type name="Journal Article"&gt;17&lt;/ref-type&gt;&lt;contributors&gt;&lt;authors&gt;&lt;author&gt;Phong K.Thaiaf, Le XuanKy, Vu NganBinh, Pham HongNhung, Pham ThiNhan, Ngo QuangHieu, Nhung T.T.Dang, Nguyen Kieu BangTam, Nguyen Thi KieuAnhb&lt;/author&gt;&lt;/authors&gt;&lt;/contributors&gt;&lt;titles&gt;&lt;title&gt;Occurrence of antibiotic residues and antibiotic-resistant bacteria in effluents of pharmaceutical manufacturers and other sources around Hanoi, Vietnam&lt;/title&gt;&lt;secondary-title&gt;Science of The Total Environment&lt;/secondary-title&gt;&lt;/titles&gt;&lt;periodical&gt;&lt;full-title&gt;Science of the Total Environment&lt;/full-title&gt;&lt;/periodical&gt;&lt;pages&gt;393-400&lt;/pages&gt;&lt;volume&gt;645&lt;/volume&gt;&lt;dates&gt;&lt;year&gt;2018&lt;/year&gt;&lt;/dates&gt;&lt;urls&gt;&lt;/urls&gt;&lt;electronic-resource-num&gt;https://doi.org/10.1016/j.scitotenv.2018.07.126&lt;/electronic-resource-num&gt;&lt;/record&gt;&lt;/Cite&gt;&lt;/EndNote&gt;</w:instrText>
      </w:r>
      <w:r w:rsidR="00267929" w:rsidRPr="003F0E31">
        <w:fldChar w:fldCharType="separate"/>
      </w:r>
      <w:r w:rsidR="00267929" w:rsidRPr="003F0E31">
        <w:rPr>
          <w:noProof/>
        </w:rPr>
        <w:t>[27]</w:t>
      </w:r>
      <w:r w:rsidR="00267929" w:rsidRPr="003F0E31">
        <w:fldChar w:fldCharType="end"/>
      </w:r>
      <w:r w:rsidR="00267929" w:rsidRPr="003F0E31">
        <w:t xml:space="preserve">. </w:t>
      </w:r>
    </w:p>
    <w:p w14:paraId="3F3BBF2F" w14:textId="77777777" w:rsidR="00267929" w:rsidRPr="003F0E31" w:rsidRDefault="00267929" w:rsidP="00267929">
      <w:pPr>
        <w:spacing w:after="0" w:afterAutospacing="0" w:line="360" w:lineRule="auto"/>
      </w:pPr>
      <w:r w:rsidRPr="003F0E31">
        <w:rPr>
          <w:noProof/>
        </w:rPr>
        <mc:AlternateContent>
          <mc:Choice Requires="wps">
            <w:drawing>
              <wp:anchor distT="0" distB="0" distL="114300" distR="114300" simplePos="0" relativeHeight="251664384" behindDoc="0" locked="0" layoutInCell="1" allowOverlap="1" wp14:anchorId="1301249A" wp14:editId="2DE5DA56">
                <wp:simplePos x="0" y="0"/>
                <wp:positionH relativeFrom="column">
                  <wp:posOffset>-15240</wp:posOffset>
                </wp:positionH>
                <wp:positionV relativeFrom="paragraph">
                  <wp:posOffset>3674110</wp:posOffset>
                </wp:positionV>
                <wp:extent cx="5974080" cy="635"/>
                <wp:effectExtent l="0" t="0" r="7620" b="8890"/>
                <wp:wrapThrough wrapText="bothSides">
                  <wp:wrapPolygon edited="0">
                    <wp:start x="0" y="0"/>
                    <wp:lineTo x="0" y="20978"/>
                    <wp:lineTo x="21559" y="20978"/>
                    <wp:lineTo x="2155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974080" cy="635"/>
                        </a:xfrm>
                        <a:prstGeom prst="rect">
                          <a:avLst/>
                        </a:prstGeom>
                        <a:solidFill>
                          <a:prstClr val="white"/>
                        </a:solidFill>
                        <a:ln>
                          <a:noFill/>
                        </a:ln>
                        <a:effectLst/>
                      </wps:spPr>
                      <wps:txbx>
                        <w:txbxContent>
                          <w:p w14:paraId="5D479C0C" w14:textId="52E85B8D" w:rsidR="00C11FA1" w:rsidRPr="00FD717A" w:rsidRDefault="00C11FA1" w:rsidP="00267929">
                            <w:pPr>
                              <w:pStyle w:val="a5"/>
                              <w:rPr>
                                <w:color w:val="auto"/>
                                <w:sz w:val="24"/>
                                <w:szCs w:val="24"/>
                              </w:rPr>
                            </w:pPr>
                            <w:r w:rsidRPr="00FD717A">
                              <w:rPr>
                                <w:color w:val="auto"/>
                                <w:sz w:val="24"/>
                                <w:szCs w:val="24"/>
                              </w:rPr>
                              <w:t xml:space="preserve">Figure </w:t>
                            </w:r>
                            <w:r w:rsidRPr="00FD717A">
                              <w:rPr>
                                <w:color w:val="auto"/>
                                <w:sz w:val="24"/>
                                <w:szCs w:val="24"/>
                              </w:rPr>
                              <w:fldChar w:fldCharType="begin"/>
                            </w:r>
                            <w:r w:rsidRPr="00FD717A">
                              <w:rPr>
                                <w:color w:val="auto"/>
                                <w:sz w:val="24"/>
                                <w:szCs w:val="24"/>
                              </w:rPr>
                              <w:instrText xml:space="preserve"> SEQ Figure \* ARABIC </w:instrText>
                            </w:r>
                            <w:r w:rsidRPr="00FD717A">
                              <w:rPr>
                                <w:color w:val="auto"/>
                                <w:sz w:val="24"/>
                                <w:szCs w:val="24"/>
                              </w:rPr>
                              <w:fldChar w:fldCharType="separate"/>
                            </w:r>
                            <w:r w:rsidR="002E49B0">
                              <w:rPr>
                                <w:noProof/>
                                <w:color w:val="auto"/>
                                <w:sz w:val="24"/>
                                <w:szCs w:val="24"/>
                              </w:rPr>
                              <w:t>1</w:t>
                            </w:r>
                            <w:r w:rsidRPr="00FD717A">
                              <w:rPr>
                                <w:color w:val="auto"/>
                                <w:sz w:val="24"/>
                                <w:szCs w:val="24"/>
                              </w:rPr>
                              <w:fldChar w:fldCharType="end"/>
                            </w:r>
                            <w:r w:rsidRPr="00FD717A">
                              <w:rPr>
                                <w:color w:val="auto"/>
                                <w:sz w:val="24"/>
                                <w:szCs w:val="24"/>
                              </w:rPr>
                              <w:t xml:space="preserve"> Occurrence of antibiotic and pathways (Modified from: </w:t>
                            </w:r>
                            <w:proofErr w:type="spellStart"/>
                            <w:r w:rsidRPr="00FD717A">
                              <w:rPr>
                                <w:color w:val="auto"/>
                                <w:sz w:val="24"/>
                                <w:szCs w:val="24"/>
                              </w:rPr>
                              <w:t>Phong</w:t>
                            </w:r>
                            <w:proofErr w:type="spellEnd"/>
                            <w:r w:rsidRPr="00FD717A">
                              <w:rPr>
                                <w:color w:val="auto"/>
                                <w:sz w:val="24"/>
                                <w:szCs w:val="24"/>
                              </w:rPr>
                              <w:t xml:space="preserve">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01249A" id="_x0000_t202" coordsize="21600,21600" o:spt="202" path="m,l,21600r21600,l21600,xe">
                <v:stroke joinstyle="miter"/>
                <v:path gradientshapeok="t" o:connecttype="rect"/>
              </v:shapetype>
              <v:shape id="Text Box 1" o:spid="_x0000_s1026" type="#_x0000_t202" style="position:absolute;left:0;text-align:left;margin-left:-1.2pt;margin-top:289.3pt;width:470.4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" stroked="f">
                <v:textbox style="mso-fit-shape-to-text:t" inset="0,0,0,0">
                  <w:txbxContent>
                    <w:p w14:paraId="5D479C0C" w14:textId="52E85B8D" w:rsidR="00C11FA1" w:rsidRPr="00FD717A" w:rsidRDefault="00C11FA1" w:rsidP="00267929">
                      <w:pPr>
                        <w:pStyle w:val="a5"/>
                        <w:rPr>
                          <w:color w:val="auto"/>
                          <w:sz w:val="24"/>
                          <w:szCs w:val="24"/>
                        </w:rPr>
                      </w:pPr>
                      <w:r w:rsidRPr="00FD717A">
                        <w:rPr>
                          <w:color w:val="auto"/>
                          <w:sz w:val="24"/>
                          <w:szCs w:val="24"/>
                        </w:rPr>
                        <w:t xml:space="preserve">Figure </w:t>
                      </w:r>
                      <w:r w:rsidRPr="00FD717A">
                        <w:rPr>
                          <w:color w:val="auto"/>
                          <w:sz w:val="24"/>
                          <w:szCs w:val="24"/>
                        </w:rPr>
                        <w:fldChar w:fldCharType="begin"/>
                      </w:r>
                      <w:r w:rsidRPr="00FD717A">
                        <w:rPr>
                          <w:color w:val="auto"/>
                          <w:sz w:val="24"/>
                          <w:szCs w:val="24"/>
                        </w:rPr>
                        <w:instrText xml:space="preserve"> SEQ Figure \* ARABIC </w:instrText>
                      </w:r>
                      <w:r w:rsidRPr="00FD717A">
                        <w:rPr>
                          <w:color w:val="auto"/>
                          <w:sz w:val="24"/>
                          <w:szCs w:val="24"/>
                        </w:rPr>
                        <w:fldChar w:fldCharType="separate"/>
                      </w:r>
                      <w:r w:rsidR="002E49B0">
                        <w:rPr>
                          <w:noProof/>
                          <w:color w:val="auto"/>
                          <w:sz w:val="24"/>
                          <w:szCs w:val="24"/>
                        </w:rPr>
                        <w:t>1</w:t>
                      </w:r>
                      <w:r w:rsidRPr="00FD717A">
                        <w:rPr>
                          <w:color w:val="auto"/>
                          <w:sz w:val="24"/>
                          <w:szCs w:val="24"/>
                        </w:rPr>
                        <w:fldChar w:fldCharType="end"/>
                      </w:r>
                      <w:r w:rsidRPr="00FD717A">
                        <w:rPr>
                          <w:color w:val="auto"/>
                          <w:sz w:val="24"/>
                          <w:szCs w:val="24"/>
                        </w:rPr>
                        <w:t xml:space="preserve"> Occurrence of antibiotic and pathways (Modified from: </w:t>
                      </w:r>
                      <w:proofErr w:type="spellStart"/>
                      <w:r w:rsidRPr="00FD717A">
                        <w:rPr>
                          <w:color w:val="auto"/>
                          <w:sz w:val="24"/>
                          <w:szCs w:val="24"/>
                        </w:rPr>
                        <w:t>Phong</w:t>
                      </w:r>
                      <w:proofErr w:type="spellEnd"/>
                      <w:r w:rsidRPr="00FD717A">
                        <w:rPr>
                          <w:color w:val="auto"/>
                          <w:sz w:val="24"/>
                          <w:szCs w:val="24"/>
                        </w:rPr>
                        <w:t xml:space="preserve"> et al 2018)</w:t>
                      </w:r>
                    </w:p>
                  </w:txbxContent>
                </v:textbox>
                <w10:wrap type="through"/>
              </v:shape>
            </w:pict>
          </mc:Fallback>
        </mc:AlternateContent>
      </w:r>
    </w:p>
    <w:p w14:paraId="7222552D" w14:textId="5FFF7C39" w:rsidR="00267929" w:rsidRPr="003F0E31" w:rsidRDefault="00267929">
      <w:pPr>
        <w:spacing w:after="0" w:afterAutospacing="0" w:line="360" w:lineRule="auto"/>
        <w:ind w:firstLine="720"/>
      </w:pPr>
      <w:r w:rsidRPr="003F0E31">
        <w:t xml:space="preserve">Studies about antibiotics in different areas around the world demonstrated that water </w:t>
      </w:r>
      <w:r w:rsidRPr="003F0E31">
        <w:lastRenderedPageBreak/>
        <w:t>bodies have different kinds of antibiotics</w:t>
      </w:r>
      <w:r w:rsidR="00EC4983" w:rsidRPr="003F0E31">
        <w:t xml:space="preserve">. </w:t>
      </w:r>
      <w:r w:rsidR="00AE643B" w:rsidRPr="003F0E31">
        <w:rPr>
          <w:rStyle w:val="nlmarticle-title"/>
        </w:rPr>
        <w:t xml:space="preserve">The occurrence </w:t>
      </w:r>
      <w:r w:rsidRPr="003F0E31">
        <w:rPr>
          <w:rStyle w:val="nlmarticle-title"/>
        </w:rPr>
        <w:t xml:space="preserve">of antibiotics as emerging contaminant substances in </w:t>
      </w:r>
      <w:r w:rsidR="00AE643B" w:rsidRPr="003F0E31">
        <w:rPr>
          <w:rStyle w:val="nlmarticle-title"/>
        </w:rPr>
        <w:t xml:space="preserve">the </w:t>
      </w:r>
      <w:r w:rsidRPr="003F0E31">
        <w:rPr>
          <w:rStyle w:val="nlmarticle-title"/>
        </w:rPr>
        <w:t xml:space="preserve">aquatic environment </w:t>
      </w:r>
      <w:r w:rsidR="00EC4983" w:rsidRPr="003F0E31">
        <w:rPr>
          <w:rStyle w:val="nlmarticle-title"/>
        </w:rPr>
        <w:t xml:space="preserve">is </w:t>
      </w:r>
      <w:r w:rsidRPr="003F0E31">
        <w:rPr>
          <w:rStyle w:val="nlmarticle-title"/>
        </w:rPr>
        <w:t>highlighted</w:t>
      </w:r>
      <w:r w:rsidR="00EC4983" w:rsidRPr="003F0E31">
        <w:rPr>
          <w:rStyle w:val="nlmarticle-title"/>
        </w:rPr>
        <w:t xml:space="preserve"> by environmental scientists </w:t>
      </w:r>
      <w:r w:rsidRPr="003F0E31">
        <w:rPr>
          <w:rStyle w:val="nlmarticle-title"/>
        </w:rPr>
        <w:fldChar w:fldCharType="begin"/>
      </w:r>
      <w:r w:rsidRPr="003F0E31">
        <w:rPr>
          <w:rStyle w:val="nlmarticle-title"/>
        </w:rPr>
        <w:instrText xml:space="preserve"> ADDIN EN.CITE &lt;EndNote&gt;&lt;Cite&gt;&lt;Author&gt;Milić&lt;/Author&gt;&lt;Year&gt;2013&lt;/Year&gt;&lt;RecNum&gt;100&lt;/RecNum&gt;&lt;DisplayText&gt;[28]&lt;/DisplayText&gt;&lt;record&gt;&lt;rec-number&gt;100&lt;/rec-number&gt;&lt;foreign-keys&gt;&lt;key app="EN" db-id="evez5wr52dw50feptstx009m2zpdsfdaa2wx" timestamp="1619713737"&gt;100&lt;/key&gt;&lt;/foreign-keys&gt;&lt;ref-type name="Journal Article"&gt;17&lt;/ref-type&gt;&lt;contributors&gt;&lt;authors&gt;&lt;author&gt;Milić, Nataša&lt;/author&gt;&lt;author&gt;Milanović, Maja&lt;/author&gt;&lt;author&gt;Letić, Nevena Grujić&lt;/author&gt;&lt;author&gt;Sekulić, Maja Turk&lt;/author&gt;&lt;author&gt;Radonić, Jelena&lt;/author&gt;&lt;author&gt;Mihajlović, Ivana&lt;/author&gt;&lt;author&gt;Miloradov, Mirjana Vojinović&lt;/author&gt;&lt;/authors&gt;&lt;/contributors&gt;&lt;titles&gt;&lt;title&gt;Occurrence of antibiotics as emerging contaminant substances in aquatic environment&lt;/title&gt;&lt;secondary-title&gt;International Journal of Environmental Health Research&lt;/secondary-title&gt;&lt;/titles&gt;&lt;periodical&gt;&lt;full-title&gt;International Journal of Environmental Health Research&lt;/full-title&gt;&lt;/periodical&gt;&lt;pages&gt;296-310&lt;/pages&gt;&lt;volume&gt;23&lt;/volume&gt;&lt;number&gt;4&lt;/number&gt;&lt;dates&gt;&lt;year&gt;2013&lt;/year&gt;&lt;pub-dates&gt;&lt;date&gt;2013/08/01&lt;/date&gt;&lt;/pub-dates&gt;&lt;/dates&gt;&lt;publisher&gt;Taylor &amp;amp; Francis&lt;/publisher&gt;&lt;isbn&gt;0960-3123&lt;/isbn&gt;&lt;urls&gt;&lt;related-urls&gt;&lt;url&gt;https://doi.org/10.1080/09603123.2012.733934&lt;/url&gt;&lt;/related-urls&gt;&lt;/urls&gt;&lt;electronic-resource-num&gt;10.1080/09603123.2012.733934&lt;/electronic-resource-num&gt;&lt;/record&gt;&lt;/Cite&gt;&lt;/EndNote&gt;</w:instrText>
      </w:r>
      <w:r w:rsidRPr="003F0E31">
        <w:rPr>
          <w:rStyle w:val="nlmarticle-title"/>
        </w:rPr>
        <w:fldChar w:fldCharType="separate"/>
      </w:r>
      <w:r w:rsidRPr="003F0E31">
        <w:rPr>
          <w:rStyle w:val="nlmarticle-title"/>
          <w:noProof/>
        </w:rPr>
        <w:t>[28]</w:t>
      </w:r>
      <w:r w:rsidRPr="003F0E31">
        <w:rPr>
          <w:rStyle w:val="nlmarticle-title"/>
        </w:rPr>
        <w:fldChar w:fldCharType="end"/>
      </w:r>
      <w:r w:rsidRPr="003F0E31">
        <w:t>. Antibiotic consumption in livestock reached 63,151 tons in 2010 and is predicted to increase by another 67% by 2030</w:t>
      </w:r>
      <w:r w:rsidRPr="003F0E31">
        <w:fldChar w:fldCharType="begin">
          <w:fldData xml:space="preserve">PEVuZE5vdGU+PENpdGU+PEF1dGhvcj5WYW4gQm9lY2tlbDwvQXV0aG9yPjxZZWFyPjIwMTU8L1ll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0OS01NDwvcGFnZXM+PHZvbHVtZT4x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</w:fldData>
        </w:fldChar>
      </w:r>
      <w:r w:rsidRPr="003F0E31">
        <w:instrText xml:space="preserve"> ADDIN EN.CITE </w:instrText>
      </w:r>
      <w:r w:rsidRPr="003F0E31">
        <w:fldChar w:fldCharType="begin">
          <w:fldData xml:space="preserve">PEVuZE5vdGU+PENpdGU+PEF1dGhvcj5WYW4gQm9lY2tlbDwvQXV0aG9yPjxZZWFyPjIwMTU8L1ll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TY0OS01NDwvcGFnZXM+PHZvbHVtZT4x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</w:fldData>
        </w:fldChar>
      </w:r>
      <w:r w:rsidRPr="003F0E31">
        <w:instrText xml:space="preserve"> ADDIN EN.CITE.DATA </w:instrText>
      </w:r>
      <w:r w:rsidRPr="003F0E31">
        <w:fldChar w:fldCharType="end"/>
      </w:r>
      <w:r w:rsidRPr="003F0E31">
        <w:fldChar w:fldCharType="separate"/>
      </w:r>
      <w:r w:rsidRPr="003F0E31">
        <w:rPr>
          <w:noProof/>
        </w:rPr>
        <w:t>[29]</w:t>
      </w:r>
      <w:r w:rsidRPr="003F0E31">
        <w:fldChar w:fldCharType="end"/>
      </w:r>
      <w:r w:rsidRPr="003F0E31">
        <w:t>. Antibiotic use is also rising in aquaculture, the fastest-growing food sector worldwide due to intensive farming</w:t>
      </w:r>
      <w:r w:rsidRPr="003F0E31">
        <w:fldChar w:fldCharType="begin">
          <w:fldData xml:space="preserve">PEVuZE5vdGU+PENpdGU+PEF1dGhvcj5IZW5yaWtzc29uPC9BdXRob3I+PFllYXI+MjAxODwvWWVh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</w:fldData>
        </w:fldChar>
      </w:r>
      <w:r w:rsidRPr="003F0E31">
        <w:instrText xml:space="preserve"> ADDIN EN.CITE </w:instrText>
      </w:r>
      <w:r w:rsidRPr="003F0E31">
        <w:fldChar w:fldCharType="begin">
          <w:fldData xml:space="preserve">PEVuZE5vdGU+PENpdGU+PEF1dGhvcj5IZW5yaWtzc29uPC9BdXRob3I+PFllYXI+MjAxODwvWWVh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</w:fldData>
        </w:fldChar>
      </w:r>
      <w:r w:rsidRPr="003F0E31">
        <w:instrText xml:space="preserve"> ADDIN EN.CITE.DATA </w:instrText>
      </w:r>
      <w:r w:rsidRPr="003F0E31">
        <w:fldChar w:fldCharType="end"/>
      </w:r>
      <w:r w:rsidRPr="003F0E31">
        <w:fldChar w:fldCharType="separate"/>
      </w:r>
      <w:r w:rsidRPr="003F0E31">
        <w:rPr>
          <w:noProof/>
        </w:rPr>
        <w:t>[30]</w:t>
      </w:r>
      <w:r w:rsidRPr="003F0E31">
        <w:fldChar w:fldCharType="end"/>
      </w:r>
      <w:r w:rsidRPr="003F0E31">
        <w:t>. Antibiotic concentrations in surface freshwaters reach up to 50 </w:t>
      </w:r>
      <w:proofErr w:type="spellStart"/>
      <w:r w:rsidRPr="003F0E31">
        <w:t>μg</w:t>
      </w:r>
      <w:proofErr w:type="spellEnd"/>
      <w:r w:rsidRPr="003F0E31">
        <w:t>/L</w:t>
      </w:r>
      <w:r w:rsidRPr="003F0E31">
        <w:fldChar w:fldCharType="begin"/>
      </w:r>
      <w:r w:rsidRPr="003F0E31">
        <w:instrText xml:space="preserve"> ADDIN EN.CITE &lt;EndNote&gt;&lt;Cite&gt;&lt;Author&gt;Marie-Claire Danner&lt;/Author&gt;&lt;Year&gt;2019&lt;/Year&gt;&lt;RecNum&gt;26&lt;/RecNum&gt;&lt;IDText&gt;Antibiotic pollution in surface fresh waters: Occurrence and effects&lt;/IDText&gt;&lt;DisplayText&gt;[31]&lt;/DisplayText&gt;&lt;record&gt;&lt;rec-number&gt;26&lt;/rec-number&gt;&lt;foreign-keys&gt;&lt;key app="EN" db-id="evez5wr52dw50feptstx009m2zpdsfdaa2wx" timestamp="1591370413"&gt;26&lt;/key&gt;&lt;/foreign-keys&gt;&lt;ref-type name="Journal Article"&gt;17&lt;/ref-type&gt;&lt;contributors&gt;&lt;authors&gt;&lt;author&gt;Marie-Claire Danner, Anne Robertson, Volker Behrends, Julia Reiss&lt;/author&gt;&lt;/authors&gt;&lt;/contributors&gt;&lt;titles&gt;&lt;title&gt;Antibiotic pollution in surface fresh waters: Occurrence and effects&lt;/title&gt;&lt;secondary-title&gt;Science of The Total Environment&lt;/secondary-title&gt;&lt;/titles&gt;&lt;periodical&gt;&lt;full-title&gt;Science of the Total Environment&lt;/full-title&gt;&lt;/periodical&gt;&lt;dates&gt;&lt;year&gt;2019&lt;/year&gt;&lt;/dates&gt;&lt;urls&gt;&lt;/urls&gt;&lt;/record&gt;&lt;/Cite&gt;&lt;/EndNote&gt;</w:instrText>
      </w:r>
      <w:r w:rsidRPr="003F0E31">
        <w:fldChar w:fldCharType="separate"/>
      </w:r>
      <w:r w:rsidRPr="003F0E31">
        <w:rPr>
          <w:noProof/>
        </w:rPr>
        <w:t>[31]</w:t>
      </w:r>
      <w:r w:rsidRPr="003F0E31">
        <w:fldChar w:fldCharType="end"/>
      </w:r>
      <w:r w:rsidRPr="003F0E31">
        <w:t xml:space="preserve">. Antibiotics have been found in the aqueous environment in several countries, even developed countries such as the USA and the European Union. In the literature, we found examples of considerable antibiotic pollution in freshwaters </w:t>
      </w:r>
      <w:r w:rsidRPr="003F0E31">
        <w:fldChar w:fldCharType="begin"/>
      </w:r>
      <w:r w:rsidRPr="003F0E31">
        <w:instrText xml:space="preserve"> ADDIN EN.CITE &lt;EndNote&gt;&lt;Cite&gt;&lt;Author&gt;Zhou L J&lt;/Author&gt;&lt;Year&gt;2013&lt;/Year&gt;&lt;RecNum&gt;0&lt;/RecNum&gt;&lt;IDText&gt;Occurrence and fate of eleven classes of antibiotics in two typical wastewater treatment plants in South China&lt;/IDText&gt;&lt;DisplayText&gt;[8]&lt;/DisplayText&gt;&lt;record&gt;&lt;ref-type name="Journal Article"&gt;17&lt;/ref-type&gt;&lt;contributors&gt;&lt;authors&gt;&lt;author&gt;Zhou L J, Ying G G, Liu S, Zhao J L, Yang B, Chen Z F, Lai H J&lt;/author&gt;&lt;/authors&gt;&lt;/contributors&gt;&lt;titles&gt;&lt;title&gt;Occurrence and fate of eleven classes of antibiotics in two typical wastewater treatment plants in South China&lt;/title&gt;&lt;secondary-title&gt;Sci Total Environ&lt;/secondary-title&gt;&lt;/titles&gt;&lt;dates&gt;&lt;year&gt;2013&lt;/year&gt;&lt;/dates&gt;&lt;/record&gt;&lt;/Cite&gt;&lt;/EndNote&gt;</w:instrText>
      </w:r>
      <w:r w:rsidRPr="003F0E31">
        <w:fldChar w:fldCharType="separate"/>
      </w:r>
      <w:r w:rsidRPr="003F0E31">
        <w:rPr>
          <w:noProof/>
        </w:rPr>
        <w:t>[8]</w:t>
      </w:r>
      <w:r w:rsidRPr="003F0E31">
        <w:fldChar w:fldCharType="end"/>
      </w:r>
      <w:r w:rsidRPr="003F0E31">
        <w:t xml:space="preserve">. An increase of antibiotic-resistance genes has also been observed in environmental samples from different parts of the world. For example, ARG abundance for all classes of antibiotics </w:t>
      </w:r>
      <w:r w:rsidR="00AE643B" w:rsidRPr="003F0E31">
        <w:t xml:space="preserve">was </w:t>
      </w:r>
      <w:r w:rsidRPr="003F0E31">
        <w:t>found to be significantly increased in soils from the Netherlands since the 1940s</w:t>
      </w:r>
      <w:r w:rsidRPr="003F0E31">
        <w:fldChar w:fldCharType="begin"/>
      </w:r>
      <w:r w:rsidRPr="003F0E31">
        <w:instrText xml:space="preserve"> ADDIN EN.CITE &lt;EndNote&gt;&lt;Cite&gt;&lt;Author&gt;Knapp&lt;/Author&gt;&lt;Year&gt;2010&lt;/Year&gt;&lt;RecNum&gt;21&lt;/RecNum&gt;&lt;DisplayText&gt;[32]&lt;/DisplayText&gt;&lt;record&gt;&lt;rec-number&gt;21&lt;/rec-number&gt;&lt;foreign-keys&gt;&lt;key app="EN" db-id="v259rd5x8r2fp7epwvb5d2we2rw090aewsf5" timestamp="1621821540"&gt;21&lt;/key&gt;&lt;/foreign-keys&gt;&lt;ref-type name="Journal Article"&gt;17&lt;/ref-type&gt;&lt;contributors&gt;&lt;authors&gt;&lt;author&gt;Knapp, C. W.&lt;/author&gt;&lt;author&gt;Dolfing, J.&lt;/author&gt;&lt;author&gt;Ehlert, P. A.&lt;/author&gt;&lt;author&gt;Graham, D. W.&lt;/author&gt;&lt;/authors&gt;&lt;/contributors&gt;&lt;auth-address&gt;School of Civil Engineering &amp;amp; Geosciences, Newcastle University, Newcastle upon Tyne, United Kingdom NE17RU.&lt;/auth-address&gt;&lt;titles&gt;&lt;title&gt;Evidence of increasing antibiotic resistance gene abundances in archived soils since 1940&lt;/title&gt;&lt;secondary-title&gt;Environ Sci Technol&lt;/secondary-title&gt;&lt;alt-title&gt;Environmental science &amp;amp; technology&lt;/alt-title&gt;&lt;/titles&gt;&lt;periodical&gt;&lt;full-title&gt;Environ Sci Technol&lt;/full-title&gt;&lt;abbr-1&gt;Environmental science &amp;amp; technology&lt;/abbr-1&gt;&lt;/periodical&gt;&lt;alt-periodical&gt;&lt;full-title&gt;Environ Sci Technol&lt;/full-title&gt;&lt;abbr-1&gt;Environmental science &amp;amp; technology&lt;/abbr-1&gt;&lt;/alt-periodical&gt;&lt;pages&gt;580-7&lt;/pages&gt;&lt;volume&gt;44&lt;/volume&gt;&lt;number&gt;2&lt;/number&gt;&lt;edition&gt;2009/12/23&lt;/edition&gt;&lt;keywords&gt;&lt;keyword&gt;Anti-Bacterial Agents/*pharmacology&lt;/keyword&gt;&lt;keyword&gt;Bacteria/*drug effects&lt;/keyword&gt;&lt;keyword&gt;Drug Resistance, Bacterial/*genetics&lt;/keyword&gt;&lt;keyword&gt;Environmental Monitoring&lt;/keyword&gt;&lt;keyword&gt;Netherlands&lt;/keyword&gt;&lt;keyword&gt;*Soil Microbiology&lt;/keyword&gt;&lt;keyword&gt;Time Factors&lt;/keyword&gt;&lt;/keywords&gt;&lt;dates&gt;&lt;year&gt;2010&lt;/year&gt;&lt;pub-dates&gt;&lt;date&gt;Jan 15&lt;/date&gt;&lt;/pub-dates&gt;&lt;/dates&gt;&lt;isbn&gt;0013-936X (Print)&amp;#xD;0013-936x&lt;/isbn&gt;&lt;accession-num&gt;20025282&lt;/accession-num&gt;&lt;urls&gt;&lt;/urls&gt;&lt;electronic-resource-num&gt;10.1021/es901221x&lt;/electronic-resource-num&gt;&lt;remote-database-provider&gt;NLM&lt;/remote-database-provider&gt;&lt;language&gt;eng&lt;/language&gt;&lt;/record&gt;&lt;/Cite&gt;&lt;/EndNote&gt;</w:instrText>
      </w:r>
      <w:r w:rsidRPr="003F0E31">
        <w:fldChar w:fldCharType="separate"/>
      </w:r>
      <w:r w:rsidRPr="003F0E31">
        <w:rPr>
          <w:noProof/>
        </w:rPr>
        <w:t>[32]</w:t>
      </w:r>
      <w:r w:rsidRPr="003F0E31">
        <w:fldChar w:fldCharType="end"/>
      </w:r>
      <w:r w:rsidRPr="003F0E31">
        <w:t>. In the Americas, antibiotic concentrations of up to 15 </w:t>
      </w:r>
      <w:proofErr w:type="spellStart"/>
      <w:r w:rsidRPr="003F0E31">
        <w:t>μg</w:t>
      </w:r>
      <w:proofErr w:type="spellEnd"/>
      <w:r w:rsidRPr="003F0E31">
        <w:t xml:space="preserve">/L have been measured. Higher concentrations </w:t>
      </w:r>
      <w:r w:rsidR="00AE643B" w:rsidRPr="003F0E31">
        <w:t xml:space="preserve">were </w:t>
      </w:r>
      <w:r w:rsidRPr="003F0E31">
        <w:t>reported from European and African studies (over 10 </w:t>
      </w:r>
      <w:proofErr w:type="spellStart"/>
      <w:r w:rsidRPr="003F0E31">
        <w:t>μg</w:t>
      </w:r>
      <w:proofErr w:type="spellEnd"/>
      <w:r w:rsidRPr="003F0E31">
        <w:t>/L and 50 </w:t>
      </w:r>
      <w:proofErr w:type="spellStart"/>
      <w:r w:rsidRPr="003F0E31">
        <w:t>μg</w:t>
      </w:r>
      <w:proofErr w:type="spellEnd"/>
      <w:r w:rsidRPr="003F0E31">
        <w:t xml:space="preserve">/L respectively). Antibiotic residue in the aquatic environment, status in Africa are documented in </w:t>
      </w:r>
      <w:r w:rsidR="00AE643B" w:rsidRPr="003F0E31">
        <w:t xml:space="preserve">detail </w:t>
      </w:r>
      <w:r w:rsidRPr="003F0E31">
        <w:fldChar w:fldCharType="begin"/>
      </w:r>
      <w:r w:rsidRPr="003F0E31">
        <w:instrText xml:space="preserve"> ADDIN EN.CITE &lt;EndNote&gt;&lt;Cite&gt;&lt;Author&gt;Faleye&lt;/Author&gt;&lt;Year&gt;2018&lt;/Year&gt;&lt;RecNum&gt;99&lt;/RecNum&gt;&lt;DisplayText&gt;[33]&lt;/DisplayText&gt;&lt;record&gt;&lt;rec-number&gt;99&lt;/rec-number&gt;&lt;foreign-keys&gt;&lt;key app="EN" db-id="evez5wr52dw50feptstx009m2zpdsfdaa2wx" timestamp="1619713408"&gt;99&lt;/key&gt;&lt;/foreign-keys&gt;&lt;ref-type name="Journal Article"&gt;17&lt;/ref-type&gt;&lt;contributors&gt;&lt;authors&gt;&lt;author&gt;A.C. Faleye&lt;/author&gt;&lt;author&gt;A.A. Adegoke&lt;/author&gt;&lt;author&gt;K. Ramluckan&lt;/author&gt;&lt;author&gt;Faizal Bux&lt;/author&gt;&lt;author&gt;T. A. Stenström&lt;/author&gt;&lt;/authors&gt;&lt;/contributors&gt;&lt;titles&gt;&lt;title&gt;Antibiotic Residue in the Aquatic Environment: Status in Africa %J Open Chemistry&lt;/title&gt;&lt;/titles&gt;&lt;pages&gt;890-903&lt;/pages&gt;&lt;volume&gt;16&lt;/volume&gt;&lt;number&gt;1&lt;/number&gt;&lt;dates&gt;&lt;year&gt;2018&lt;/year&gt;&lt;/dates&gt;&lt;urls&gt;&lt;related-urls&gt;&lt;url&gt;https://doi.org/10.1515/chem-2018-0099&lt;/url&gt;&lt;/related-urls&gt;&lt;/urls&gt;&lt;electronic-resource-num&gt;doi:10.1515/chem-2018-0099&lt;/electronic-resource-num&gt;&lt;/record&gt;&lt;/Cite&gt;&lt;/EndNote&gt;</w:instrText>
      </w:r>
      <w:r w:rsidRPr="003F0E31">
        <w:fldChar w:fldCharType="separate"/>
      </w:r>
      <w:r w:rsidRPr="003F0E31">
        <w:rPr>
          <w:noProof/>
        </w:rPr>
        <w:t>[33]</w:t>
      </w:r>
      <w:r w:rsidRPr="003F0E31">
        <w:fldChar w:fldCharType="end"/>
      </w:r>
      <w:r w:rsidRPr="003F0E31">
        <w:t>.</w:t>
      </w:r>
    </w:p>
    <w:p w14:paraId="2A2A846D" w14:textId="674D85D3" w:rsidR="00267929" w:rsidRPr="003F0E31" w:rsidRDefault="00267929">
      <w:pPr>
        <w:spacing w:after="0" w:afterAutospacing="0" w:line="360" w:lineRule="auto"/>
        <w:ind w:firstLine="720"/>
      </w:pPr>
      <w:r w:rsidRPr="003F0E31">
        <w:t>In Asian-pacific countries concentrations over 450 </w:t>
      </w:r>
      <w:proofErr w:type="spellStart"/>
      <w:r w:rsidRPr="003F0E31">
        <w:t>μg</w:t>
      </w:r>
      <w:proofErr w:type="spellEnd"/>
      <w:r w:rsidRPr="003F0E31">
        <w:t xml:space="preserve">/L have been detected </w:t>
      </w:r>
      <w:r w:rsidRPr="003F0E31">
        <w:fldChar w:fldCharType="begin"/>
      </w:r>
      <w:r w:rsidRPr="003F0E31">
        <w:instrText xml:space="preserve"> ADDIN EN.CITE &lt;EndNote&gt;&lt;Cite&gt;&lt;Author&gt;Marie-Claire Danner&lt;/Author&gt;&lt;Year&gt;2019&lt;/Year&gt;&lt;RecNum&gt;26&lt;/RecNum&gt;&lt;IDText&gt;Antibiotic pollution in surface fresh waters: Occurrence and effects&lt;/IDText&gt;&lt;DisplayText&gt;[31, 34]&lt;/DisplayText&gt;&lt;record&gt;&lt;rec-number&gt;26&lt;/rec-number&gt;&lt;foreign-keys&gt;&lt;key app="EN" db-id="evez5wr52dw50feptstx009m2zpdsfdaa2wx" timestamp="1591370413"&gt;26&lt;/key&gt;&lt;/foreign-keys&gt;&lt;ref-type name="Journal Article"&gt;17&lt;/ref-type&gt;&lt;contributors&gt;&lt;authors&gt;&lt;author&gt;Marie-Claire Danner, Anne Robertson, Volker Behrends, Julia Reiss&lt;/author&gt;&lt;/authors&gt;&lt;/contributors&gt;&lt;titles&gt;&lt;title&gt;Antibiotic pollution in surface fresh waters: Occurrence and effects&lt;/title&gt;&lt;secondary-title&gt;Science of The Total Environment&lt;/secondary-title&gt;&lt;/titles&gt;&lt;periodical&gt;&lt;full-title&gt;Science of the Total Environment&lt;/full-title&gt;&lt;/periodical&gt;&lt;dates&gt;&lt;year&gt;2019&lt;/year&gt;&lt;/dates&gt;&lt;urls&gt;&lt;/urls&gt;&lt;/record&gt;&lt;/Cite&gt;&lt;Cite&gt;&lt;Author&gt;Homem V&lt;/Author&gt;&lt;Year&gt;2011&lt;/Year&gt;&lt;RecNum&gt;27&lt;/RecNum&gt;&lt;IDText&gt;Degradation and removal methods of antibiotics from aqueous matrices-A review&lt;/IDText&gt;&lt;record&gt;&lt;rec-number&gt;27&lt;/rec-number&gt;&lt;foreign-keys&gt;&lt;key app="EN" db-id="evez5wr52dw50feptstx009m2zpdsfdaa2wx" timestamp="1591370413"&gt;27&lt;/key&gt;&lt;/foreign-keys&gt;&lt;ref-type name="Journal Article"&gt;17&lt;/ref-type&gt;&lt;contributors&gt;&lt;authors&gt;&lt;author&gt;Homem V, Santos L&lt;/author&gt;&lt;/authors&gt;&lt;/contributors&gt;&lt;titles&gt;&lt;title&gt;Degradation and removal methods of antibiotics from aqueous matrices-A review&lt;/title&gt;&lt;secondary-title&gt;J Environ Ma-nage&lt;/secondary-title&gt;&lt;/titles&gt;&lt;periodical&gt;&lt;full-title&gt;J Environ Ma-nage&lt;/full-title&gt;&lt;/periodical&gt;&lt;pages&gt;2304–2347&lt;/pages&gt;&lt;dates&gt;&lt;year&gt;2011&lt;/year&gt;&lt;/dates&gt;&lt;urls&gt;&lt;/urls&gt;&lt;/record&gt;&lt;/Cite&gt;&lt;/EndNote&gt;</w:instrText>
      </w:r>
      <w:r w:rsidRPr="003F0E31">
        <w:fldChar w:fldCharType="separate"/>
      </w:r>
      <w:r w:rsidRPr="003F0E31">
        <w:rPr>
          <w:noProof/>
        </w:rPr>
        <w:t>[31, 34]</w:t>
      </w:r>
      <w:r w:rsidRPr="003F0E31">
        <w:fldChar w:fldCharType="end"/>
      </w:r>
      <w:r w:rsidRPr="003F0E31">
        <w:t>. Developing countries such as China where antibiotics have been found in Yangtze river</w:t>
      </w:r>
      <w:r w:rsidRPr="003F0E31">
        <w:fldChar w:fldCharType="begin"/>
      </w:r>
      <w:r w:rsidRPr="003F0E31">
        <w:instrText xml:space="preserve"> ADDIN EN.CITE &lt;EndNote&gt;&lt;Cite&gt;&lt;Author&gt;Zhou L J&lt;/Author&gt;&lt;Year&gt;2011&lt;/Year&gt;&lt;RecNum&gt;0&lt;/RecNum&gt;&lt;IDText&gt;Trends in the occurrence of human and veterinary antibiotics in the sediments of the Yellow River, Hai River and Liao River in northern China&lt;/IDText&gt;&lt;DisplayText&gt;[35]&lt;/DisplayText&gt;&lt;record&gt;&lt;ref-type name="Journal Article"&gt;17&lt;/ref-type&gt;&lt;contributors&gt;&lt;authors&gt;&lt;author&gt;Zhou L J, Ying G G, Zhao J L, Yang J F, Wang L, Yang B, Liu S&lt;/author&gt;&lt;/authors&gt;&lt;/contributors&gt;&lt;titles&gt;&lt;title&gt;Trends in the occurrence of human and veterinary antibiotics in the sediments of the Yellow River, Hai River and Liao River in northern China&lt;/title&gt;&lt;secondary-title&gt;Environ Pollut&lt;/secondary-title&gt;&lt;/titles&gt;&lt;dates&gt;&lt;year&gt;2011&lt;/year&gt;&lt;/dates&gt;&lt;pages&gt;1877–1885&lt;/pages&gt;&lt;/record&gt;&lt;/Cite&gt;&lt;/EndNote&gt;</w:instrText>
      </w:r>
      <w:r w:rsidRPr="003F0E31">
        <w:fldChar w:fldCharType="separate"/>
      </w:r>
      <w:r w:rsidRPr="003F0E31">
        <w:rPr>
          <w:noProof/>
        </w:rPr>
        <w:t>[35]</w:t>
      </w:r>
      <w:r w:rsidRPr="003F0E31">
        <w:fldChar w:fldCharType="end"/>
      </w:r>
      <w:r w:rsidRPr="003F0E31">
        <w:t xml:space="preserve">, also in other countries such India </w:t>
      </w:r>
      <w:r w:rsidRPr="003F0E31">
        <w:fldChar w:fldCharType="begin"/>
      </w:r>
      <w:r w:rsidRPr="003F0E31">
        <w:instrText xml:space="preserve"> ADDIN EN.CITE &lt;EndNote&gt;&lt;Cite&gt;&lt;Author&gt;Ghafur&lt;/Author&gt;&lt;Year&gt;2010&lt;/Year&gt;&lt;RecNum&gt;0&lt;/RecNum&gt;&lt;IDText&gt;An obituary—on the death of antibiotics&lt;/IDText&gt;&lt;DisplayText&gt;[36]&lt;/DisplayText&gt;&lt;record&gt;&lt;ref-type name="Journal Article"&gt;17&lt;/ref-type&gt;&lt;contributors&gt;&lt;authors&gt;&lt;author&gt;Ghafur, Abdul&lt;/author&gt;&lt;/authors&gt;&lt;/contributors&gt;&lt;titles&gt;&lt;title&gt;An obituary—on the death of antibiotics&lt;/title&gt;&lt;secondary-title&gt;J Assoc Physician India&lt;/secondary-title&gt;&lt;/titles&gt;&lt;dates&gt;&lt;year&gt;2010&lt;/year&gt;&lt;/dates&gt;&lt;pages&gt;143–144&lt;/pages&gt;&lt;/record&gt;&lt;/Cite&gt;&lt;/EndNote&gt;</w:instrText>
      </w:r>
      <w:r w:rsidRPr="003F0E31">
        <w:fldChar w:fldCharType="separate"/>
      </w:r>
      <w:r w:rsidRPr="003F0E31">
        <w:rPr>
          <w:noProof/>
        </w:rPr>
        <w:t>[36]</w:t>
      </w:r>
      <w:r w:rsidRPr="003F0E31">
        <w:fldChar w:fldCharType="end"/>
      </w:r>
      <w:r w:rsidRPr="003F0E31">
        <w:t xml:space="preserve">, Vietnam </w:t>
      </w:r>
      <w:r w:rsidRPr="003F0E31">
        <w:fldChar w:fldCharType="begin"/>
      </w:r>
      <w:r w:rsidRPr="003F0E31">
        <w:instrText xml:space="preserve"> ADDIN EN.CITE &lt;EndNote&gt;&lt;Cite&gt;&lt;Author&gt;Thuy H&lt;/Author&gt;&lt;Year&gt;2011&lt;/Year&gt;&lt;RecNum&gt;0&lt;/RecNum&gt;&lt;IDText&gt;Antibiotic contaminants in coastal wetlands from Vietnamese shrimp farming&lt;/IDText&gt;&lt;DisplayText&gt;[37]&lt;/DisplayText&gt;&lt;record&gt;&lt;ref-type name="Journal Article"&gt;17&lt;/ref-type&gt;&lt;contributors&gt;&lt;authors&gt;&lt;author&gt;Thuy H, Nga LP, Loan C&lt;/author&gt;&lt;/authors&gt;&lt;/contributors&gt;&lt;titles&gt;&lt;title&gt;Antibiotic contaminants in coastal wetlands from Vietnamese shrimp farming&lt;/title&gt;&lt;secondary-title&gt;Environ Sci Pollut R&lt;/secondary-title&gt;&lt;/titles&gt;&lt;dates&gt;&lt;year&gt;2011&lt;/year&gt;&lt;/dates&gt;&lt;pages&gt;835–841&lt;/pages&gt;&lt;/record&gt;&lt;/Cite&gt;&lt;/EndNote&gt;</w:instrText>
      </w:r>
      <w:r w:rsidRPr="003F0E31">
        <w:fldChar w:fldCharType="separate"/>
      </w:r>
      <w:r w:rsidRPr="003F0E31">
        <w:rPr>
          <w:noProof/>
        </w:rPr>
        <w:t>[37]</w:t>
      </w:r>
      <w:r w:rsidRPr="003F0E31">
        <w:fldChar w:fldCharType="end"/>
      </w:r>
      <w:r w:rsidRPr="003F0E31">
        <w:t>, and most African countries</w:t>
      </w:r>
      <w:r w:rsidRPr="003F0E31">
        <w:fldChar w:fldCharType="begin"/>
      </w:r>
      <w:r w:rsidRPr="003F0E31">
        <w:instrText xml:space="preserve"> ADDIN EN.CITE &lt;EndNote&gt;&lt;Cite&gt;&lt;Author&gt;Olaniran A O&lt;/Author&gt;&lt;Year&gt;2009&lt;/Year&gt;&lt;RecNum&gt;0&lt;/RecNum&gt;&lt;IDText&gt;Antibiotic resistance profiles of Escherichia coli isolates from river sources in Durban, South Africa&lt;/IDText&gt;&lt;DisplayText&gt;[38]&lt;/DisplayText&gt;&lt;record&gt;&lt;ref-type name="Journal Article"&gt;17&lt;/ref-type&gt;&lt;contributors&gt;&lt;authors&gt;&lt;author&gt;Olaniran A O, Naicker K, Pillay B&lt;/author&gt;&lt;/authors&gt;&lt;/contributors&gt;&lt;titles&gt;&lt;title&gt;Antibiotic resistance profiles of Escherichia coli isolates from river sources in Durban, South Africa&lt;/title&gt;&lt;secondary-title&gt;World J Microb Biot&lt;/secondary-title&gt;&lt;/titles&gt;&lt;dates&gt;&lt;year&gt;2009&lt;/year&gt;&lt;/dates&gt;&lt;pages&gt;1743–1749&lt;/pages&gt;&lt;/record&gt;&lt;/Cite&gt;&lt;/EndNote&gt;</w:instrText>
      </w:r>
      <w:r w:rsidRPr="003F0E31">
        <w:fldChar w:fldCharType="separate"/>
      </w:r>
      <w:r w:rsidRPr="003F0E31">
        <w:rPr>
          <w:noProof/>
        </w:rPr>
        <w:t>[38]</w:t>
      </w:r>
      <w:r w:rsidRPr="003F0E31">
        <w:fldChar w:fldCharType="end"/>
      </w:r>
      <w:r w:rsidRPr="003F0E31">
        <w:t>. Khan GA 2013 et al demonstrated that antibiotic has been found in water bodies in Pakistan</w:t>
      </w:r>
      <w:r w:rsidRPr="003F0E31">
        <w:fldChar w:fldCharType="begin"/>
      </w:r>
      <w:r w:rsidRPr="003F0E31">
        <w:instrText xml:space="preserve"> ADDIN EN.CITE &lt;EndNote&gt;&lt;Cite&gt;&lt;Author&gt;Khan GA&lt;/Author&gt;&lt;Year&gt;2013&lt;/Year&gt;&lt;RecNum&gt;0&lt;/RecNum&gt;&lt;IDText&gt;Occurrence and Abundance of Antibiotics and Resistance Genes in Rivers, Canal and near Drug Formulation Facilities – A Study in Pakistan&lt;/IDText&gt;&lt;DisplayText&gt;[39]&lt;/DisplayText&gt;&lt;record&gt;&lt;ref-type name="Journal Article"&gt;17&lt;/ref-type&gt;&lt;contributors&gt;&lt;authors&gt;&lt;author&gt;Khan GA, Berglund B, Khan KM, Lindgren P-E, Fick J&lt;/author&gt;&lt;/authors&gt;&lt;/contributors&gt;&lt;titles&gt;&lt;title&gt;Occurrence and Abundance of Antibiotics and Resistance Genes in Rivers, Canal and near Drug Formulation Facilities – A Study in Pakistan&lt;/title&gt;&lt;secondary-title&gt;PLoS ONE&lt;/secondary-title&gt;&lt;/titles&gt;&lt;dates&gt;&lt;year&gt;2013&lt;/year&gt;&lt;/dates&gt;&lt;/record&gt;&lt;/Cite&gt;&lt;/EndNote&gt;</w:instrText>
      </w:r>
      <w:r w:rsidRPr="003F0E31">
        <w:fldChar w:fldCharType="separate"/>
      </w:r>
      <w:r w:rsidRPr="003F0E31">
        <w:rPr>
          <w:noProof/>
        </w:rPr>
        <w:t>[39]</w:t>
      </w:r>
      <w:r w:rsidRPr="003F0E31">
        <w:fldChar w:fldCharType="end"/>
      </w:r>
      <w:r w:rsidRPr="003F0E31">
        <w:t>. A study was conducted and 19 sampling sites were selected; including one sewage drain, one canal, one dam, four drug formulation facilities</w:t>
      </w:r>
      <w:r w:rsidR="00AE643B" w:rsidRPr="003F0E31">
        <w:t>,</w:t>
      </w:r>
      <w:r w:rsidRPr="003F0E31">
        <w:t xml:space="preserve"> and six rivers; however, Lahore has high levels of antibiotics because of the downstream river </w:t>
      </w:r>
      <w:r w:rsidRPr="003F0E31">
        <w:fldChar w:fldCharType="begin"/>
      </w:r>
      <w:r w:rsidRPr="003F0E31">
        <w:instrText xml:space="preserve"> ADDIN EN.CITE &lt;EndNote&gt;&lt;Cite&gt;&lt;Author&gt;Khan GA&lt;/Author&gt;&lt;Year&gt;2013&lt;/Year&gt;&lt;RecNum&gt;0&lt;/RecNum&gt;&lt;IDText&gt;Occurrence and Abundance of Antibiotics and Resistance Genes in Rivers, Canal and near Drug Formulation Facilities – A Study in Pakistan&lt;/IDText&gt;&lt;DisplayText&gt;[39]&lt;/DisplayText&gt;&lt;record&gt;&lt;ref-type name="Journal Article"&gt;17&lt;/ref-type&gt;&lt;contributors&gt;&lt;authors&gt;&lt;author&gt;Khan GA, Berglund B, Khan KM, Lindgren P-E, Fick J&lt;/author&gt;&lt;/authors&gt;&lt;/contributors&gt;&lt;titles&gt;&lt;title&gt;Occurrence and Abundance of Antibiotics and Resistance Genes in Rivers, Canal and near Drug Formulation Facilities – A Study in Pakistan&lt;/title&gt;&lt;secondary-title&gt;PLoS ONE&lt;/secondary-title&gt;&lt;/titles&gt;&lt;dates&gt;&lt;year&gt;2013&lt;/year&gt;&lt;/dates&gt;&lt;/record&gt;&lt;/Cite&gt;&lt;/EndNote&gt;</w:instrText>
      </w:r>
      <w:r w:rsidRPr="003F0E31">
        <w:fldChar w:fldCharType="separate"/>
      </w:r>
      <w:r w:rsidRPr="003F0E31">
        <w:rPr>
          <w:noProof/>
        </w:rPr>
        <w:t>[39]</w:t>
      </w:r>
      <w:r w:rsidRPr="003F0E31">
        <w:fldChar w:fldCharType="end"/>
      </w:r>
      <w:r w:rsidRPr="003F0E31">
        <w:t xml:space="preserve">. Hong Kong river water was studied </w:t>
      </w:r>
      <w:r w:rsidRPr="003F0E31">
        <w:fldChar w:fldCharType="begin"/>
      </w:r>
      <w:r w:rsidRPr="003F0E31">
        <w:instrText xml:space="preserve"> ADDIN EN.CITE &lt;EndNote&gt;&lt;Cite&gt;&lt;Author&gt;Wenjing Deng&lt;/Author&gt;&lt;Year&gt;2015&lt;/Year&gt;&lt;RecNum&gt;0&lt;/RecNum&gt;&lt;IDText&gt;Occurrence and risk assessment of antibiotics in river water in Hong Kong&lt;/IDText&gt;&lt;DisplayText&gt;[40]&lt;/DisplayText&gt;&lt;record&gt;&lt;ref-type name="Journal Article"&gt;17&lt;/ref-type&gt;&lt;contributors&gt;&lt;authors&gt;&lt;author&gt;Wenjing Deng, NaLi b, Hailong Zheng, Huiying Lin&lt;/author&gt;&lt;/authors&gt;&lt;/contributors&gt;&lt;titles&gt;&lt;title&gt;Occurrence and risk assessment of antibiotics in river water in Hong Kong&lt;/title&gt;&lt;secondary-title&gt;Ecotoxicology and Environmental Safety&lt;/secondary-title&gt;&lt;/titles&gt;&lt;dates&gt;&lt;year&gt;2015&lt;/year&gt;&lt;/dates&gt;&lt;/record&gt;&lt;/Cite&gt;&lt;/EndNote&gt;</w:instrText>
      </w:r>
      <w:r w:rsidRPr="003F0E31">
        <w:fldChar w:fldCharType="separate"/>
      </w:r>
      <w:r w:rsidRPr="003F0E31">
        <w:rPr>
          <w:noProof/>
        </w:rPr>
        <w:t>[40]</w:t>
      </w:r>
      <w:r w:rsidRPr="003F0E31">
        <w:fldChar w:fldCharType="end"/>
      </w:r>
      <w:r w:rsidRPr="003F0E31">
        <w:t>, the results revealed that the antibiotics were widely distributed in the area studied. Results also showed that ofloxacin was the most frequently detected in the river</w:t>
      </w:r>
      <w:r w:rsidRPr="003F0E31">
        <w:fldChar w:fldCharType="begin"/>
      </w:r>
      <w:r w:rsidRPr="003F0E31">
        <w:instrText xml:space="preserve"> ADDIN EN.CITE &lt;EndNote&gt;&lt;Cite&gt;&lt;Author&gt;Wenjing Deng&lt;/Author&gt;&lt;Year&gt;2015&lt;/Year&gt;&lt;RecNum&gt;0&lt;/RecNum&gt;&lt;IDText&gt;Occurrence and risk assessment of antibiotics in river water in Hong Kong&lt;/IDText&gt;&lt;DisplayText&gt;[40]&lt;/DisplayText&gt;&lt;record&gt;&lt;ref-type name="Journal Article"&gt;17&lt;/ref-type&gt;&lt;contributors&gt;&lt;authors&gt;&lt;author&gt;Wenjing Deng, NaLi b, Hailong Zheng, Huiying Lin&lt;/author&gt;&lt;/authors&gt;&lt;/contributors&gt;&lt;titles&gt;&lt;title&gt;Occurrence and risk assessment of antibiotics in river water in Hong Kong&lt;/title&gt;&lt;secondary-title&gt;Ecotoxicology and Environmental Safety&lt;/secondary-title&gt;&lt;/titles&gt;&lt;dates&gt;&lt;year&gt;2015&lt;/year&gt;&lt;/dates&gt;&lt;/record&gt;&lt;/Cite&gt;&lt;/EndNote&gt;</w:instrText>
      </w:r>
      <w:r w:rsidRPr="003F0E31">
        <w:fldChar w:fldCharType="separate"/>
      </w:r>
      <w:r w:rsidRPr="003F0E31">
        <w:rPr>
          <w:noProof/>
        </w:rPr>
        <w:t>[40]</w:t>
      </w:r>
      <w:r w:rsidRPr="003F0E31">
        <w:fldChar w:fldCharType="end"/>
      </w:r>
      <w:r w:rsidRPr="003F0E31">
        <w:t xml:space="preserve">. </w:t>
      </w:r>
    </w:p>
    <w:p w14:paraId="3C2724C9" w14:textId="56AAC7EB" w:rsidR="00267929" w:rsidRPr="003F0E31" w:rsidRDefault="00267929">
      <w:pPr>
        <w:spacing w:after="0" w:afterAutospacing="0" w:line="360" w:lineRule="auto"/>
        <w:ind w:firstLine="720"/>
      </w:pPr>
      <w:r w:rsidRPr="003F0E31">
        <w:t>In Iran, a water treatment plant at the central plateau, based on SPE-LC-MS-MS technology was focused. The study was conducted for a total of five antibiotics used for human</w:t>
      </w:r>
      <w:r w:rsidR="00AE643B" w:rsidRPr="003F0E31">
        <w:t>s</w:t>
      </w:r>
      <w:r w:rsidRPr="003F0E31">
        <w:t xml:space="preserve"> and </w:t>
      </w:r>
      <w:r w:rsidR="00AE643B" w:rsidRPr="003F0E31">
        <w:t>veterinarians</w:t>
      </w:r>
      <w:r w:rsidRPr="003F0E31">
        <w:t>. Results show that ampicillin and ciprofloxacin were present in source water</w:t>
      </w:r>
      <w:r w:rsidRPr="003F0E31">
        <w:fldChar w:fldCharType="begin"/>
      </w:r>
      <w:r w:rsidRPr="003F0E31">
        <w:instrText xml:space="preserve"> ADDIN EN.CITE &lt;EndNote&gt;&lt;Cite&gt;&lt;Author&gt;Mohsen Heidari&lt;/Author&gt;&lt;Year&gt;2013&lt;/Year&gt;&lt;RecNum&gt;0&lt;/RecNum&gt;&lt;IDText&gt;A Qualitative Survey of Five Antibiotics in a Water Treatment Plant in Central Plateau of Iran&lt;/IDText&gt;&lt;DisplayText&gt;[41]&lt;/DisplayText&gt;&lt;record&gt;&lt;ref-type name="Journal Article"&gt;17&lt;/ref-type&gt;&lt;contributors&gt;&lt;authors&gt;&lt;author&gt;Mohsen Heidari, Maryam Kazemipour, Bijan Bina, Afshin Ebrahimi, Mehdi Ansari, Mohammad Ghasemian, and Mohammad Mehdi Amin&lt;/author&gt;&lt;/authors&gt;&lt;/contributors&gt;&lt;titles&gt;&lt;title&gt;A Qualitative Survey of Five Antibiotics in a Water Treatment Plant in Central Plateau of Iran&lt;/title&gt;&lt;secondary-title&gt;Journal of Environmental and Public Health&lt;/secondary-title&gt;&lt;/titles&gt;&lt;dates&gt;&lt;year&gt;2013&lt;/year&gt;&lt;/dates&gt;&lt;/record&gt;&lt;/Cite&gt;&lt;/EndNote&gt;</w:instrText>
      </w:r>
      <w:r w:rsidRPr="003F0E31">
        <w:fldChar w:fldCharType="separate"/>
      </w:r>
      <w:r w:rsidRPr="003F0E31">
        <w:rPr>
          <w:noProof/>
        </w:rPr>
        <w:t>[41]</w:t>
      </w:r>
      <w:r w:rsidRPr="003F0E31">
        <w:fldChar w:fldCharType="end"/>
      </w:r>
      <w:r w:rsidRPr="003F0E31">
        <w:t xml:space="preserve">.In  Iraq, detection of antibiotics in drinking water treatment plants in Baghdad city, Iraq was conducted, the results of this study revealed the existence of antibiotic drugs in raw and finished water and should be included in the Iraqi standard for drinking water quality </w:t>
      </w:r>
      <w:r w:rsidRPr="003F0E31">
        <w:lastRenderedPageBreak/>
        <w:t>assessment</w:t>
      </w:r>
      <w:r w:rsidRPr="003F0E31">
        <w:fldChar w:fldCharType="begin"/>
      </w:r>
      <w:r w:rsidRPr="003F0E31">
        <w:instrText xml:space="preserve"> ADDIN EN.CITE &lt;EndNote&gt;&lt;Cite&gt;&lt;Author&gt;Mahmood&lt;/Author&gt;&lt;Year&gt;2019&lt;/Year&gt;&lt;RecNum&gt;101&lt;/RecNum&gt;&lt;DisplayText&gt;[42]&lt;/DisplayText&gt;&lt;record&gt;&lt;rec-number&gt;101&lt;/rec-number&gt;&lt;foreign-keys&gt;&lt;key app="EN" db-id="evez5wr52dw50feptstx009m2zpdsfdaa2wx" timestamp="1619713837"&gt;101&lt;/key&gt;&lt;/foreign-keys&gt;&lt;ref-type name="Journal Article"&gt;17&lt;/ref-type&gt;&lt;contributors&gt;&lt;authors&gt;&lt;author&gt;Mahmood, Ansam R.&lt;/author&gt;&lt;author&gt;Al-Haideri, Halah H.&lt;/author&gt;&lt;author&gt;Hassan, Fikrat M.&lt;/author&gt;&lt;/authors&gt;&lt;secondary-authors&gt;&lt;author&gt;Khubchandani, Jagdish&lt;/author&gt;&lt;/secondary-authors&gt;&lt;/contributors&gt;&lt;titles&gt;&lt;title&gt;Detection of Antibiotics in Drinking Water Treatment Plants in Baghdad City, Iraq&lt;/title&gt;&lt;secondary-title&gt;Advances in Public Health&lt;/secondary-title&gt;&lt;/titles&gt;&lt;periodical&gt;&lt;full-title&gt;Advances in Public Health&lt;/full-title&gt;&lt;/periodical&gt;&lt;pages&gt;7851354&lt;/pages&gt;&lt;volume&gt;2019&lt;/volume&gt;&lt;dates&gt;&lt;year&gt;2019&lt;/year&gt;&lt;pub-dates&gt;&lt;date&gt;2019/01/01&lt;/date&gt;&lt;/pub-dates&gt;&lt;/dates&gt;&lt;publisher&gt;Hindawi&lt;/publisher&gt;&lt;isbn&gt;2356-6868&lt;/isbn&gt;&lt;urls&gt;&lt;related-urls&gt;&lt;url&gt;https://doi.org/10.1155/2019/7851354&lt;/url&gt;&lt;/related-urls&gt;&lt;/urls&gt;&lt;electronic-resource-num&gt;10.1155/2019/7851354&lt;/electronic-resource-num&gt;&lt;/record&gt;&lt;/Cite&gt;&lt;/EndNote&gt;</w:instrText>
      </w:r>
      <w:r w:rsidRPr="003F0E31">
        <w:fldChar w:fldCharType="separate"/>
      </w:r>
      <w:r w:rsidRPr="003F0E31">
        <w:rPr>
          <w:noProof/>
        </w:rPr>
        <w:t>[42]</w:t>
      </w:r>
      <w:r w:rsidRPr="003F0E31">
        <w:fldChar w:fldCharType="end"/>
      </w:r>
      <w:r w:rsidRPr="003F0E31">
        <w:t xml:space="preserve">. In Oman, there are no published data specifically on wastewater effluent testing for antibiotics, but several studies were conducted on multiple drug resistance bacteria, which could indicate the presence of antibiotics as well. Mahmoud et al </w:t>
      </w:r>
      <w:r w:rsidRPr="003F0E31">
        <w:fldChar w:fldCharType="begin"/>
      </w:r>
      <w:r w:rsidRPr="003F0E31">
        <w:instrText xml:space="preserve"> ADDIN EN.CITE &lt;EndNote&gt;&lt;Cite&gt;&lt;Author&gt;Mahmoud I&lt;/Author&gt;&lt;Year&gt;2013&lt;/Year&gt;&lt;RecNum&gt;0&lt;/RecNum&gt;&lt;IDText&gt;Fresh water habitat pollution by treated sewage effluent in relation to multiple-antibiotic-resistant bacteria&lt;/IDText&gt;&lt;DisplayText&gt;[43]&lt;/DisplayText&gt;&lt;record&gt;&lt;ref-type name="Journal Article"&gt;17&lt;/ref-type&gt;&lt;contributors&gt;&lt;authors&gt;&lt;author&gt;Mahmoud I, Al-Bahry S, Al-Musharafi S&lt;/author&gt;&lt;/authors&gt;&lt;/contributors&gt;&lt;titles&gt;&lt;title&gt;Fresh water habitat pollution by treated sewage effluent in relation to multiple-antibiotic-resistant bacteria&lt;/title&gt;&lt;secondary-title&gt;APCBEE Procedia&lt;/secondary-title&gt;&lt;/titles&gt;&lt;dates&gt;&lt;year&gt;2013&lt;/year&gt;&lt;/dates&gt;&lt;pages&gt;363–367&lt;/pages&gt;&lt;/record&gt;&lt;/Cite&gt;&lt;/EndNote&gt;</w:instrText>
      </w:r>
      <w:r w:rsidRPr="003F0E31">
        <w:fldChar w:fldCharType="separate"/>
      </w:r>
      <w:r w:rsidRPr="003F0E31">
        <w:rPr>
          <w:noProof/>
        </w:rPr>
        <w:t>[43]</w:t>
      </w:r>
      <w:r w:rsidRPr="003F0E31">
        <w:fldChar w:fldCharType="end"/>
      </w:r>
      <w:r w:rsidRPr="003F0E31">
        <w:t xml:space="preserve"> investigated treated wastewater effluent, and results showed that there were multiple antibiotic-resistant bacteria and the most common antibiotics they were resistant are ampicillin (83.3%) and carbenicillin (66.7%), and none to sulfamethoxazole. This study documented that </w:t>
      </w:r>
      <w:r w:rsidR="00AE643B" w:rsidRPr="003F0E31">
        <w:t xml:space="preserve">the </w:t>
      </w:r>
      <w:r w:rsidRPr="003F0E31">
        <w:t>development of antibiotic-resistant bacteria strains is enhanced by inappropriate use of antibiotics in humans and animals, which could adversely affect the environment</w:t>
      </w:r>
      <w:r w:rsidRPr="003F0E31">
        <w:fldChar w:fldCharType="begin"/>
      </w:r>
      <w:r w:rsidRPr="003F0E31">
        <w:instrText xml:space="preserve"> ADDIN EN.CITE &lt;EndNote&gt;&lt;Cite&gt;&lt;Author&gt;Mahmoud I&lt;/Author&gt;&lt;Year&gt;2013&lt;/Year&gt;&lt;RecNum&gt;0&lt;/RecNum&gt;&lt;IDText&gt;Fresh water habitat pollution by treated sewage effluent in relation to multiple-antibiotic-resistant bacteria&lt;/IDText&gt;&lt;DisplayText&gt;[43]&lt;/DisplayText&gt;&lt;record&gt;&lt;ref-type name="Journal Article"&gt;17&lt;/ref-type&gt;&lt;contributors&gt;&lt;authors&gt;&lt;author&gt;Mahmoud I, Al-Bahry S, Al-Musharafi S&lt;/author&gt;&lt;/authors&gt;&lt;/contributors&gt;&lt;titles&gt;&lt;title&gt;Fresh water habitat pollution by treated sewage effluent in relation to multiple-antibiotic-resistant bacteria&lt;/title&gt;&lt;secondary-title&gt;APCBEE Procedia&lt;/secondary-title&gt;&lt;/titles&gt;&lt;dates&gt;&lt;year&gt;2013&lt;/year&gt;&lt;/dates&gt;&lt;pages&gt;363–367&lt;/pages&gt;&lt;/record&gt;&lt;/Cite&gt;&lt;/EndNote&gt;</w:instrText>
      </w:r>
      <w:r w:rsidRPr="003F0E31">
        <w:fldChar w:fldCharType="separate"/>
      </w:r>
      <w:r w:rsidRPr="003F0E31">
        <w:rPr>
          <w:noProof/>
        </w:rPr>
        <w:t>[43]</w:t>
      </w:r>
      <w:r w:rsidRPr="003F0E31">
        <w:fldChar w:fldCharType="end"/>
      </w:r>
      <w:r w:rsidRPr="003F0E31">
        <w:t xml:space="preserve">. It is the same as, results of one study also demonstrate that antibiotic resistance genes were functionally diverse </w:t>
      </w:r>
      <w:r w:rsidR="00AE643B" w:rsidRPr="003F0E31">
        <w:t>before</w:t>
      </w:r>
      <w:r w:rsidRPr="003F0E31">
        <w:t xml:space="preserve"> the anthropogenic use of antibiotics, contributing to the evolution of natural reservoirs of resistance genes</w:t>
      </w:r>
      <w:r w:rsidRPr="003F0E31">
        <w:fldChar w:fldCharType="begin">
          <w:fldData xml:space="preserve">PEVuZE5vdGU+PENpdGU+PEF1dGhvcj5QZXJyb248L0F1dGhvcj48WWVhcj4yMDE1PC9ZZWFyPjxS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wNjk1MzM8L3BhZ2VzPjx2b2x1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</w:fldData>
        </w:fldChar>
      </w:r>
      <w:r w:rsidRPr="003F0E31">
        <w:instrText xml:space="preserve"> ADDIN EN.CITE </w:instrText>
      </w:r>
      <w:r w:rsidRPr="003F0E31">
        <w:fldChar w:fldCharType="begin">
          <w:fldData xml:space="preserve">PEVuZE5vdGU+PENpdGU+PEF1dGhvcj5QZXJyb248L0F1dGhvcj48WWVhcj4yMDE1PC9ZZWFyPjxS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wNjk1MzM8L3BhZ2VzPjx2b2x1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</w:fldData>
        </w:fldChar>
      </w:r>
      <w:r w:rsidRPr="003F0E31">
        <w:instrText xml:space="preserve"> ADDIN EN.CITE.DATA </w:instrText>
      </w:r>
      <w:r w:rsidRPr="003F0E31">
        <w:fldChar w:fldCharType="end"/>
      </w:r>
      <w:r w:rsidRPr="003F0E31">
        <w:fldChar w:fldCharType="separate"/>
      </w:r>
      <w:r w:rsidRPr="003F0E31">
        <w:rPr>
          <w:noProof/>
        </w:rPr>
        <w:t>[44]</w:t>
      </w:r>
      <w:r w:rsidRPr="003F0E31">
        <w:fldChar w:fldCharType="end"/>
      </w:r>
      <w:r w:rsidRPr="003F0E31">
        <w:t xml:space="preserve">. Another study </w:t>
      </w:r>
      <w:r w:rsidRPr="003F0E31">
        <w:fldChar w:fldCharType="begin"/>
      </w:r>
      <w:r w:rsidRPr="003F0E31">
        <w:instrText xml:space="preserve"> ADDIN EN.CITE &lt;EndNote&gt;&lt;Cite&gt;&lt;Author&gt;Al-Bahry S&lt;/Author&gt;&lt;Year&gt;2012&lt;/Year&gt;&lt;RecNum&gt;0&lt;/RecNum&gt;&lt;IDText&gt;Antibiotic resistant bacteria used as bioindicators of environmental pollution produced by tertiary treated sewage effluent&lt;/IDText&gt;&lt;DisplayText&gt;[45]&lt;/DisplayText&gt;&lt;record&gt;&lt;ref-type name="Journal Article"&gt;17&lt;/ref-type&gt;&lt;contributors&gt;&lt;authors&gt;&lt;author&gt;Al-Bahry S, Mahmoud I, Al-Musharafi S&lt;/author&gt;&lt;/authors&gt;&lt;/contributors&gt;&lt;titles&gt;&lt;title&gt;Antibiotic resistant bacteria used as bioindicators of environmental pollution produced by tertiary treated sewage effluent&lt;/title&gt;&lt;secondary-title&gt;WIT Trans Ecol Environ&lt;/secondary-title&gt;&lt;/titles&gt;&lt;dates&gt;&lt;year&gt;2012&lt;/year&gt;&lt;/dates&gt;&lt;pages&gt;313–321&lt;/pages&gt;&lt;/record&gt;&lt;/Cite&gt;&lt;/EndNote&gt;</w:instrText>
      </w:r>
      <w:r w:rsidRPr="003F0E31">
        <w:fldChar w:fldCharType="separate"/>
      </w:r>
      <w:r w:rsidRPr="003F0E31">
        <w:rPr>
          <w:noProof/>
        </w:rPr>
        <w:t>[45]</w:t>
      </w:r>
      <w:r w:rsidRPr="003F0E31">
        <w:fldChar w:fldCharType="end"/>
      </w:r>
      <w:r w:rsidRPr="003F0E31">
        <w:t xml:space="preserve"> was conducted in Oman and it has demonstrated the most common multiple antibiotic-resistant bacteria resistance to antibiotics mainly ampicillin (100%), sulfamethoxazole (approx. 95%), carbenicillin (80%), followed by streptomycin (approx. 77%) and the rest of antibiotics </w:t>
      </w:r>
      <w:r w:rsidRPr="003F0E31">
        <w:fldChar w:fldCharType="begin"/>
      </w:r>
      <w:r w:rsidRPr="003F0E31">
        <w:instrText xml:space="preserve"> ADDIN EN.CITE &lt;EndNote&gt;&lt;Cite&gt;&lt;Author&gt;Al-Bahry S&lt;/Author&gt;&lt;Year&gt;2012&lt;/Year&gt;&lt;RecNum&gt;0&lt;/RecNum&gt;&lt;IDText&gt;Antibiotic resistant bacteria used as bioindicators of environmental pollution produced by tertiary treated sewage effluent&lt;/IDText&gt;&lt;DisplayText&gt;[45]&lt;/DisplayText&gt;&lt;record&gt;&lt;ref-type name="Journal Article"&gt;17&lt;/ref-type&gt;&lt;contributors&gt;&lt;authors&gt;&lt;author&gt;Al-Bahry S, Mahmoud I, Al-Musharafi S&lt;/author&gt;&lt;/authors&gt;&lt;/contributors&gt;&lt;titles&gt;&lt;title&gt;Antibiotic resistant bacteria used as bioindicators of environmental pollution produced by tertiary treated sewage effluent&lt;/title&gt;&lt;secondary-title&gt;WIT Trans Ecol Environ&lt;/secondary-title&gt;&lt;/titles&gt;&lt;dates&gt;&lt;year&gt;2012&lt;/year&gt;&lt;/dates&gt;&lt;pages&gt;313–321&lt;/pages&gt;&lt;/record&gt;&lt;/Cite&gt;&lt;/EndNote&gt;</w:instrText>
      </w:r>
      <w:r w:rsidRPr="003F0E31">
        <w:fldChar w:fldCharType="separate"/>
      </w:r>
      <w:r w:rsidRPr="003F0E31">
        <w:rPr>
          <w:noProof/>
        </w:rPr>
        <w:t>[45]</w:t>
      </w:r>
      <w:r w:rsidRPr="003F0E31">
        <w:fldChar w:fldCharType="end"/>
      </w:r>
      <w:r w:rsidRPr="003F0E31">
        <w:t>. It was shown from the above countries that the most common antibiotics found in wastewater plants effluent were macrolides, fluoroquinolones, sulfonamides, and trimethoprim</w:t>
      </w:r>
      <w:r w:rsidRPr="003F0E31">
        <w:fldChar w:fldCharType="begin">
          <w:fldData xml:space="preserve">PEVuZE5vdGU+PENpdGU+PEF1dGhvcj5MaW5kYmVyZzwvQXV0aG9yPjxZZWFyPjIwMDY8L1llYXI+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</w:fldData>
        </w:fldChar>
      </w:r>
      <w:r w:rsidRPr="003F0E31">
        <w:instrText xml:space="preserve"> ADDIN EN.CITE </w:instrText>
      </w:r>
      <w:r w:rsidRPr="003F0E31">
        <w:fldChar w:fldCharType="begin">
          <w:fldData xml:space="preserve">PEVuZE5vdGU+PENpdGU+PEF1dGhvcj5MaW5kYmVyZzwvQXV0aG9yPjxZZWFyPjIwMDY8L1llYXI+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</w:fldData>
        </w:fldChar>
      </w:r>
      <w:r w:rsidRPr="003F0E31">
        <w:instrText xml:space="preserve"> ADDIN EN.CITE.DATA </w:instrText>
      </w:r>
      <w:r w:rsidRPr="003F0E31">
        <w:fldChar w:fldCharType="end"/>
      </w:r>
      <w:r w:rsidRPr="003F0E31">
        <w:fldChar w:fldCharType="separate"/>
      </w:r>
      <w:r w:rsidRPr="003F0E31">
        <w:rPr>
          <w:noProof/>
        </w:rPr>
        <w:t>[46-49]</w:t>
      </w:r>
      <w:r w:rsidRPr="003F0E31">
        <w:fldChar w:fldCharType="end"/>
      </w:r>
      <w:r w:rsidRPr="003F0E31">
        <w:t>. In addition, several studies from different countries documented that high consumption of penicillin was there but low or minimal concentrations in effluents</w:t>
      </w:r>
      <w:r w:rsidRPr="003F0E31">
        <w:fldChar w:fldCharType="begin"/>
      </w:r>
      <w:r w:rsidRPr="003F0E31">
        <w:instrText xml:space="preserve"> ADDIN EN.CITE &lt;EndNote&gt;&lt;Cite&gt;&lt;Author&gt;Leung HW&lt;/Author&gt;&lt;Year&gt;2012&lt;/Year&gt;&lt;RecNum&gt;0&lt;/RecNum&gt;&lt;IDText&gt;Distribution, fate and risk assessment of antibiotics in sewage treatment plants in Hong Kong, South China&lt;/IDText&gt;&lt;DisplayText&gt;[46, 47, 49]&lt;/DisplayText&gt;&lt;record&gt;&lt;ref-type name="Journal Article"&gt;17&lt;/ref-type&gt;&lt;contributors&gt;&lt;authors&gt;&lt;author&gt;Leung HW, Minh TB, Murphy MB, Lam JC, So MK, Martin M, Lam PK, Richardson BJ&lt;/author&gt;&lt;/authors&gt;&lt;/contributors&gt;&lt;titles&gt;&lt;title&gt;Distribution, fate and risk assessment of antibiotics in sewage treatment plants in Hong Kong, South China&lt;/title&gt;&lt;secondary-title&gt;Environ Int&lt;/secondary-title&gt;&lt;/titles&gt;&lt;dates&gt;&lt;year&gt;2012&lt;/year&gt;&lt;/dates&gt;&lt;/record&gt;&lt;/Cite&gt;&lt;Cite&gt;&lt;Author&gt;Lindberg&lt;/Author&gt;&lt;Year&gt;2006&lt;/Year&gt;&lt;RecNum&gt;0&lt;/RecNum&gt;&lt;IDText&gt;Determination of antibiotics in the Swedish environment with emphasis on Sewage Treatment Plants&lt;/IDText&gt;&lt;record&gt;&lt;ref-type name="Report"&gt;27&lt;/ref-type&gt;&lt;contributors&gt;&lt;authors&gt;&lt;author&gt;Lindberg&lt;/author&gt;&lt;/authors&gt;&lt;/contributors&gt;&lt;titles&gt;&lt;title&gt;Determination of antibiotics in the Swedish environment with emphasis on Sewage Treatment Plants&lt;/title&gt;&lt;/titles&gt;&lt;dates&gt;&lt;year&gt;2006&lt;/year&gt;&lt;/dates&gt;&lt;pub-location&gt;Umea&lt;/pub-location&gt;&lt;publisher&gt;Umeå university, Umea, Sweden, Environmental chemistry, department of chemistry,&lt;/publisher&gt;&lt;/record&gt;&lt;/Cite&gt;&lt;Cite&gt;&lt;Author&gt;Watkinson A&lt;/Author&gt;&lt;Year&gt;2009&lt;/Year&gt;&lt;RecNum&gt;0&lt;/RecNum&gt;&lt;IDText&gt;The occurrence of antibiotics in an urban watershed: from wastewater to drinking water&lt;/IDText&gt;&lt;record&gt;&lt;ref-type name="Journal Article"&gt;17&lt;/ref-type&gt;&lt;contributors&gt;&lt;authors&gt;&lt;author&gt;Watkinson A, Murbyd E, Kolpine D, Costanzof S&lt;/author&gt;&lt;/authors&gt;&lt;/contributors&gt;&lt;titles&gt;&lt;title&gt;The occurrence of antibiotics in an urban watershed: from wastewater to drinking water&lt;/title&gt;&lt;secondary-title&gt;Sci Total Environ&lt;/secondary-title&gt;&lt;/titles&gt;&lt;dates&gt;&lt;year&gt;2009&lt;/year&gt;&lt;/dates&gt;&lt;pages&gt;2711–2723&lt;/pages&gt;&lt;/record&gt;&lt;/Cite&gt;&lt;/EndNote&gt;</w:instrText>
      </w:r>
      <w:r w:rsidRPr="003F0E31">
        <w:fldChar w:fldCharType="separate"/>
      </w:r>
      <w:r w:rsidRPr="003F0E31">
        <w:rPr>
          <w:noProof/>
        </w:rPr>
        <w:t>[46, 47, 49]</w:t>
      </w:r>
      <w:r w:rsidRPr="003F0E31">
        <w:fldChar w:fldCharType="end"/>
      </w:r>
      <w:r w:rsidRPr="003F0E31">
        <w:t>. This factor can relate to the consumption of the most common antibiotics found in wastewater plant effluents whereas, penicillin was the most commonly used on a global scale, but none of the wastewater plants in the above countries reported its occurrence in high concentration</w:t>
      </w:r>
      <w:r w:rsidRPr="003F0E31">
        <w:fldChar w:fldCharType="begin"/>
      </w:r>
      <w:r w:rsidRPr="003F0E31">
        <w:instrText xml:space="preserve"> ADDIN EN.CITE &lt;EndNote&gt;&lt;Cite&gt;&lt;Author&gt;Michael I&lt;/Author&gt;&lt;Year&gt;2013&lt;/Year&gt;&lt;RecNum&gt;0&lt;/RecNum&gt;&lt;IDText&gt;Urban wastewater treatment plants as hotspots for the release of antibiotics in the environment: a review&lt;/IDText&gt;&lt;DisplayText&gt;[50, 51]&lt;/DisplayText&gt;&lt;record&gt;&lt;ref-type name="Journal Article"&gt;17&lt;/ref-type&gt;&lt;contributors&gt;&lt;authors&gt;&lt;author&gt;Michael I, Rizzob L, McArdellc C, Manaiad C, Merline C, Schwartzf T, Dagotg C, Fatta-Kassinosa D&lt;/author&gt;&lt;/authors&gt;&lt;/contributors&gt;&lt;titles&gt;&lt;title&gt;Urban wastewater treatment plants as hotspots for the release of antibiotics in the environment: a review&lt;/title&gt;&lt;secondary-title&gt;Water Res&lt;/secondary-title&gt;&lt;/titles&gt;&lt;dates&gt;&lt;year&gt;2013&lt;/year&gt;&lt;/dates&gt;&lt;pages&gt;957–995&lt;/pages&gt;&lt;/record&gt;&lt;/Cite&gt;&lt;Cite&gt;&lt;Author&gt;Jelic A&lt;/Author&gt;&lt;Year&gt;2012&lt;/Year&gt;&lt;RecNum&gt;0&lt;/RecNum&gt;&lt;IDText&gt;Occurrence and elimination of pharmaceuticals during conventional wastewater treatment. In: Guasch H, Ginebreda A, Geiszinger A (eds) Emerging and priority pollutants in rivers&lt;/IDText&gt;&lt;record&gt;&lt;ref-type name="Book"&gt;6&lt;/ref-type&gt;&lt;contributors&gt;&lt;authors&gt;&lt;author&gt;Jelic A, Gros M, Petrovic M, Ginebreda A, Barceló D&lt;/author&gt;&lt;/authors&gt;&lt;/contributors&gt;&lt;titles&gt;&lt;title&gt;Occurrence and elimination of pharmaceuticals during conventional wastewater treatment. In: Guasch H, Ginebreda A, Geiszinger A (eds) Emerging and priority pollutants in rivers&lt;/title&gt;&lt;/titles&gt;&lt;dates&gt;&lt;year&gt;2012&lt;/year&gt;&lt;/dates&gt;&lt;pub-location&gt;Berlin&lt;/pub-location&gt;&lt;publisher&gt;Springer - The handbook of environmental chemistry&lt;/publisher&gt;&lt;/record&gt;&lt;/Cite&gt;&lt;/EndNote&gt;</w:instrText>
      </w:r>
      <w:r w:rsidRPr="003F0E31">
        <w:fldChar w:fldCharType="separate"/>
      </w:r>
      <w:r w:rsidRPr="003F0E31">
        <w:rPr>
          <w:noProof/>
        </w:rPr>
        <w:t>[50, 51]</w:t>
      </w:r>
      <w:r w:rsidRPr="003F0E31">
        <w:fldChar w:fldCharType="end"/>
      </w:r>
      <w:r w:rsidRPr="003F0E31">
        <w:t>.</w:t>
      </w:r>
    </w:p>
    <w:p w14:paraId="44BB0F08" w14:textId="75EF7780" w:rsidR="00267929" w:rsidRPr="003F0E31" w:rsidRDefault="00267929">
      <w:pPr>
        <w:spacing w:after="0" w:afterAutospacing="0" w:line="360" w:lineRule="auto"/>
        <w:ind w:firstLine="720"/>
      </w:pPr>
      <w:r w:rsidRPr="003F0E31">
        <w:t xml:space="preserve">Antibiotics such as doxycycline and sulfadimidine were also found at the same level as in rivers in Australia and North America. In Europe including Spain and France also have been confirmed. In China, rivers including the Yangtze and Pearl Rivers </w:t>
      </w:r>
      <w:r w:rsidR="00AE643B" w:rsidRPr="003F0E31">
        <w:t>have the concentration of the same antibiotic</w:t>
      </w:r>
      <w:r w:rsidRPr="003F0E31">
        <w:t xml:space="preserve"> at the same level. </w:t>
      </w:r>
      <w:r w:rsidR="00AE643B" w:rsidRPr="003F0E31">
        <w:t>In addition</w:t>
      </w:r>
      <w:r w:rsidRPr="003F0E31">
        <w:t>, other ty</w:t>
      </w:r>
      <w:r w:rsidR="00AE643B" w:rsidRPr="003F0E31">
        <w:t>p</w:t>
      </w:r>
      <w:r w:rsidRPr="003F0E31">
        <w:t>es of antibiotics were found at lower levels</w:t>
      </w:r>
      <w:r w:rsidRPr="003F0E31">
        <w:fldChar w:fldCharType="begin"/>
      </w:r>
      <w:r w:rsidRPr="003F0E31">
        <w:instrText xml:space="preserve"> ADDIN EN.CITE &lt;EndNote&gt;&lt;Cite&gt;&lt;Author&gt;Zhang Q Q&lt;/Author&gt;&lt;Year&gt;2015&lt;/Year&gt;&lt;RecNum&gt;0&lt;/RecNum&gt;&lt;IDText&gt;Comprehensive evaluation of antibiotics emission and fate in the river basins of China: Source analysis, multimedia modeling, and linkage to bacterial resistance&lt;/IDText&gt;&lt;DisplayText&gt;[9, 52]&lt;/DisplayText&gt;&lt;record&gt;&lt;ref-type name="Journal Article"&gt;17&lt;/ref-type&gt;&lt;contributors&gt;&lt;authors&gt;&lt;author&gt;Zhang Q Q, Ying G G, Pan C G, Liu Y S, Zhao J L&lt;/author&gt;&lt;/authors&gt;&lt;/contributors&gt;&lt;titles&gt;&lt;title&gt;Comprehensive evaluation of antibiotics emission and fate in the river basins of China: Source analysis, multimedia modeling, and linkage to bacterial resistance&lt;/title&gt;&lt;secondary-title&gt;Environ Sci Technol&lt;/secondary-title&gt;&lt;/titles&gt;&lt;dates&gt;&lt;year&gt;2015&lt;/year&gt;&lt;/dates&gt;&lt;pages&gt;6772–6782&lt;/pages&gt;&lt;/record&gt;&lt;/Cite&gt;&lt;Cite&gt;&lt;Author&gt;Liang X&lt;/Author&gt;&lt;Year&gt;2013&lt;/Year&gt;&lt;RecNum&gt;0&lt;/RecNum&gt;&lt;IDText&gt;The distribution and partitioning of common antibiotics in water and sediment of the Pearl River Estuary, South China&lt;/IDText&gt;&lt;record&gt;&lt;ref-type name="Journal Article"&gt;17&lt;/ref-type&gt;&lt;contributors&gt;&lt;authors&gt;&lt;author&gt;Liang X, Chen B, Nie X, Shi Z, Huang X, Li X&lt;/author&gt;&lt;/authors&gt;&lt;/contributors&gt;&lt;titles&gt;&lt;title&gt;The distribution and partitioning of common antibiotics in water and sediment of the Pearl River Estuary, South China&lt;/title&gt;&lt;secondary-title&gt;Chemosphere&lt;/secondary-title&gt;&lt;/titles&gt;&lt;dates&gt;&lt;year&gt;2013&lt;/year&gt;&lt;/dates&gt;&lt;pages&gt;1410–1416&lt;/pages&gt;&lt;/record&gt;&lt;/Cite&gt;&lt;/EndNote&gt;</w:instrText>
      </w:r>
      <w:r w:rsidRPr="003F0E31">
        <w:fldChar w:fldCharType="separate"/>
      </w:r>
      <w:r w:rsidRPr="003F0E31">
        <w:rPr>
          <w:noProof/>
        </w:rPr>
        <w:t>[9, 52]</w:t>
      </w:r>
      <w:r w:rsidRPr="003F0E31">
        <w:fldChar w:fldCharType="end"/>
      </w:r>
      <w:r w:rsidRPr="003F0E31">
        <w:t xml:space="preserve">. Antibiotics originated in the environment through different sources including humans, animals, aquaculture, agriculture, and pharmaceutical manufacturers. It is clear that humans are the most consumers of antibiotics and share a huge amount in </w:t>
      </w:r>
      <w:r w:rsidR="00AE643B" w:rsidRPr="003F0E31">
        <w:t xml:space="preserve">the </w:t>
      </w:r>
      <w:r w:rsidRPr="003F0E31">
        <w:t xml:space="preserve">environment such as throw in </w:t>
      </w:r>
      <w:r w:rsidR="00AE643B" w:rsidRPr="003F0E31">
        <w:t xml:space="preserve">the </w:t>
      </w:r>
      <w:r w:rsidRPr="003F0E31">
        <w:t xml:space="preserve">dustbin, flushing down in the toilets could lead to an accumulation of a hefty amount of drugs in wastewater. In most houses around the world, </w:t>
      </w:r>
      <w:r w:rsidR="00AE643B" w:rsidRPr="003F0E31">
        <w:t xml:space="preserve">a </w:t>
      </w:r>
      <w:r w:rsidRPr="003F0E31">
        <w:t xml:space="preserve">bunch of expired medications </w:t>
      </w:r>
      <w:r w:rsidR="002C7B76" w:rsidRPr="003F0E31">
        <w:lastRenderedPageBreak/>
        <w:t>is</w:t>
      </w:r>
      <w:r w:rsidRPr="003F0E31">
        <w:t xml:space="preserve"> stocked in cabinets end</w:t>
      </w:r>
      <w:r w:rsidR="002C7B76" w:rsidRPr="003F0E31">
        <w:t>s</w:t>
      </w:r>
      <w:r w:rsidRPr="003F0E31">
        <w:t xml:space="preserve"> up </w:t>
      </w:r>
      <w:r w:rsidR="002C7B76" w:rsidRPr="003F0E31">
        <w:t>being</w:t>
      </w:r>
      <w:r w:rsidRPr="003F0E31">
        <w:t xml:space="preserve"> flushed in</w:t>
      </w:r>
      <w:r w:rsidR="002C7B76" w:rsidRPr="003F0E31">
        <w:t>to</w:t>
      </w:r>
      <w:r w:rsidRPr="003F0E31">
        <w:t xml:space="preserve"> the toilets. Hospital effluent is also rich in antibiotics with higher concentrations </w:t>
      </w:r>
      <w:r w:rsidRPr="003F0E31">
        <w:fldChar w:fldCharType="begin">
          <w:fldData xml:space="preserve">PEVuZE5vdGU+PENpdGU+PEF1dGhvcj5BYnVpbiBTPC9BdXRob3I+PFllYXI+MjAwNjwvWWVhcj48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</w:fldData>
        </w:fldChar>
      </w:r>
      <w:r w:rsidRPr="003F0E31">
        <w:instrText xml:space="preserve"> ADDIN EN.CITE </w:instrText>
      </w:r>
      <w:r w:rsidRPr="003F0E31">
        <w:fldChar w:fldCharType="begin">
          <w:fldData xml:space="preserve">PEVuZE5vdGU+PENpdGU+PEF1dGhvcj5BYnVpbiBTPC9BdXRob3I+PFllYXI+MjAwNjwvWWVhcj48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</w:fldData>
        </w:fldChar>
      </w:r>
      <w:r w:rsidRPr="003F0E31">
        <w:instrText xml:space="preserve"> ADDIN EN.CITE.DATA </w:instrText>
      </w:r>
      <w:r w:rsidRPr="003F0E31">
        <w:fldChar w:fldCharType="end"/>
      </w:r>
      <w:r w:rsidRPr="003F0E31">
        <w:fldChar w:fldCharType="separate"/>
      </w:r>
      <w:r w:rsidRPr="003F0E31">
        <w:rPr>
          <w:noProof/>
        </w:rPr>
        <w:t>[17, 26, 34, 53, 54]</w:t>
      </w:r>
      <w:r w:rsidRPr="003F0E31">
        <w:fldChar w:fldCharType="end"/>
      </w:r>
      <w:r w:rsidRPr="003F0E31">
        <w:t>. Besides, problems are everywhere around the world, solutions for removal with easily available and lost-cost technology need to be introduced.</w:t>
      </w:r>
    </w:p>
    <w:p w14:paraId="573C81D8" w14:textId="69C1273D" w:rsidR="00267929" w:rsidRPr="003F0E31" w:rsidRDefault="00267929">
      <w:pPr>
        <w:spacing w:after="0" w:afterAutospacing="0" w:line="360" w:lineRule="auto"/>
        <w:ind w:firstLine="720"/>
      </w:pPr>
      <w:r w:rsidRPr="003F0E31">
        <w:t>Even though after treatment, antibiotic</w:t>
      </w:r>
      <w:r w:rsidR="002C7B76" w:rsidRPr="003F0E31">
        <w:t>s</w:t>
      </w:r>
      <w:r w:rsidRPr="003F0E31">
        <w:t xml:space="preserve"> still exist in water bodies. One study documented that, quantitative metagenomic and </w:t>
      </w:r>
      <w:proofErr w:type="spellStart"/>
      <w:r w:rsidRPr="003F0E31">
        <w:t>metatranscriptomic</w:t>
      </w:r>
      <w:proofErr w:type="spellEnd"/>
      <w:r w:rsidRPr="003F0E31">
        <w:t xml:space="preserve"> approaches to achieve a broad-spectrum view of the flow and expression of genes related to antibacterial resistance to over 20 classes of antibiotics, 65 biocides, and 22 metals. All compartments of 12 WWTPs share persistent resistance genes with detectable transcriptional activities that were comparatively higher in the secondary effluent, where mobility genes also show higher relative abundance and expression ratios</w:t>
      </w:r>
      <w:r w:rsidRPr="003F0E31">
        <w:fldChar w:fldCharType="begin">
          <w:fldData xml:space="preserve">PEVuZE5vdGU+PENpdGU+PEF1dGhvcj5KdTwvQXV0aG9yPjxZZWFyPjIwMTk8L1llYXI+PFJlY051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</w:fldData>
        </w:fldChar>
      </w:r>
      <w:r w:rsidRPr="003F0E31">
        <w:instrText xml:space="preserve"> ADDIN EN.CITE </w:instrText>
      </w:r>
      <w:r w:rsidRPr="003F0E31">
        <w:fldChar w:fldCharType="begin">
          <w:fldData xml:space="preserve">PEVuZE5vdGU+PENpdGU+PEF1dGhvcj5KdTwvQXV0aG9yPjxZZWFyPjIwMTk8L1llYXI+PFJlY051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</w:fldData>
        </w:fldChar>
      </w:r>
      <w:r w:rsidRPr="003F0E31">
        <w:instrText xml:space="preserve"> ADDIN EN.CITE.DATA </w:instrText>
      </w:r>
      <w:r w:rsidRPr="003F0E31">
        <w:fldChar w:fldCharType="end"/>
      </w:r>
      <w:r w:rsidRPr="003F0E31">
        <w:fldChar w:fldCharType="separate"/>
      </w:r>
      <w:r w:rsidRPr="003F0E31">
        <w:rPr>
          <w:noProof/>
        </w:rPr>
        <w:t>[55]</w:t>
      </w:r>
      <w:r w:rsidRPr="003F0E31">
        <w:fldChar w:fldCharType="end"/>
      </w:r>
      <w:r w:rsidRPr="003F0E31">
        <w:t xml:space="preserve">. A study </w:t>
      </w:r>
      <w:r w:rsidRPr="003F0E31">
        <w:fldChar w:fldCharType="begin"/>
      </w:r>
      <w:r w:rsidRPr="003F0E31">
        <w:instrText xml:space="preserve"> ADDIN EN.CITE &lt;EndNote&gt;&lt;Cite&gt;&lt;Author&gt;Lindberg&lt;/Author&gt;&lt;Year&gt;2006&lt;/Year&gt;&lt;RecNum&gt;0&lt;/RecNum&gt;&lt;IDText&gt;Determination of antibiotics in the Swedish environment with emphasis on Sewage Treatment Plants&lt;/IDText&gt;&lt;DisplayText&gt;[46]&lt;/DisplayText&gt;&lt;record&gt;&lt;ref-type name="Report"&gt;27&lt;/ref-type&gt;&lt;contributors&gt;&lt;authors&gt;&lt;author&gt;Lindberg&lt;/author&gt;&lt;/authors&gt;&lt;/contributors&gt;&lt;titles&gt;&lt;title&gt;Determination of antibiotics in the Swedish environment with emphasis on Sewage Treatment Plants&lt;/title&gt;&lt;/titles&gt;&lt;dates&gt;&lt;year&gt;2006&lt;/year&gt;&lt;/dates&gt;&lt;pub-location&gt;Umea&lt;/pub-location&gt;&lt;publisher&gt;Umeå university, Umea, Sweden, Environmental chemistry, department of chemistry,&lt;/publisher&gt;&lt;/record&gt;&lt;/Cite&gt;&lt;/EndNote&gt;</w:instrText>
      </w:r>
      <w:r w:rsidRPr="003F0E31">
        <w:fldChar w:fldCharType="separate"/>
      </w:r>
      <w:r w:rsidRPr="003F0E31">
        <w:rPr>
          <w:noProof/>
        </w:rPr>
        <w:t>[46]</w:t>
      </w:r>
      <w:r w:rsidRPr="003F0E31">
        <w:fldChar w:fldCharType="end"/>
      </w:r>
      <w:r w:rsidRPr="003F0E31">
        <w:t xml:space="preserve"> was conducted by the chemistry department of Umea University in different parts of Sweden and reported about five different wastewater plants for antibiotics in wastewater effluent. The study results </w:t>
      </w:r>
      <w:r w:rsidR="002C7B76" w:rsidRPr="003F0E31">
        <w:t xml:space="preserve">demonstrate </w:t>
      </w:r>
      <w:r w:rsidRPr="003F0E31">
        <w:t>that each plant had different antibiotics with different concentrations. The most common antibiotics were found are sulfamethoxazole, fluoroquinolones, ciprofloxacin, ofloxacin, doxycycline, and trimethoprim. Further, it was reported that the usage and consumption of penicillin were the most consumed antibiotics in Sweden</w:t>
      </w:r>
      <w:r w:rsidRPr="003F0E31">
        <w:fldChar w:fldCharType="begin"/>
      </w:r>
      <w:r w:rsidRPr="003F0E31">
        <w:instrText xml:space="preserve"> ADDIN EN.CITE &lt;EndNote&gt;&lt;Cite&gt;&lt;Author&gt;Lindberg&lt;/Author&gt;&lt;Year&gt;2006&lt;/Year&gt;&lt;RecNum&gt;0&lt;/RecNum&gt;&lt;IDText&gt;Determination of antibiotics in the Swedish environment with emphasis on Sewage Treatment Plants&lt;/IDText&gt;&lt;DisplayText&gt;[46]&lt;/DisplayText&gt;&lt;record&gt;&lt;ref-type name="Report"&gt;27&lt;/ref-type&gt;&lt;contributors&gt;&lt;authors&gt;&lt;author&gt;Lindberg&lt;/author&gt;&lt;/authors&gt;&lt;/contributors&gt;&lt;titles&gt;&lt;title&gt;Determination of antibiotics in the Swedish environment with emphasis on Sewage Treatment Plants&lt;/title&gt;&lt;/titles&gt;&lt;dates&gt;&lt;year&gt;2006&lt;/year&gt;&lt;/dates&gt;&lt;pub-location&gt;Umea&lt;/pub-location&gt;&lt;publisher&gt;Umeå university, Umea, Sweden, Environmental chemistry, department of chemistry,&lt;/publisher&gt;&lt;/record&gt;&lt;/Cite&gt;&lt;/EndNote&gt;</w:instrText>
      </w:r>
      <w:r w:rsidRPr="003F0E31">
        <w:fldChar w:fldCharType="separate"/>
      </w:r>
      <w:r w:rsidRPr="003F0E31">
        <w:rPr>
          <w:noProof/>
        </w:rPr>
        <w:t>[46]</w:t>
      </w:r>
      <w:r w:rsidRPr="003F0E31">
        <w:fldChar w:fldCharType="end"/>
      </w:r>
      <w:r w:rsidRPr="003F0E31">
        <w:t xml:space="preserve">. Another survey </w:t>
      </w:r>
      <w:r w:rsidRPr="003F0E31">
        <w:fldChar w:fldCharType="begin"/>
      </w:r>
      <w:r w:rsidRPr="003F0E31">
        <w:instrText xml:space="preserve"> ADDIN EN.CITE &lt;EndNote&gt;&lt;Cite&gt;&lt;Author&gt;Karthikeyan K&lt;/Author&gt;&lt;Year&gt;2006&lt;/Year&gt;&lt;RecNum&gt;0&lt;/RecNum&gt;&lt;IDText&gt;Occurrence of antibiotics in wastewater treatment facilities in Wisconsin, USA&lt;/IDText&gt;&lt;DisplayText&gt;[48]&lt;/DisplayText&gt;&lt;record&gt;&lt;ref-type name="Journal Article"&gt;17&lt;/ref-type&gt;&lt;contributors&gt;&lt;authors&gt;&lt;author&gt;Karthikeyan K, Meyer M&lt;/author&gt;&lt;/authors&gt;&lt;/contributors&gt;&lt;titles&gt;&lt;title&gt;Occurrence of antibiotics in wastewater treatment facilities in Wisconsin, USA&lt;/title&gt;&lt;secondary-title&gt;Sci Total Environ&lt;/secondary-title&gt;&lt;/titles&gt;&lt;dates&gt;&lt;year&gt;2006&lt;/year&gt;&lt;/dates&gt;&lt;pages&gt;196–207&lt;/pages&gt;&lt;/record&gt;&lt;/Cite&gt;&lt;/EndNote&gt;</w:instrText>
      </w:r>
      <w:r w:rsidRPr="003F0E31">
        <w:fldChar w:fldCharType="separate"/>
      </w:r>
      <w:r w:rsidRPr="003F0E31">
        <w:rPr>
          <w:noProof/>
        </w:rPr>
        <w:t>[48]</w:t>
      </w:r>
      <w:r w:rsidRPr="003F0E31">
        <w:fldChar w:fldCharType="end"/>
      </w:r>
      <w:r w:rsidRPr="003F0E31">
        <w:t xml:space="preserve"> was conducted in Wisconsin, USA, where seven wastewater treatment plant effluents were analyzed. The results from this study showed that six different antibiotics in the effluent were detected. </w:t>
      </w:r>
      <w:r w:rsidR="002C7B76" w:rsidRPr="003F0E31">
        <w:t xml:space="preserve">The study </w:t>
      </w:r>
      <w:r w:rsidRPr="003F0E31">
        <w:t xml:space="preserve">report found different concentrations in different plants, and they were tetracycline (0.07–0.37 µg/L), trimethoprim (0.12–0.55 µg/L), sulfamethoxazole (0.05–0.37 µg/L), macrolides (approx. 0.3 µg/L), and fluoroquinolones in the form of ciprofloxacin (0.04–0.14 µg/L). Not surprisingly, concentrations of those antibiotics were higher in the influents in comparison with the effluents. It also noticed that there was a change in concentrations with respect to different seasons </w:t>
      </w:r>
      <w:r w:rsidRPr="003F0E31">
        <w:fldChar w:fldCharType="begin"/>
      </w:r>
      <w:r w:rsidRPr="003F0E31">
        <w:instrText xml:space="preserve"> ADDIN EN.CITE &lt;EndNote&gt;&lt;Cite&gt;&lt;Author&gt;Karthikeyan K&lt;/Author&gt;&lt;Year&gt;2006&lt;/Year&gt;&lt;RecNum&gt;0&lt;/RecNum&gt;&lt;IDText&gt;Occurrence of antibiotics in wastewater treatment facilities in Wisconsin, USA&lt;/IDText&gt;&lt;DisplayText&gt;[48]&lt;/DisplayText&gt;&lt;record&gt;&lt;ref-type name="Journal Article"&gt;17&lt;/ref-type&gt;&lt;contributors&gt;&lt;authors&gt;&lt;author&gt;Karthikeyan K, Meyer M&lt;/author&gt;&lt;/authors&gt;&lt;/contributors&gt;&lt;titles&gt;&lt;title&gt;Occurrence of antibiotics in wastewater treatment facilities in Wisconsin, USA&lt;/title&gt;&lt;secondary-title&gt;Sci Total Environ&lt;/secondary-title&gt;&lt;/titles&gt;&lt;dates&gt;&lt;year&gt;2006&lt;/year&gt;&lt;/dates&gt;&lt;pages&gt;196–207&lt;/pages&gt;&lt;/record&gt;&lt;/Cite&gt;&lt;/EndNote&gt;</w:instrText>
      </w:r>
      <w:r w:rsidRPr="003F0E31">
        <w:fldChar w:fldCharType="separate"/>
      </w:r>
      <w:r w:rsidRPr="003F0E31">
        <w:rPr>
          <w:noProof/>
        </w:rPr>
        <w:t>[48]</w:t>
      </w:r>
      <w:r w:rsidRPr="003F0E31">
        <w:fldChar w:fldCharType="end"/>
      </w:r>
      <w:r w:rsidRPr="003F0E31">
        <w:t xml:space="preserve">. Watkinson et al </w:t>
      </w:r>
      <w:r w:rsidRPr="003F0E31">
        <w:fldChar w:fldCharType="begin"/>
      </w:r>
      <w:r w:rsidRPr="003F0E31">
        <w:instrText xml:space="preserve"> ADDIN EN.CITE &lt;EndNote&gt;&lt;Cite&gt;&lt;Author&gt;Watkinson A&lt;/Author&gt;&lt;Year&gt;2009&lt;/Year&gt;&lt;RecNum&gt;0&lt;/RecNum&gt;&lt;IDText&gt;The occurrence of antibiotics in an urban watershed: from wastewater to drinking water&lt;/IDText&gt;&lt;DisplayText&gt;[49]&lt;/DisplayText&gt;&lt;record&gt;&lt;ref-type name="Journal Article"&gt;17&lt;/ref-type&gt;&lt;contributors&gt;&lt;authors&gt;&lt;author&gt;Watkinson A, Murbyd E, Kolpine D, Costanzof S&lt;/author&gt;&lt;/authors&gt;&lt;/contributors&gt;&lt;titles&gt;&lt;title&gt;The occurrence of antibiotics in an urban watershed: from wastewater to drinking water&lt;/title&gt;&lt;secondary-title&gt;Sci Total Environ&lt;/secondary-title&gt;&lt;/titles&gt;&lt;dates&gt;&lt;year&gt;2009&lt;/year&gt;&lt;/dates&gt;&lt;pages&gt;2711–2723&lt;/pages&gt;&lt;/record&gt;&lt;/Cite&gt;&lt;/EndNote&gt;</w:instrText>
      </w:r>
      <w:r w:rsidRPr="003F0E31">
        <w:fldChar w:fldCharType="separate"/>
      </w:r>
      <w:r w:rsidRPr="003F0E31">
        <w:rPr>
          <w:noProof/>
        </w:rPr>
        <w:t>[49]</w:t>
      </w:r>
      <w:r w:rsidRPr="003F0E31">
        <w:fldChar w:fldCharType="end"/>
      </w:r>
      <w:r w:rsidRPr="003F0E31">
        <w:t xml:space="preserve"> investigated five wastewater treatment plant effluents in Queensland, Australia. </w:t>
      </w:r>
      <w:r w:rsidR="002C7B76" w:rsidRPr="003F0E31">
        <w:t xml:space="preserve">The study </w:t>
      </w:r>
      <w:r w:rsidRPr="003F0E31">
        <w:t xml:space="preserve">explained the presence of antibiotics in wastewater treatment plant effluents. The study was conducted for effluents to find out a complete list of all antimicrobials </w:t>
      </w:r>
      <w:r w:rsidR="002C7B76" w:rsidRPr="003F0E31">
        <w:t xml:space="preserve">that </w:t>
      </w:r>
      <w:r w:rsidRPr="003F0E31">
        <w:t>exist there. The study results showed that there were concentrations of fluoroquinolones, macrolides, and sulfonamides ranging from 0.01 to 14.5 </w:t>
      </w:r>
      <w:proofErr w:type="spellStart"/>
      <w:r w:rsidRPr="003F0E31">
        <w:t>μg</w:t>
      </w:r>
      <w:proofErr w:type="spellEnd"/>
      <w:r w:rsidRPr="003F0E31">
        <w:t xml:space="preserve">/L. In comparison with the case of Sweden's study, penicillin was the most consumed antibiotic in Australia, but the minimum amount was found in the effluent. </w:t>
      </w:r>
      <w:r w:rsidRPr="003F0E31">
        <w:lastRenderedPageBreak/>
        <w:t>The overall extraction of antimicrobials comparing the influent with the effluent was about 80% by wastewater treatment plants</w:t>
      </w:r>
      <w:r w:rsidRPr="003F0E31">
        <w:fldChar w:fldCharType="begin"/>
      </w:r>
      <w:r w:rsidRPr="003F0E31">
        <w:instrText xml:space="preserve"> ADDIN EN.CITE &lt;EndNote&gt;&lt;Cite&gt;&lt;Author&gt;Watkinson A&lt;/Author&gt;&lt;Year&gt;2009&lt;/Year&gt;&lt;RecNum&gt;0&lt;/RecNum&gt;&lt;IDText&gt;The occurrence of antibiotics in an urban watershed: from wastewater to drinking water&lt;/IDText&gt;&lt;DisplayText&gt;[49]&lt;/DisplayText&gt;&lt;record&gt;&lt;ref-type name="Journal Article"&gt;17&lt;/ref-type&gt;&lt;contributors&gt;&lt;authors&gt;&lt;author&gt;Watkinson A, Murbyd E, Kolpine D, Costanzof S&lt;/author&gt;&lt;/authors&gt;&lt;/contributors&gt;&lt;titles&gt;&lt;title&gt;The occurrence of antibiotics in an urban watershed: from wastewater to drinking water&lt;/title&gt;&lt;secondary-title&gt;Sci Total Environ&lt;/secondary-title&gt;&lt;/titles&gt;&lt;dates&gt;&lt;year&gt;2009&lt;/year&gt;&lt;/dates&gt;&lt;pages&gt;2711–2723&lt;/pages&gt;&lt;/record&gt;&lt;/Cite&gt;&lt;/EndNote&gt;</w:instrText>
      </w:r>
      <w:r w:rsidRPr="003F0E31">
        <w:fldChar w:fldCharType="separate"/>
      </w:r>
      <w:r w:rsidRPr="003F0E31">
        <w:rPr>
          <w:noProof/>
        </w:rPr>
        <w:t>[49]</w:t>
      </w:r>
      <w:r w:rsidRPr="003F0E31">
        <w:fldChar w:fldCharType="end"/>
      </w:r>
      <w:r w:rsidRPr="003F0E31">
        <w:t xml:space="preserve">. A study </w:t>
      </w:r>
      <w:r w:rsidRPr="003F0E31">
        <w:fldChar w:fldCharType="begin"/>
      </w:r>
      <w:r w:rsidRPr="003F0E31">
        <w:instrText xml:space="preserve"> ADDIN EN.CITE &lt;EndNote&gt;&lt;Cite&gt;&lt;Author&gt;Leung HW&lt;/Author&gt;&lt;Year&gt;2012&lt;/Year&gt;&lt;RecNum&gt;0&lt;/RecNum&gt;&lt;IDText&gt;Distribution, fate and risk assessment of antibiotics in sewage treatment plants in Hong Kong, South China&lt;/IDText&gt;&lt;DisplayText&gt;[47]&lt;/DisplayText&gt;&lt;record&gt;&lt;ref-type name="Journal Article"&gt;17&lt;/ref-type&gt;&lt;contributors&gt;&lt;authors&gt;&lt;author&gt;Leung HW, Minh TB, Murphy MB, Lam JC, So MK, Martin M, Lam PK, Richardson BJ&lt;/author&gt;&lt;/authors&gt;&lt;/contributors&gt;&lt;titles&gt;&lt;title&gt;Distribution, fate and risk assessment of antibiotics in sewage treatment plants in Hong Kong, South China&lt;/title&gt;&lt;secondary-title&gt;Environ Int&lt;/secondary-title&gt;&lt;/titles&gt;&lt;dates&gt;&lt;year&gt;2012&lt;/year&gt;&lt;/dates&gt;&lt;/record&gt;&lt;/Cite&gt;&lt;/EndNote&gt;</w:instrText>
      </w:r>
      <w:r w:rsidRPr="003F0E31">
        <w:fldChar w:fldCharType="separate"/>
      </w:r>
      <w:r w:rsidRPr="003F0E31">
        <w:rPr>
          <w:noProof/>
        </w:rPr>
        <w:t>[47]</w:t>
      </w:r>
      <w:r w:rsidRPr="003F0E31">
        <w:fldChar w:fldCharType="end"/>
      </w:r>
      <w:r w:rsidRPr="003F0E31">
        <w:t xml:space="preserve"> was conducted in seven wastewater treatment plant effluents in Hong Kong. Results demonstrated the existence of antibiotics </w:t>
      </w:r>
      <w:r w:rsidR="002B6FA0" w:rsidRPr="003F0E31">
        <w:t xml:space="preserve">in </w:t>
      </w:r>
      <w:r w:rsidRPr="003F0E31">
        <w:t>all those seven treatment plant</w:t>
      </w:r>
      <w:r w:rsidR="002B6FA0" w:rsidRPr="003F0E31">
        <w:t>s</w:t>
      </w:r>
      <w:r w:rsidRPr="003F0E31">
        <w:t>. The most common antibiotics found were norfloxacin (35–4000 ng/L), fluoroquinolones (ofloxacin in the range of 96–7870 ng/L), macrolides (erythromycin in the range of 250–4000 ng/L), β-lactams (cefalexin in the range of 180–4000 ng/L), sulfamethoxazole (5–300 ng/L), and trimethoprim (60–450 ng/L). This study discovered that wastewater treatment plants that use different phases of treatments such as primary, secondary, and tertiary have the capacity to increase the removal efficiency</w:t>
      </w:r>
      <w:r w:rsidRPr="003F0E31">
        <w:fldChar w:fldCharType="begin"/>
      </w:r>
      <w:r w:rsidRPr="003F0E31">
        <w:instrText xml:space="preserve"> ADDIN EN.CITE &lt;EndNote&gt;&lt;Cite&gt;&lt;Author&gt;Leung HW&lt;/Author&gt;&lt;Year&gt;2012&lt;/Year&gt;&lt;RecNum&gt;0&lt;/RecNum&gt;&lt;IDText&gt;Distribution, fate and risk assessment of antibiotics in sewage treatment plants in Hong Kong, South China&lt;/IDText&gt;&lt;DisplayText&gt;[47]&lt;/DisplayText&gt;&lt;record&gt;&lt;ref-type name="Journal Article"&gt;17&lt;/ref-type&gt;&lt;contributors&gt;&lt;authors&gt;&lt;author&gt;Leung HW, Minh TB, Murphy MB, Lam JC, So MK, Martin M, Lam PK, Richardson BJ&lt;/author&gt;&lt;/authors&gt;&lt;/contributors&gt;&lt;titles&gt;&lt;title&gt;Distribution, fate and risk assessment of antibiotics in sewage treatment plants in Hong Kong, South China&lt;/title&gt;&lt;secondary-title&gt;Environ Int&lt;/secondary-title&gt;&lt;/titles&gt;&lt;dates&gt;&lt;year&gt;2012&lt;/year&gt;&lt;/dates&gt;&lt;/record&gt;&lt;/Cite&gt;&lt;/EndNote&gt;</w:instrText>
      </w:r>
      <w:r w:rsidRPr="003F0E31">
        <w:fldChar w:fldCharType="separate"/>
      </w:r>
      <w:r w:rsidRPr="003F0E31">
        <w:rPr>
          <w:noProof/>
        </w:rPr>
        <w:t>[47]</w:t>
      </w:r>
      <w:r w:rsidRPr="003F0E31">
        <w:fldChar w:fldCharType="end"/>
      </w:r>
      <w:r w:rsidRPr="003F0E31">
        <w:t xml:space="preserve">. </w:t>
      </w:r>
    </w:p>
    <w:p w14:paraId="474E1070" w14:textId="320B41E0" w:rsidR="004452C8" w:rsidRPr="003F0E31" w:rsidRDefault="004452C8">
      <w:pPr>
        <w:spacing w:line="360" w:lineRule="auto"/>
        <w:rPr>
          <w:rFonts w:ascii="Times New Roman" w:eastAsia="Times New Roman" w:hAnsi="Times New Roman" w:cs="Times New Roman"/>
          <w:b/>
          <w:bCs/>
          <w:kern w:val="36"/>
          <w:sz w:val="28"/>
          <w:szCs w:val="28"/>
        </w:rPr>
      </w:pPr>
      <w:r w:rsidRPr="003F0E31">
        <w:rPr>
          <w:rFonts w:ascii="Times New Roman" w:eastAsia="Times New Roman" w:hAnsi="Times New Roman" w:cs="Times New Roman"/>
          <w:b/>
          <w:bCs/>
          <w:kern w:val="36"/>
          <w:sz w:val="28"/>
          <w:szCs w:val="28"/>
        </w:rPr>
        <w:t>Environmental issues from antibiotic and solution approach</w:t>
      </w:r>
    </w:p>
    <w:p w14:paraId="18D971C8" w14:textId="48C2F473" w:rsidR="0088373F" w:rsidRPr="003F0E31" w:rsidRDefault="004452C8">
      <w:pPr>
        <w:spacing w:after="0" w:afterAutospacing="0" w:line="360" w:lineRule="auto"/>
      </w:pPr>
      <w:r w:rsidRPr="003F0E31">
        <w:t xml:space="preserve">In recent years, antibiotic residues and </w:t>
      </w:r>
      <w:r w:rsidR="003B3678" w:rsidRPr="003F0E31">
        <w:rPr>
          <w:rStyle w:val="gywzne"/>
        </w:rPr>
        <w:t>a</w:t>
      </w:r>
      <w:r w:rsidRPr="003F0E31">
        <w:rPr>
          <w:rStyle w:val="gywzne"/>
        </w:rPr>
        <w:t>ntibiotic resistance gene</w:t>
      </w:r>
      <w:r w:rsidR="002B6FA0" w:rsidRPr="003F0E31">
        <w:rPr>
          <w:rStyle w:val="gywzne"/>
        </w:rPr>
        <w:t>s</w:t>
      </w:r>
      <w:r w:rsidRPr="003F0E31">
        <w:t xml:space="preserve"> (ARGs) in the environment have been recognized as </w:t>
      </w:r>
      <w:r w:rsidR="002B6FA0" w:rsidRPr="003F0E31">
        <w:t xml:space="preserve">an </w:t>
      </w:r>
      <w:r w:rsidRPr="003F0E31">
        <w:t>emerging environmental issue</w:t>
      </w:r>
      <w:r w:rsidR="002B6FA0" w:rsidRPr="003F0E31">
        <w:t>s</w:t>
      </w:r>
      <w:r w:rsidR="003B3678" w:rsidRPr="003F0E31">
        <w:t>.</w:t>
      </w:r>
      <w:r w:rsidRPr="003F0E31">
        <w:t xml:space="preserve"> </w:t>
      </w:r>
      <w:r w:rsidR="003B3678" w:rsidRPr="003F0E31">
        <w:t>R</w:t>
      </w:r>
      <w:r w:rsidRPr="003F0E31">
        <w:t>esearchers indicated that hospital waste which is discharged to the environment is more dangerous than municipal wastewater because it contains higher amounts of antibiotic-resistant bacteria, genes, and residual antibiotics</w:t>
      </w:r>
      <w:r w:rsidRPr="003F0E31">
        <w:fldChar w:fldCharType="begin">
          <w:fldData xml:space="preserve">PEVuZE5vdGU+PENpdGU+PEF1dGhvcj5OdcOxZXo8L0F1dGhvcj48WWVhcj4yMDE2PC9ZZWFyPjxS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NTUwPC9wYWdlcz48dm9sdW1l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</w:fldData>
        </w:fldChar>
      </w:r>
      <w:r w:rsidR="00267929" w:rsidRPr="003F0E31">
        <w:instrText xml:space="preserve"> ADDIN EN.CITE </w:instrText>
      </w:r>
      <w:r w:rsidR="00267929" w:rsidRPr="003F0E31">
        <w:fldChar w:fldCharType="begin">
          <w:fldData xml:space="preserve">PEVuZE5vdGU+PENpdGU+PEF1dGhvcj5OdcOxZXo8L0F1dGhvcj48WWVhcj4yMDE2PC9ZZWFyPjxS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NTUwPC9wYWdlcz48dm9sdW1l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</w:fldData>
        </w:fldChar>
      </w:r>
      <w:r w:rsidR="00267929" w:rsidRPr="003F0E31">
        <w:instrText xml:space="preserve"> ADDIN EN.CITE.DATA </w:instrText>
      </w:r>
      <w:r w:rsidR="00267929" w:rsidRPr="003F0E31">
        <w:fldChar w:fldCharType="end"/>
      </w:r>
      <w:r w:rsidRPr="003F0E31">
        <w:fldChar w:fldCharType="separate"/>
      </w:r>
      <w:r w:rsidR="00267929" w:rsidRPr="003F0E31">
        <w:rPr>
          <w:noProof/>
        </w:rPr>
        <w:t>[56-58]</w:t>
      </w:r>
      <w:r w:rsidRPr="003F0E31">
        <w:fldChar w:fldCharType="end"/>
      </w:r>
      <w:r w:rsidRPr="003F0E31">
        <w:t>. In developing countries, the impact of antibiotics</w:t>
      </w:r>
      <w:r w:rsidR="00DE1F9E" w:rsidRPr="003F0E31">
        <w:t xml:space="preserve"> on </w:t>
      </w:r>
      <w:r w:rsidR="002B6FA0" w:rsidRPr="003F0E31">
        <w:t xml:space="preserve">the </w:t>
      </w:r>
      <w:r w:rsidR="00DE1F9E" w:rsidRPr="003F0E31">
        <w:t>environment</w:t>
      </w:r>
      <w:r w:rsidRPr="003F0E31">
        <w:t xml:space="preserve"> is extremely serious due to misuse, overuse, and damping of antibiotics</w:t>
      </w:r>
      <w:r w:rsidRPr="003F0E31">
        <w:fldChar w:fldCharType="begin">
          <w:fldData xml:space="preserve">PEVuZE5vdGU+PENpdGU+PEF1dGhvcj5BZGFtIE11c3RhcGhhPC9BdXRob3I+PFllYXI+MjAxNjwv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</w:fldData>
        </w:fldChar>
      </w:r>
      <w:r w:rsidR="00267929" w:rsidRPr="003F0E31">
        <w:instrText xml:space="preserve"> ADDIN EN.CITE </w:instrText>
      </w:r>
      <w:r w:rsidR="00267929" w:rsidRPr="003F0E31">
        <w:fldChar w:fldCharType="begin">
          <w:fldData xml:space="preserve">PEVuZE5vdGU+PENpdGU+PEF1dGhvcj5BZGFtIE11c3RhcGhhPC9BdXRob3I+PFllYXI+MjAxNjwv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</w:fldData>
        </w:fldChar>
      </w:r>
      <w:r w:rsidR="00267929" w:rsidRPr="003F0E31">
        <w:instrText xml:space="preserve"> ADDIN EN.CITE.DATA </w:instrText>
      </w:r>
      <w:r w:rsidR="00267929" w:rsidRPr="003F0E31">
        <w:fldChar w:fldCharType="end"/>
      </w:r>
      <w:r w:rsidRPr="003F0E31">
        <w:fldChar w:fldCharType="separate"/>
      </w:r>
      <w:r w:rsidR="00267929" w:rsidRPr="003F0E31">
        <w:rPr>
          <w:noProof/>
        </w:rPr>
        <w:t>[59, 60]</w:t>
      </w:r>
      <w:r w:rsidRPr="003F0E31">
        <w:fldChar w:fldCharType="end"/>
      </w:r>
      <w:r w:rsidRPr="003F0E31">
        <w:t xml:space="preserve">. </w:t>
      </w:r>
      <w:r w:rsidR="0088373F" w:rsidRPr="003F0E31">
        <w:t xml:space="preserve">Zhou et al (2013) conducted research in South China on two typical wastewater treatment plants </w:t>
      </w:r>
      <w:proofErr w:type="spellStart"/>
      <w:r w:rsidR="0088373F" w:rsidRPr="003F0E31">
        <w:t>focussing</w:t>
      </w:r>
      <w:proofErr w:type="spellEnd"/>
      <w:r w:rsidR="0088373F" w:rsidRPr="003F0E31">
        <w:t xml:space="preserve"> on occurrence and fate of eleven classes of antibiotics. </w:t>
      </w:r>
      <w:r w:rsidR="002B6FA0" w:rsidRPr="003F0E31">
        <w:t xml:space="preserve">The study </w:t>
      </w:r>
      <w:r w:rsidR="0088373F" w:rsidRPr="003F0E31">
        <w:t>described that considerable antibiotic pollution in freshwaters can be found</w:t>
      </w:r>
      <w:r w:rsidR="00DE1F9E" w:rsidRPr="003F0E31">
        <w:t xml:space="preserve"> because of not proper treatment </w:t>
      </w:r>
      <w:r w:rsidR="0088373F" w:rsidRPr="003F0E31">
        <w:fldChar w:fldCharType="begin"/>
      </w:r>
      <w:r w:rsidR="0088373F" w:rsidRPr="003F0E31">
        <w:instrText xml:space="preserve"> ADDIN EN.CITE &lt;EndNote&gt;&lt;Cite&gt;&lt;Author&gt;Zhou L J&lt;/Author&gt;&lt;Year&gt;2013&lt;/Year&gt;&lt;RecNum&gt;7&lt;/RecNum&gt;&lt;DisplayText&gt;[8]&lt;/DisplayText&gt;&lt;record&gt;&lt;rec-number&gt;7&lt;/rec-number&gt;&lt;foreign-keys&gt;&lt;key app="EN" db-id="zvad2vsfj2trzhevaznvt22xfawf9z2ex5e0" timestamp="1621553164"&gt;7&lt;/key&gt;&lt;/foreign-keys&gt;&lt;ref-type name="Journal Article"&gt;17&lt;/ref-type&gt;&lt;contributors&gt;&lt;authors&gt;&lt;author&gt;Zhou L J, Ying G G, Liu S, Zhao J L, Yang B, Chen Z F, Lai H J&lt;/author&gt;&lt;/authors&gt;&lt;/contributors&gt;&lt;titles&gt;&lt;title&gt;Occurrence and fate of eleven classes of antibiotics in two typical wastewater treatment plants in South China&lt;/title&gt;&lt;secondary-title&gt;Sci Total Environ&lt;/secondary-title&gt;&lt;/titles&gt;&lt;dates&gt;&lt;year&gt;2013&lt;/year&gt;&lt;/dates&gt;&lt;urls&gt;&lt;/urls&gt;&lt;/record&gt;&lt;/Cite&gt;&lt;/EndNote&gt;</w:instrText>
      </w:r>
      <w:r w:rsidR="0088373F" w:rsidRPr="003F0E31">
        <w:fldChar w:fldCharType="separate"/>
      </w:r>
      <w:r w:rsidR="0088373F" w:rsidRPr="003F0E31">
        <w:rPr>
          <w:noProof/>
        </w:rPr>
        <w:t>[8]</w:t>
      </w:r>
      <w:r w:rsidR="0088373F" w:rsidRPr="003F0E31">
        <w:fldChar w:fldCharType="end"/>
      </w:r>
      <w:r w:rsidR="0088373F" w:rsidRPr="003F0E31">
        <w:t xml:space="preserve">. </w:t>
      </w:r>
      <w:proofErr w:type="spellStart"/>
      <w:r w:rsidR="0088373F" w:rsidRPr="003F0E31">
        <w:t>Xue</w:t>
      </w:r>
      <w:proofErr w:type="spellEnd"/>
      <w:r w:rsidR="0088373F" w:rsidRPr="003F0E31">
        <w:t xml:space="preserve"> </w:t>
      </w:r>
      <w:r w:rsidR="00DE1F9E" w:rsidRPr="003F0E31">
        <w:t>e</w:t>
      </w:r>
      <w:r w:rsidR="0088373F" w:rsidRPr="003F0E31">
        <w:t xml:space="preserve">t al (2013) </w:t>
      </w:r>
      <w:r w:rsidR="002B6FA0" w:rsidRPr="003F0E31">
        <w:t xml:space="preserve">focused </w:t>
      </w:r>
      <w:r w:rsidR="0088373F" w:rsidRPr="003F0E31">
        <w:t xml:space="preserve">on ecotoxicology and environmental safety. Sampling locations were selected in the </w:t>
      </w:r>
      <w:proofErr w:type="spellStart"/>
      <w:r w:rsidR="0088373F" w:rsidRPr="003F0E31">
        <w:t>Yongjiang</w:t>
      </w:r>
      <w:proofErr w:type="spellEnd"/>
      <w:r w:rsidR="0088373F" w:rsidRPr="003F0E31">
        <w:t xml:space="preserve"> River. </w:t>
      </w:r>
      <w:r w:rsidR="002B6FA0" w:rsidRPr="003F0E31">
        <w:t xml:space="preserve">The study </w:t>
      </w:r>
      <w:r w:rsidR="0088373F" w:rsidRPr="003F0E31">
        <w:t xml:space="preserve">demonstrated issues about </w:t>
      </w:r>
      <w:r w:rsidR="002B6FA0" w:rsidRPr="003F0E31">
        <w:t xml:space="preserve">the </w:t>
      </w:r>
      <w:r w:rsidR="00DE1F9E" w:rsidRPr="003F0E31">
        <w:t>o</w:t>
      </w:r>
      <w:r w:rsidR="0088373F" w:rsidRPr="003F0E31">
        <w:t>ccurrence and ecological risks impacted by tributary discharge and anthropogenic activities. Antibiotic contamination in a typical developing city in south China was highlighted</w:t>
      </w:r>
      <w:r w:rsidR="0088373F" w:rsidRPr="003F0E31">
        <w:fldChar w:fldCharType="begin"/>
      </w:r>
      <w:r w:rsidR="0088373F" w:rsidRPr="003F0E31">
        <w:instrText xml:space="preserve"> ADDIN EN.CITE &lt;EndNote&gt;&lt;Cite&gt;&lt;Author&gt;Xue&lt;/Author&gt;&lt;Year&gt;2013&lt;/Year&gt;&lt;RecNum&gt;9&lt;/RecNum&gt;&lt;DisplayText&gt;[10]&lt;/DisplayText&gt;&lt;record&gt;&lt;rec-number&gt;9&lt;/rec-number&gt;&lt;foreign-keys&gt;&lt;key app="EN" db-id="zvad2vsfj2trzhevaznvt22xfawf9z2ex5e0" timestamp="1621553164"&gt;9&lt;/key&gt;&lt;/foreign-keys&gt;&lt;ref-type name="Journal Article"&gt;17&lt;/ref-type&gt;&lt;contributors&gt;&lt;authors&gt;&lt;author&gt;Xue, Baoming&lt;/author&gt;&lt;author&gt;Zhang, Ruijie&lt;/author&gt;&lt;author&gt;Wang, Yinghui&lt;/author&gt;&lt;author&gt;Liu, Xiang&lt;/author&gt;&lt;author&gt;Li, Jun&lt;/author&gt;&lt;author&gt;Zhang, Gan&lt;/author&gt;&lt;/authors&gt;&lt;/contributors&gt;&lt;titles&gt;&lt;title&gt;Antibiotic contamination in a typical developing city in south China: Occurrence and ecological risks in the Yongjiang River impacted by tributary discharge and anthropogenic activities&lt;/title&gt;&lt;secondary-title&gt;Ecotoxicology and Environmental Safety&lt;/secondary-title&gt;&lt;/titles&gt;&lt;pages&gt;229-236&lt;/pages&gt;&lt;volume&gt;92&lt;/volume&gt;&lt;keywords&gt;&lt;keyword&gt;Antibiotics&lt;/keyword&gt;&lt;keyword&gt;Yongjiang River&lt;/keyword&gt;&lt;keyword&gt;Developing city&lt;/keyword&gt;&lt;keyword&gt;Tributary discharge&lt;/keyword&gt;&lt;keyword&gt;Risk assessment&lt;/keyword&gt;&lt;/keywords&gt;&lt;dates&gt;&lt;year&gt;2013&lt;/year&gt;&lt;pub-dates&gt;&lt;date&gt;2013/06/01/&lt;/date&gt;&lt;/pub-dates&gt;&lt;/dates&gt;&lt;isbn&gt;0147-6513&lt;/isbn&gt;&lt;urls&gt;&lt;related-urls&gt;&lt;url&gt;https://www.sciencedirect.com/science/article/pii/S0147651313000559&lt;/url&gt;&lt;/related-urls&gt;&lt;/urls&gt;&lt;electronic-resource-num&gt;https://doi.org/10.1016/j.ecoenv.2013.02.009&lt;/electronic-resource-num&gt;&lt;/record&gt;&lt;/Cite&gt;&lt;/EndNote&gt;</w:instrText>
      </w:r>
      <w:r w:rsidR="0088373F" w:rsidRPr="003F0E31">
        <w:fldChar w:fldCharType="separate"/>
      </w:r>
      <w:r w:rsidR="0088373F" w:rsidRPr="003F0E31">
        <w:rPr>
          <w:noProof/>
        </w:rPr>
        <w:t>[10]</w:t>
      </w:r>
      <w:r w:rsidR="0088373F" w:rsidRPr="003F0E31">
        <w:fldChar w:fldCharType="end"/>
      </w:r>
      <w:r w:rsidR="0088373F" w:rsidRPr="003F0E31">
        <w:t xml:space="preserve">. Zhang et al (2015) studied on river basins of China, </w:t>
      </w:r>
      <w:r w:rsidR="00DE1F9E" w:rsidRPr="003F0E31">
        <w:t xml:space="preserve">focusing on </w:t>
      </w:r>
      <w:r w:rsidR="002B6FA0" w:rsidRPr="003F0E31">
        <w:t xml:space="preserve">a </w:t>
      </w:r>
      <w:r w:rsidR="0088373F" w:rsidRPr="003F0E31">
        <w:t xml:space="preserve">comprehensive evaluation of antibiotics emission and fate. </w:t>
      </w:r>
      <w:r w:rsidR="002B6FA0" w:rsidRPr="003F0E31">
        <w:t xml:space="preserve">The study </w:t>
      </w:r>
      <w:r w:rsidR="00DE1F9E" w:rsidRPr="003F0E31">
        <w:t xml:space="preserve">also </w:t>
      </w:r>
      <w:r w:rsidR="0088373F" w:rsidRPr="003F0E31">
        <w:t xml:space="preserve">focused on source analysis, multimedia modeling, and linkage to bacterial resistance. </w:t>
      </w:r>
      <w:r w:rsidR="00DE1F9E" w:rsidRPr="003F0E31">
        <w:t xml:space="preserve">it was recommended </w:t>
      </w:r>
      <w:r w:rsidR="0088373F" w:rsidRPr="003F0E31">
        <w:t>that implementation work is not being done properly and this</w:t>
      </w:r>
      <w:r w:rsidR="00DE1F9E" w:rsidRPr="003F0E31">
        <w:t xml:space="preserve"> is</w:t>
      </w:r>
      <w:r w:rsidR="0088373F" w:rsidRPr="003F0E31">
        <w:t xml:space="preserve"> the reason </w:t>
      </w:r>
      <w:r w:rsidR="00DE1F9E" w:rsidRPr="003F0E31">
        <w:t xml:space="preserve">that </w:t>
      </w:r>
      <w:r w:rsidR="0088373F" w:rsidRPr="003F0E31">
        <w:t xml:space="preserve">rivers are facing </w:t>
      </w:r>
      <w:proofErr w:type="spellStart"/>
      <w:r w:rsidR="0088373F" w:rsidRPr="003F0E31">
        <w:t>diffierent</w:t>
      </w:r>
      <w:proofErr w:type="spellEnd"/>
      <w:r w:rsidR="0088373F" w:rsidRPr="003F0E31">
        <w:t xml:space="preserve"> kinds of pollution including antibiotic pollution</w:t>
      </w:r>
      <w:r w:rsidR="0088373F" w:rsidRPr="003F0E31">
        <w:fldChar w:fldCharType="begin"/>
      </w:r>
      <w:r w:rsidR="0088373F" w:rsidRPr="003F0E31">
        <w:instrText xml:space="preserve"> ADDIN EN.CITE &lt;EndNote&gt;&lt;Cite&gt;&lt;Author&gt;Zhang Q Q&lt;/Author&gt;&lt;Year&gt;2015&lt;/Year&gt;&lt;RecNum&gt;8&lt;/RecNum&gt;&lt;DisplayText&gt;[9]&lt;/DisplayText&gt;&lt;record&gt;&lt;rec-number&gt;8&lt;/rec-number&gt;&lt;foreign-keys&gt;&lt;key app="EN" db-id="zvad2vsfj2trzhevaznvt22xfawf9z2ex5e0" timestamp="1621553164"&gt;8&lt;/key&gt;&lt;/foreign-keys&gt;&lt;ref-type name="Journal Article"&gt;17&lt;/ref-type&gt;&lt;contributors&gt;&lt;authors&gt;&lt;author&gt;Zhang Q Q, Ying G G, Pan C G, Liu Y S, Zhao J L&lt;/author&gt;&lt;/authors&gt;&lt;/contributors&gt;&lt;titles&gt;&lt;title&gt;Comprehensive evaluation of antibiotics emission and fate in the river basins of China: Source analysis, multimedia modeling, and linkage to bacterial resistance&lt;/title&gt;&lt;secondary-title&gt;Environ Sci Technol&lt;/secondary-title&gt;&lt;/titles&gt;&lt;pages&gt;6772–6782&lt;/pages&gt;&lt;dates&gt;&lt;year&gt;2015&lt;/year&gt;&lt;/dates&gt;&lt;urls&gt;&lt;/urls&gt;&lt;/record&gt;&lt;/Cite&gt;&lt;/EndNote&gt;</w:instrText>
      </w:r>
      <w:r w:rsidR="0088373F" w:rsidRPr="003F0E31">
        <w:fldChar w:fldCharType="separate"/>
      </w:r>
      <w:r w:rsidR="0088373F" w:rsidRPr="003F0E31">
        <w:rPr>
          <w:noProof/>
        </w:rPr>
        <w:t>[9]</w:t>
      </w:r>
      <w:r w:rsidR="0088373F" w:rsidRPr="003F0E31">
        <w:fldChar w:fldCharType="end"/>
      </w:r>
      <w:r w:rsidR="0088373F" w:rsidRPr="003F0E31">
        <w:t xml:space="preserve">. </w:t>
      </w:r>
    </w:p>
    <w:p w14:paraId="291600F7" w14:textId="4E4ED9A5" w:rsidR="00104B3C" w:rsidRPr="003F0E31" w:rsidRDefault="00270972" w:rsidP="005F4989">
      <w:pPr>
        <w:spacing w:after="0" w:afterAutospacing="0" w:line="360" w:lineRule="auto"/>
      </w:pPr>
      <w:r w:rsidRPr="003F0E31">
        <w:rPr>
          <w:noProof/>
        </w:rPr>
        <w:lastRenderedPageBreak/>
        <mc:AlternateContent>
          <mc:Choice Requires="wps">
            <w:drawing>
              <wp:anchor distT="0" distB="0" distL="114300" distR="114300" simplePos="0" relativeHeight="251654144" behindDoc="1" locked="0" layoutInCell="1" allowOverlap="1" wp14:anchorId="494859CE" wp14:editId="3B97CD37">
                <wp:simplePos x="0" y="0"/>
                <wp:positionH relativeFrom="column">
                  <wp:posOffset>-205740</wp:posOffset>
                </wp:positionH>
                <wp:positionV relativeFrom="paragraph">
                  <wp:posOffset>3535680</wp:posOffset>
                </wp:positionV>
                <wp:extent cx="5974080" cy="635"/>
                <wp:effectExtent l="0" t="0" r="7620" b="8890"/>
                <wp:wrapTight wrapText="bothSides">
                  <wp:wrapPolygon edited="0">
                    <wp:start x="0" y="0"/>
                    <wp:lineTo x="0" y="20978"/>
                    <wp:lineTo x="21559" y="20978"/>
                    <wp:lineTo x="2155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974080" cy="635"/>
                        </a:xfrm>
                        <a:prstGeom prst="rect">
                          <a:avLst/>
                        </a:prstGeom>
                        <a:solidFill>
                          <a:prstClr val="white"/>
                        </a:solidFill>
                        <a:ln>
                          <a:noFill/>
                        </a:ln>
                        <a:effectLst/>
                      </wps:spPr>
                      <wps:txbx>
                        <w:txbxContent>
                          <w:p w14:paraId="2033095E" w14:textId="3A9A7619" w:rsidR="00C11FA1" w:rsidRPr="007B2310" w:rsidRDefault="00C11FA1" w:rsidP="007B2310">
                            <w:pPr>
                              <w:pStyle w:val="a5"/>
                              <w:rPr>
                                <w:noProof/>
                                <w:color w:val="auto"/>
                                <w:sz w:val="24"/>
                                <w:szCs w:val="24"/>
                              </w:rPr>
                            </w:pPr>
                            <w:r w:rsidRPr="007B2310">
                              <w:rPr>
                                <w:color w:val="auto"/>
                                <w:sz w:val="24"/>
                                <w:szCs w:val="24"/>
                              </w:rPr>
                              <w:t xml:space="preserve">Figure </w:t>
                            </w:r>
                            <w:r w:rsidRPr="007B2310">
                              <w:rPr>
                                <w:color w:val="auto"/>
                                <w:sz w:val="24"/>
                                <w:szCs w:val="24"/>
                              </w:rPr>
                              <w:fldChar w:fldCharType="begin"/>
                            </w:r>
                            <w:r w:rsidRPr="007B2310">
                              <w:rPr>
                                <w:color w:val="auto"/>
                                <w:sz w:val="24"/>
                                <w:szCs w:val="24"/>
                              </w:rPr>
                              <w:instrText xml:space="preserve"> SEQ Figure \* ARABIC </w:instrText>
                            </w:r>
                            <w:r w:rsidRPr="007B2310">
                              <w:rPr>
                                <w:color w:val="auto"/>
                                <w:sz w:val="24"/>
                                <w:szCs w:val="24"/>
                              </w:rPr>
                              <w:fldChar w:fldCharType="separate"/>
                            </w:r>
                            <w:r w:rsidR="002E49B0">
                              <w:rPr>
                                <w:noProof/>
                                <w:color w:val="auto"/>
                                <w:sz w:val="24"/>
                                <w:szCs w:val="24"/>
                              </w:rPr>
                              <w:t>2</w:t>
                            </w:r>
                            <w:r w:rsidRPr="007B2310">
                              <w:rPr>
                                <w:color w:val="auto"/>
                                <w:sz w:val="24"/>
                                <w:szCs w:val="24"/>
                              </w:rPr>
                              <w:fldChar w:fldCharType="end"/>
                            </w:r>
                            <w:r w:rsidRPr="007B2310">
                              <w:rPr>
                                <w:color w:val="auto"/>
                                <w:sz w:val="24"/>
                                <w:szCs w:val="24"/>
                              </w:rPr>
                              <w:t xml:space="preserve"> Antibiotic and environmental issues (Modified from Jessica et al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94859CE" id="Text Box 3" o:spid="_x0000_s1027" type="#_x0000_t202" style="position:absolute;left:0;text-align:left;margin-left:-16.2pt;margin-top:278.4pt;width:470.4pt;height:.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" stroked="f">
                <v:textbox style="mso-fit-shape-to-text:t" inset="0,0,0,0">
                  <w:txbxContent>
                    <w:p w14:paraId="2033095E" w14:textId="3A9A7619" w:rsidR="00C11FA1" w:rsidRPr="007B2310" w:rsidRDefault="00C11FA1" w:rsidP="007B2310">
                      <w:pPr>
                        <w:pStyle w:val="a5"/>
                        <w:rPr>
                          <w:noProof/>
                          <w:color w:val="auto"/>
                          <w:sz w:val="24"/>
                          <w:szCs w:val="24"/>
                        </w:rPr>
                      </w:pPr>
                      <w:r w:rsidRPr="007B2310">
                        <w:rPr>
                          <w:color w:val="auto"/>
                          <w:sz w:val="24"/>
                          <w:szCs w:val="24"/>
                        </w:rPr>
                        <w:t xml:space="preserve">Figure </w:t>
                      </w:r>
                      <w:r w:rsidRPr="007B2310">
                        <w:rPr>
                          <w:color w:val="auto"/>
                          <w:sz w:val="24"/>
                          <w:szCs w:val="24"/>
                        </w:rPr>
                        <w:fldChar w:fldCharType="begin"/>
                      </w:r>
                      <w:r w:rsidRPr="007B2310">
                        <w:rPr>
                          <w:color w:val="auto"/>
                          <w:sz w:val="24"/>
                          <w:szCs w:val="24"/>
                        </w:rPr>
                        <w:instrText xml:space="preserve"> SEQ Figure \* ARABIC </w:instrText>
                      </w:r>
                      <w:r w:rsidRPr="007B2310">
                        <w:rPr>
                          <w:color w:val="auto"/>
                          <w:sz w:val="24"/>
                          <w:szCs w:val="24"/>
                        </w:rPr>
                        <w:fldChar w:fldCharType="separate"/>
                      </w:r>
                      <w:r w:rsidR="002E49B0">
                        <w:rPr>
                          <w:noProof/>
                          <w:color w:val="auto"/>
                          <w:sz w:val="24"/>
                          <w:szCs w:val="24"/>
                        </w:rPr>
                        <w:t>2</w:t>
                      </w:r>
                      <w:r w:rsidRPr="007B2310">
                        <w:rPr>
                          <w:color w:val="auto"/>
                          <w:sz w:val="24"/>
                          <w:szCs w:val="24"/>
                        </w:rPr>
                        <w:fldChar w:fldCharType="end"/>
                      </w:r>
                      <w:r w:rsidRPr="007B2310">
                        <w:rPr>
                          <w:color w:val="auto"/>
                          <w:sz w:val="24"/>
                          <w:szCs w:val="24"/>
                        </w:rPr>
                        <w:t xml:space="preserve"> Antibiotic and environmental issues (Modified from Jessica et al 2016)</w:t>
                      </w:r>
                    </w:p>
                  </w:txbxContent>
                </v:textbox>
                <w10:wrap type="tight"/>
              </v:shape>
            </w:pict>
          </mc:Fallback>
        </mc:AlternateContent>
      </w:r>
      <w:r w:rsidRPr="003F0E31">
        <w:rPr>
          <w:noProof/>
        </w:rPr>
        <w:drawing>
          <wp:anchor distT="0" distB="0" distL="114300" distR="114300" simplePos="0" relativeHeight="251651072" behindDoc="0" locked="0" layoutInCell="1" allowOverlap="1" wp14:anchorId="65F5E1C8" wp14:editId="131BD052">
            <wp:simplePos x="0" y="0"/>
            <wp:positionH relativeFrom="column">
              <wp:posOffset>-60960</wp:posOffset>
            </wp:positionH>
            <wp:positionV relativeFrom="paragraph">
              <wp:posOffset>541020</wp:posOffset>
            </wp:positionV>
            <wp:extent cx="5829300" cy="2743200"/>
            <wp:effectExtent l="0" t="0" r="0" b="0"/>
            <wp:wrapSquare wrapText="bothSides"/>
            <wp:docPr id="2" name="Picture 2" descr="D:\My Research papers\Antibiotic\MS\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 papers\Antibiotic\MS\fig 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8495"/>
                    <a:stretch/>
                  </pic:blipFill>
                  <pic:spPr bwMode="auto">
                    <a:xfrm>
                      <a:off x="0" y="0"/>
                      <a:ext cx="5829300" cy="2743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88373F" w:rsidRPr="003F0E31">
        <w:rPr>
          <w:bCs/>
        </w:rPr>
        <w:t>Amarasiri</w:t>
      </w:r>
      <w:proofErr w:type="spellEnd"/>
      <w:r w:rsidR="0088373F" w:rsidRPr="003F0E31">
        <w:rPr>
          <w:bCs/>
        </w:rPr>
        <w:t xml:space="preserve"> et al (2019) conducted research on </w:t>
      </w:r>
      <w:r w:rsidR="002B6FA0" w:rsidRPr="003F0E31">
        <w:rPr>
          <w:bCs/>
        </w:rPr>
        <w:t>antibiotic-</w:t>
      </w:r>
      <w:r w:rsidR="0088373F" w:rsidRPr="003F0E31">
        <w:rPr>
          <w:bCs/>
        </w:rPr>
        <w:t>resistant bacteria (ARB) and antibiotic resistance genes (ARG) in water environments</w:t>
      </w:r>
      <w:r w:rsidR="00104B3C" w:rsidRPr="003F0E31">
        <w:rPr>
          <w:bCs/>
        </w:rPr>
        <w:t xml:space="preserve">. </w:t>
      </w:r>
      <w:r w:rsidR="002B6FA0" w:rsidRPr="003F0E31">
        <w:rPr>
          <w:bCs/>
        </w:rPr>
        <w:t xml:space="preserve">The study </w:t>
      </w:r>
      <w:r w:rsidR="00104B3C" w:rsidRPr="003F0E31">
        <w:rPr>
          <w:bCs/>
        </w:rPr>
        <w:t>was also focused on</w:t>
      </w:r>
      <w:r w:rsidR="0088373F" w:rsidRPr="003F0E31">
        <w:rPr>
          <w:bCs/>
        </w:rPr>
        <w:t xml:space="preserve"> understanding human health risks caused by these factors. </w:t>
      </w:r>
      <w:r w:rsidR="002B6FA0" w:rsidRPr="003F0E31">
        <w:rPr>
          <w:bCs/>
        </w:rPr>
        <w:t xml:space="preserve">The study </w:t>
      </w:r>
      <w:r w:rsidR="0088373F" w:rsidRPr="003F0E31">
        <w:t xml:space="preserve">summarizes the current knowledge regarding the ARB and ARGs in aquatic environments and highlights the challenging questions remaining to be answered to better forecast the health risks caused by ARB and ARGs in water environments. Study reviews on several questions to be answered and find </w:t>
      </w:r>
      <w:r w:rsidR="002B6FA0" w:rsidRPr="003F0E31">
        <w:t xml:space="preserve">a </w:t>
      </w:r>
      <w:r w:rsidR="0088373F" w:rsidRPr="003F0E31">
        <w:t>solution, including quantify</w:t>
      </w:r>
      <w:r w:rsidR="002B6FA0" w:rsidRPr="003F0E31">
        <w:t>ing</w:t>
      </w:r>
      <w:r w:rsidR="0088373F" w:rsidRPr="003F0E31">
        <w:t xml:space="preserve"> the human health risks caused by </w:t>
      </w:r>
      <w:r w:rsidR="002B6FA0" w:rsidRPr="003F0E31">
        <w:t xml:space="preserve">exposure </w:t>
      </w:r>
      <w:r w:rsidR="0088373F" w:rsidRPr="003F0E31">
        <w:t>to ARB and ARGs in aquatic environments, ARG selection</w:t>
      </w:r>
      <w:r w:rsidR="002B6FA0" w:rsidRPr="003F0E31">
        <w:t>,</w:t>
      </w:r>
      <w:r w:rsidR="0088373F" w:rsidRPr="003F0E31">
        <w:t xml:space="preserve"> and propagation occur in aquatic environments</w:t>
      </w:r>
      <w:r w:rsidR="002B6FA0" w:rsidRPr="003F0E31">
        <w:t>,</w:t>
      </w:r>
      <w:r w:rsidR="0088373F" w:rsidRPr="003F0E31">
        <w:t xml:space="preserve"> and evaluation of the ARB/ARGs contamination in aquatic environments. Studies on the above topics will contribute to better management of antibiotic resistance dissemination in water environments and its risks </w:t>
      </w:r>
      <w:r w:rsidR="002B6FA0" w:rsidRPr="003F0E31">
        <w:t xml:space="preserve">to </w:t>
      </w:r>
      <w:r w:rsidR="0088373F" w:rsidRPr="003F0E31">
        <w:t>human health</w:t>
      </w:r>
      <w:r w:rsidR="0088373F" w:rsidRPr="003F0E31">
        <w:fldChar w:fldCharType="begin"/>
      </w:r>
      <w:r w:rsidR="00267929" w:rsidRPr="003F0E31">
        <w:instrText xml:space="preserve"> ADDIN EN.CITE &lt;EndNote&gt;&lt;Cite&gt;&lt;Author&gt;Amarasiri&lt;/Author&gt;&lt;Year&gt;2020&lt;/Year&gt;&lt;RecNum&gt;14&lt;/RecNum&gt;&lt;DisplayText&gt;[61]&lt;/DisplayText&gt;&lt;record&gt;&lt;rec-number&gt;14&lt;/rec-number&gt;&lt;foreign-keys&gt;&lt;key app="EN" db-id="v259rd5x8r2fp7epwvb5d2we2rw090aewsf5" timestamp="1621557384"&gt;14&lt;/key&gt;&lt;/foreign-keys&gt;&lt;ref-type name="Journal Article"&gt;17&lt;/ref-type&gt;&lt;contributors&gt;&lt;authors&gt;&lt;author&gt;Amarasiri, Mohan&lt;/author&gt;&lt;author&gt;Sano, Daisuke&lt;/author&gt;&lt;author&gt;Suzuki, Satoru&lt;/author&gt;&lt;/authors&gt;&lt;/contributors&gt;&lt;titles&gt;&lt;title&gt;Understanding human health risks caused by antibiotic resistant bacteria (ARB) and antibiotic resistance genes (ARG) in water environments: Current knowledge and questions to be answered&lt;/title&gt;&lt;secondary-title&gt;Critical Reviews in Environmental Science and Technology&lt;/secondary-title&gt;&lt;/titles&gt;&lt;periodical&gt;&lt;full-title&gt;Critical Reviews in Environmental Science and Technology&lt;/full-title&gt;&lt;/periodical&gt;&lt;pages&gt;2016-2059&lt;/pages&gt;&lt;volume&gt;50&lt;/volume&gt;&lt;number&gt;19&lt;/number&gt;&lt;dates&gt;&lt;year&gt;2020&lt;/year&gt;&lt;pub-dates&gt;&lt;date&gt;2020/10/01&lt;/date&gt;&lt;/pub-dates&gt;&lt;/dates&gt;&lt;publisher&gt;Taylor &amp;amp; Francis&lt;/publisher&gt;&lt;isbn&gt;1064-3389&lt;/isbn&gt;&lt;urls&gt;&lt;related-urls&gt;&lt;url&gt;https://doi.org/10.1080/10643389.2019.1692611&lt;/url&gt;&lt;/related-urls&gt;&lt;/urls&gt;&lt;electronic-resource-num&gt;10.1080/10643389.2019.1692611&lt;/electronic-resource-num&gt;&lt;/record&gt;&lt;/Cite&gt;&lt;/EndNote&gt;</w:instrText>
      </w:r>
      <w:r w:rsidR="0088373F" w:rsidRPr="003F0E31">
        <w:fldChar w:fldCharType="separate"/>
      </w:r>
      <w:r w:rsidR="00267929" w:rsidRPr="003F0E31">
        <w:rPr>
          <w:noProof/>
        </w:rPr>
        <w:t>[61]</w:t>
      </w:r>
      <w:r w:rsidR="0088373F" w:rsidRPr="003F0E31">
        <w:fldChar w:fldCharType="end"/>
      </w:r>
      <w:r w:rsidR="0088373F" w:rsidRPr="003F0E31">
        <w:t>.</w:t>
      </w:r>
      <w:r w:rsidR="00C63D65" w:rsidRPr="003F0E31">
        <w:t xml:space="preserve"> </w:t>
      </w:r>
      <w:r w:rsidR="00942E47" w:rsidRPr="003F0E31">
        <w:rPr>
          <w:bCs/>
        </w:rPr>
        <w:t xml:space="preserve">Garcia et al (2020) reviewed increasing removal with wetlands and reducing environmental impacts, specially focused on emerging organic contaminants (EOCs), </w:t>
      </w:r>
      <w:r w:rsidR="002B6FA0" w:rsidRPr="003F0E31">
        <w:rPr>
          <w:bCs/>
        </w:rPr>
        <w:t>antibiotic-</w:t>
      </w:r>
      <w:r w:rsidR="00942E47" w:rsidRPr="003F0E31">
        <w:rPr>
          <w:bCs/>
        </w:rPr>
        <w:t xml:space="preserve">resistant bacteria (ARB), and antibiotic resistance genes (ARGs) in the environment. </w:t>
      </w:r>
      <w:r w:rsidR="002B6FA0" w:rsidRPr="003F0E31">
        <w:rPr>
          <w:bCs/>
        </w:rPr>
        <w:t xml:space="preserve">The study </w:t>
      </w:r>
      <w:r w:rsidR="00942E47" w:rsidRPr="003F0E31">
        <w:rPr>
          <w:bCs/>
        </w:rPr>
        <w:t xml:space="preserve">highlighted </w:t>
      </w:r>
      <w:r w:rsidR="002B6FA0" w:rsidRPr="003F0E31">
        <w:rPr>
          <w:bCs/>
        </w:rPr>
        <w:t xml:space="preserve">the </w:t>
      </w:r>
      <w:r w:rsidR="00942E47" w:rsidRPr="003F0E31">
        <w:rPr>
          <w:bCs/>
        </w:rPr>
        <w:t xml:space="preserve">presence of </w:t>
      </w:r>
      <w:r w:rsidR="002B6FA0" w:rsidRPr="003F0E31">
        <w:rPr>
          <w:bCs/>
        </w:rPr>
        <w:t>antibiotic-</w:t>
      </w:r>
      <w:r w:rsidR="00942E47" w:rsidRPr="003F0E31">
        <w:rPr>
          <w:bCs/>
        </w:rPr>
        <w:t xml:space="preserve">resistant bacteria in wastewater treatment and </w:t>
      </w:r>
      <w:r w:rsidR="00B43525" w:rsidRPr="003F0E31">
        <w:rPr>
          <w:bCs/>
        </w:rPr>
        <w:t xml:space="preserve">the </w:t>
      </w:r>
      <w:r w:rsidR="00104B3C" w:rsidRPr="003F0E31">
        <w:rPr>
          <w:bCs/>
        </w:rPr>
        <w:t>p</w:t>
      </w:r>
      <w:r w:rsidR="00942E47" w:rsidRPr="003F0E31">
        <w:rPr>
          <w:bCs/>
        </w:rPr>
        <w:t>resence of antibiotic resistance genes in the environment</w:t>
      </w:r>
      <w:r w:rsidR="00942E47" w:rsidRPr="003F0E31">
        <w:rPr>
          <w:bCs/>
        </w:rPr>
        <w:fldChar w:fldCharType="begin"/>
      </w:r>
      <w:r w:rsidR="00267929" w:rsidRPr="003F0E31">
        <w:rPr>
          <w:bCs/>
        </w:rPr>
        <w:instrText xml:space="preserve"> ADDIN EN.CITE &lt;EndNote&gt;&lt;Cite&gt;&lt;Author&gt;García&lt;/Author&gt;&lt;Year&gt;2020&lt;/Year&gt;&lt;RecNum&gt;12&lt;/RecNum&gt;&lt;DisplayText&gt;[62]&lt;/DisplayText&gt;&lt;record&gt;&lt;rec-number&gt;12&lt;/rec-number&gt;&lt;foreign-keys&gt;&lt;key app="EN" db-id="v259rd5x8r2fp7epwvb5d2we2rw090aewsf5" timestamp="1621555886"&gt;12&lt;/key&gt;&lt;/foreign-keys&gt;&lt;ref-type name="Journal Article"&gt;17&lt;/ref-type&gt;&lt;contributors&gt;&lt;authors&gt;&lt;author&gt;García, Joan&lt;/author&gt;&lt;author&gt;García-Galán, María Jesús&lt;/author&gt;&lt;author&gt;Day, John W.&lt;/author&gt;&lt;author&gt;Boopathy, Raj&lt;/author&gt;&lt;author&gt;White, John R.&lt;/author&gt;&lt;author&gt;Wallace, Scott&lt;/author&gt;&lt;author&gt;Hunter, Rachael G.&lt;/author&gt;&lt;/authors&gt;&lt;/contributors&gt;&lt;titles&gt;&lt;title&gt;A review of emerging organic contaminants (EOCs), antibiotic resistant bacteria (ARB), and antibiotic resistance genes (ARGs) in the environment: Increasing removal with wetlands and reducing environmental impacts&lt;/title&gt;&lt;secondary-title&gt;Bioresource Technology&lt;/secondary-title&gt;&lt;/titles&gt;&lt;periodical&gt;&lt;full-title&gt;Bioresource Technology&lt;/full-title&gt;&lt;/periodical&gt;&lt;pages&gt;123228&lt;/pages&gt;&lt;volume&gt;307&lt;/volume&gt;&lt;keywords&gt;&lt;keyword&gt;Constructed wetlands&lt;/keyword&gt;&lt;keyword&gt;Assimilation wetlands&lt;/keyword&gt;&lt;keyword&gt;Antibiotic resistance&lt;/keyword&gt;&lt;keyword&gt;Green treatments&lt;/keyword&gt;&lt;keyword&gt;Pharmaceuticals&lt;/keyword&gt;&lt;keyword&gt;Emerging organic contaminants&lt;/keyword&gt;&lt;/keywords&gt;&lt;dates&gt;&lt;year&gt;2020&lt;/year&gt;&lt;pub-dates&gt;&lt;date&gt;2020/07/01/&lt;/date&gt;&lt;/pub-dates&gt;&lt;/dates&gt;&lt;isbn&gt;0960-8524&lt;/isbn&gt;&lt;urls&gt;&lt;related-urls&gt;&lt;url&gt;https://www.sciencedirect.com/science/article/pii/S0960852420304995&lt;/url&gt;&lt;/related-urls&gt;&lt;/urls&gt;&lt;electronic-resource-num&gt;https://doi.org/10.1016/j.biortech.2020.123228&lt;/electronic-resource-num&gt;&lt;/record&gt;&lt;/Cite&gt;&lt;/EndNote&gt;</w:instrText>
      </w:r>
      <w:r w:rsidR="00942E47" w:rsidRPr="003F0E31">
        <w:rPr>
          <w:bCs/>
        </w:rPr>
        <w:fldChar w:fldCharType="separate"/>
      </w:r>
      <w:r w:rsidR="00267929" w:rsidRPr="003F0E31">
        <w:rPr>
          <w:bCs/>
          <w:noProof/>
        </w:rPr>
        <w:t>[62]</w:t>
      </w:r>
      <w:r w:rsidR="00942E47" w:rsidRPr="003F0E31">
        <w:rPr>
          <w:bCs/>
        </w:rPr>
        <w:fldChar w:fldCharType="end"/>
      </w:r>
      <w:r w:rsidR="00942E47" w:rsidRPr="003F0E31">
        <w:rPr>
          <w:bCs/>
        </w:rPr>
        <w:t xml:space="preserve">. </w:t>
      </w:r>
      <w:r w:rsidR="00C63D65" w:rsidRPr="003F0E31">
        <w:t>The antibiotic issue remained the most important challenge around the globe</w:t>
      </w:r>
      <w:r w:rsidR="00C63D65" w:rsidRPr="003F0E31">
        <w:fldChar w:fldCharType="begin"/>
      </w:r>
      <w:r w:rsidR="00267929" w:rsidRPr="003F0E31">
        <w:instrText xml:space="preserve"> ADDIN EN.CITE &lt;EndNote&gt;&lt;Cite&gt;&lt;Author&gt;Williams M.R.&lt;/Author&gt;&lt;Year&gt;2016&lt;/Year&gt;&lt;RecNum&gt;11&lt;/RecNum&gt;&lt;IDText&gt;Antimicrobial resistance in the environment&lt;/IDText&gt;&lt;DisplayText&gt;[63]&lt;/DisplayText&gt;&lt;record&gt;&lt;rec-number&gt;11&lt;/rec-number&gt;&lt;foreign-keys&gt;&lt;key app="EN" db-id="evez5wr52dw50feptstx009m2zpdsfdaa2wx" timestamp="1591370412"&gt;11&lt;/key&gt;&lt;/foreign-keys&gt;&lt;ref-type name="Journal Article"&gt;17&lt;/ref-type&gt;&lt;contributors&gt;&lt;authors&gt;&lt;author&gt;Williams M.R., Robert D. Stedtfeld, Xueping Guo, Syed A. Hashsham&lt;/author&gt;&lt;/authors&gt;&lt;/contributors&gt;&lt;titles&gt;&lt;title&gt;Antimicrobial resistance in the environment&lt;/title&gt;&lt;secondary-title&gt;Water Environ. Res&lt;/secondary-title&gt;&lt;/titles&gt;&lt;periodical&gt;&lt;full-title&gt;Water Environ. Res&lt;/full-title&gt;&lt;/periodical&gt;&lt;pages&gt;1951–1967&lt;/pages&gt;&lt;dates&gt;&lt;year&gt;2016&lt;/year&gt;&lt;/dates&gt;&lt;urls&gt;&lt;/urls&gt;&lt;/record&gt;&lt;/Cite&gt;&lt;/EndNote&gt;</w:instrText>
      </w:r>
      <w:r w:rsidR="00C63D65" w:rsidRPr="003F0E31">
        <w:fldChar w:fldCharType="separate"/>
      </w:r>
      <w:r w:rsidR="00267929" w:rsidRPr="003F0E31">
        <w:rPr>
          <w:noProof/>
        </w:rPr>
        <w:t>[63]</w:t>
      </w:r>
      <w:r w:rsidR="00C63D65" w:rsidRPr="003F0E31">
        <w:fldChar w:fldCharType="end"/>
      </w:r>
      <w:r w:rsidR="00C63D65" w:rsidRPr="003F0E31">
        <w:t xml:space="preserve"> and to human health (See fig: 2) </w:t>
      </w:r>
      <w:r w:rsidR="00C63D65" w:rsidRPr="003F0E31">
        <w:fldChar w:fldCharType="begin"/>
      </w:r>
      <w:r w:rsidR="00267929" w:rsidRPr="003F0E31">
        <w:rPr>
          <w:rFonts w:hint="eastAsia"/>
        </w:rPr>
        <w:instrText xml:space="preserve"> ADDIN EN.CITE &lt;EndNote&gt;&lt;Cite&gt;&lt;Author&gt;Jessica Williams</w:instrText>
      </w:r>
      <w:r w:rsidR="00267929" w:rsidRPr="003F0E31">
        <w:rPr>
          <w:rFonts w:hint="eastAsia"/>
        </w:rPr>
        <w:instrText>‐</w:instrText>
      </w:r>
      <w:r w:rsidR="00267929" w:rsidRPr="003F0E31">
        <w:rPr>
          <w:rFonts w:hint="eastAsia"/>
        </w:rPr>
        <w:instrText>Nguyen&lt;/Author&gt;&lt;Year&gt;2016&lt;/Year&gt;&lt;RecNum&gt;61&lt;/RecNum&gt;&lt;DisplayText&gt;[64]&lt;/DisplayText&gt;&lt;record&gt;&lt;rec-number&gt;61&lt;/rec-number&gt;&lt;foreign-keys&gt;&lt;key app="EN" db-id="evez5wr52dw50feptstx009m2zpdsfdaa2wx" timestamp="1608659688"&gt;61&lt;/key&gt;&lt;/foreign-keys&gt;&lt;ref-type name="Journal Article"&gt;17&lt;/ref-type&gt;&lt;contributors&gt;&lt;authors&gt;&lt;author&gt;Jessica Williams</w:instrText>
      </w:r>
      <w:r w:rsidR="00267929" w:rsidRPr="003F0E31">
        <w:rPr>
          <w:rFonts w:hint="eastAsia"/>
        </w:rPr>
        <w:instrText>‐</w:instrText>
      </w:r>
      <w:r w:rsidR="00267929" w:rsidRPr="003F0E31">
        <w:rPr>
          <w:rFonts w:hint="eastAsia"/>
        </w:rPr>
        <w:instrText>Nguyen, J. Brett Sallach,  Shannon Bartelt</w:instrText>
      </w:r>
      <w:r w:rsidR="00267929" w:rsidRPr="003F0E31">
        <w:rPr>
          <w:rFonts w:hint="eastAsia"/>
        </w:rPr>
        <w:instrText>‐</w:instrText>
      </w:r>
      <w:r w:rsidR="00267929" w:rsidRPr="003F0E31">
        <w:rPr>
          <w:rFonts w:hint="eastAsia"/>
        </w:rPr>
        <w:instrText>Hunt&lt;/author&gt;&lt;/authors&gt;&lt;/contributors&gt;&lt;titles&gt;&lt;title&gt;Antibiotics and Antibiotic Re</w:instrText>
      </w:r>
      <w:r w:rsidR="00267929" w:rsidRPr="003F0E31">
        <w:instrText>sistance in Agroecosystems: State of the Science&lt;/title&gt;&lt;secondary-title&gt;Journal of Environmental Quality&lt;/secondary-title&gt;&lt;/titles&gt;&lt;periodical&gt;&lt;full-title&gt;Journal of Environmental Quality&lt;/full-title&gt;&lt;/periodical&gt;&lt;volume&gt;45&lt;/volume&gt;&lt;number&gt;2&lt;/number&gt;&lt;dates&gt;&lt;year&gt;2016&lt;/year&gt;&lt;/dates&gt;&lt;urls&gt;&lt;/urls&gt;&lt;electronic-resource-num&gt; https://doi.org/10.2134/jeq2015.07.0336&lt;/electronic-resource-num&gt;&lt;/record&gt;&lt;/Cite&gt;&lt;/EndNote&gt;</w:instrText>
      </w:r>
      <w:r w:rsidR="00C63D65" w:rsidRPr="003F0E31">
        <w:fldChar w:fldCharType="separate"/>
      </w:r>
      <w:r w:rsidR="00267929" w:rsidRPr="003F0E31">
        <w:rPr>
          <w:noProof/>
        </w:rPr>
        <w:t>[64]</w:t>
      </w:r>
      <w:r w:rsidR="00C63D65" w:rsidRPr="003F0E31">
        <w:fldChar w:fldCharType="end"/>
      </w:r>
      <w:r w:rsidR="00C63D65" w:rsidRPr="003F0E31">
        <w:t xml:space="preserve">. </w:t>
      </w:r>
      <w:r w:rsidR="00C63D65" w:rsidRPr="003F0E31">
        <w:rPr>
          <w:rStyle w:val="gywzne"/>
        </w:rPr>
        <w:t xml:space="preserve">In </w:t>
      </w:r>
      <w:r w:rsidR="00C63D65" w:rsidRPr="003F0E31">
        <w:rPr>
          <w:rStyle w:val="gywzne"/>
        </w:rPr>
        <w:lastRenderedPageBreak/>
        <w:t xml:space="preserve">Europe, each year, 25,000 people die directly from drug-resistant bacterial infections. </w:t>
      </w:r>
      <w:r w:rsidR="00B43525" w:rsidRPr="003F0E31">
        <w:rPr>
          <w:rStyle w:val="gywzne"/>
        </w:rPr>
        <w:t xml:space="preserve">The report was </w:t>
      </w:r>
      <w:r w:rsidR="00C63D65" w:rsidRPr="003F0E31">
        <w:rPr>
          <w:rStyle w:val="gywzne"/>
        </w:rPr>
        <w:t>documented by the European Centre for Disease Prevention and</w:t>
      </w:r>
      <w:r w:rsidR="00C63D65" w:rsidRPr="003F0E31">
        <w:t xml:space="preserve"> </w:t>
      </w:r>
      <w:r w:rsidR="00DA39CF" w:rsidRPr="003F0E31">
        <w:rPr>
          <w:rStyle w:val="gywzne"/>
        </w:rPr>
        <w:t>Control</w:t>
      </w:r>
      <w:r w:rsidR="00420800" w:rsidRPr="003F0E31">
        <w:rPr>
          <w:rStyle w:val="gywzne"/>
        </w:rPr>
        <w:fldChar w:fldCharType="begin"/>
      </w:r>
      <w:r w:rsidR="00420800" w:rsidRPr="003F0E31">
        <w:rPr>
          <w:rStyle w:val="gywzne"/>
        </w:rPr>
        <w:instrText xml:space="preserve"> ADDIN EN.CITE &lt;EndNote&gt;&lt;Cite&gt;&lt;Author&gt;Kraemer&lt;/Author&gt;&lt;Year&gt;2019&lt;/Year&gt;&lt;RecNum&gt;16&lt;/RecNum&gt;&lt;DisplayText&gt;[6]&lt;/DisplayText&gt;&lt;record&gt;&lt;rec-number&gt;16&lt;/rec-number&gt;&lt;foreign-keys&gt;&lt;key app="EN" db-id="v259rd5x8r2fp7epwvb5d2we2rw090aewsf5" timestamp="1621819552"&gt;16&lt;/key&gt;&lt;/foreign-keys&gt;&lt;ref-type name="Journal Article"&gt;17&lt;/ref-type&gt;&lt;contributors&gt;&lt;authors&gt;&lt;author&gt;Kraemer, Susanne A.&lt;/author&gt;&lt;author&gt;Ramachandran, Arthi&lt;/author&gt;&lt;author&gt;Perron, Gabriel G.&lt;/author&gt;&lt;/authors&gt;&lt;/contributors&gt;&lt;titles&gt;&lt;title&gt;Antibiotic Pollution in the Environment: From Microbial Ecology to Public Policy&lt;/title&gt;&lt;secondary-title&gt;Microorganisms&lt;/secondary-title&gt;&lt;alt-title&gt;Microorganisms&lt;/alt-title&gt;&lt;/titles&gt;&lt;periodical&gt;&lt;full-title&gt;Microorganisms&lt;/full-title&gt;&lt;abbr-1&gt;Microorganisms&lt;/abbr-1&gt;&lt;/periodical&gt;&lt;alt-periodical&gt;&lt;full-title&gt;Microorganisms&lt;/full-title&gt;&lt;abbr-1&gt;Microorganisms&lt;/abbr-1&gt;&lt;/alt-periodical&gt;&lt;pages&gt;180&lt;/pages&gt;&lt;volume&gt;7&lt;/volume&gt;&lt;number&gt;6&lt;/number&gt;&lt;keywords&gt;&lt;keyword&gt;antibiotic pollution&lt;/keyword&gt;&lt;keyword&gt;antibiotic resistance&lt;/keyword&gt;&lt;keyword&gt;antimicrobial resistance (AMR) policies&lt;/keyword&gt;&lt;keyword&gt;environmental resistome&lt;/keyword&gt;&lt;/keywords&gt;&lt;dates&gt;&lt;year&gt;2019&lt;/year&gt;&lt;/dates&gt;&lt;publisher&gt;MDPI&lt;/publisher&gt;&lt;isbn&gt;2076-2607&lt;/isbn&gt;&lt;accession-num&gt;31234491&lt;/accession-num&gt;&lt;urls&gt;&lt;related-urls&gt;&lt;url&gt;https://pubmed.ncbi.nlm.nih.gov/31234491&lt;/url&gt;&lt;url&gt;https://www.ncbi.nlm.nih.gov/pmc/articles/PMC6616856/&lt;/url&gt;&lt;/related-urls&gt;&lt;/urls&gt;&lt;electronic-resource-num&gt;10.3390/microorganisms7060180&lt;/electronic-resource-num&gt;&lt;remote-database-name&gt;PubMed&lt;/remote-database-name&gt;&lt;language&gt;eng&lt;/language&gt;&lt;/record&gt;&lt;/Cite&gt;&lt;/EndNote&gt;</w:instrText>
      </w:r>
      <w:r w:rsidR="00420800" w:rsidRPr="003F0E31">
        <w:rPr>
          <w:rStyle w:val="gywzne"/>
        </w:rPr>
        <w:fldChar w:fldCharType="separate"/>
      </w:r>
      <w:r w:rsidR="00420800" w:rsidRPr="003F0E31">
        <w:rPr>
          <w:rStyle w:val="gywzne"/>
          <w:noProof/>
        </w:rPr>
        <w:t>[6]</w:t>
      </w:r>
      <w:r w:rsidR="00420800" w:rsidRPr="003F0E31">
        <w:rPr>
          <w:rStyle w:val="gywzne"/>
        </w:rPr>
        <w:fldChar w:fldCharType="end"/>
      </w:r>
      <w:r w:rsidR="00DA39CF" w:rsidRPr="003F0E31">
        <w:rPr>
          <w:rStyle w:val="gywzne"/>
        </w:rPr>
        <w:t>.</w:t>
      </w:r>
      <w:r w:rsidR="00DA39CF" w:rsidRPr="003F0E31">
        <w:t xml:space="preserve"> </w:t>
      </w:r>
    </w:p>
    <w:p w14:paraId="4C2FCE35" w14:textId="258129AA" w:rsidR="0088373F" w:rsidRPr="003F0E31" w:rsidRDefault="0088373F">
      <w:pPr>
        <w:spacing w:after="0" w:afterAutospacing="0" w:line="360" w:lineRule="auto"/>
      </w:pPr>
      <w:r w:rsidRPr="003F0E31">
        <w:t>European research aims to assess the presence of four antibiotic compounds detected in the influent and e</w:t>
      </w:r>
      <w:r w:rsidR="00843B4E" w:rsidRPr="003F0E31">
        <w:t>f</w:t>
      </w:r>
      <w:r w:rsidRPr="003F0E31">
        <w:t xml:space="preserve">fluent of wastewater treatment plants (WWTPs) in the POCTEFA territory (north of Spain and south of France) </w:t>
      </w:r>
      <w:r w:rsidR="00843B4E" w:rsidRPr="003F0E31">
        <w:t xml:space="preserve">from 2018 through </w:t>
      </w:r>
      <w:r w:rsidRPr="003F0E31">
        <w:t>2019 and to relate the removal of antibiotic compounds with the processes used in the WWTPs</w:t>
      </w:r>
      <w:r w:rsidRPr="003F0E31">
        <w:fldChar w:fldCharType="begin"/>
      </w:r>
      <w:r w:rsidR="00267929" w:rsidRPr="003F0E31">
        <w:instrText xml:space="preserve"> ADDIN EN.CITE &lt;EndNote&gt;&lt;Cite&gt;&lt;Author&gt;Samuel Moles&lt;/Author&gt;&lt;Year&gt;2020&lt;/Year&gt;&lt;RecNum&gt;81&lt;/RecNum&gt;&lt;DisplayText&gt;[65]&lt;/DisplayText&gt;&lt;record&gt;&lt;rec-number&gt;81&lt;/rec-number&gt;&lt;foreign-keys&gt;&lt;key app="EN" db-id="evez5wr52dw50feptstx009m2zpdsfdaa2wx" timestamp="1619530002"&gt;81&lt;/key&gt;&lt;/foreign-keys&gt;&lt;ref-type name="Journal Article"&gt;17&lt;/ref-type&gt;&lt;contributors&gt;&lt;authors&gt;&lt;author&gt;Samuel Moles, Rosa Mosteo, Jairo Gómez, Joanna Szpunar, Sebastiano Gozzo, Juan R. Castillo, María P. Ormad&lt;/author&gt;&lt;/authors&gt;&lt;/contributors&gt;&lt;titles&gt;&lt;title&gt;Towards the Removal of Antibiotics Detected in Wastewaters in the POCTEFA Territory: Occurrence and TiO2 Photocatalytic Pilot-Scale Plant Performance&lt;/title&gt;&lt;secondary-title&gt;Water&lt;/secondary-title&gt;&lt;/titles&gt;&lt;periodical&gt;&lt;full-title&gt;Water&lt;/full-title&gt;&lt;/periodical&gt;&lt;volume&gt;12&lt;/volume&gt;&lt;dates&gt;&lt;year&gt;2020&lt;/year&gt;&lt;/dates&gt;&lt;urls&gt;&lt;/urls&gt;&lt;electronic-resource-num&gt;doi:10.3390/w12051453&lt;/electronic-resource-num&gt;&lt;/record&gt;&lt;/Cite&gt;&lt;/EndNote&gt;</w:instrText>
      </w:r>
      <w:r w:rsidRPr="003F0E31">
        <w:fldChar w:fldCharType="separate"/>
      </w:r>
      <w:r w:rsidR="00267929" w:rsidRPr="003F0E31">
        <w:rPr>
          <w:noProof/>
        </w:rPr>
        <w:t>[65]</w:t>
      </w:r>
      <w:r w:rsidRPr="003F0E31">
        <w:fldChar w:fldCharType="end"/>
      </w:r>
      <w:r w:rsidRPr="003F0E31">
        <w:t>. Though conventional wastewater treatment plants (WWTP) are there for the removal and reduction of many pollutants including pathogenic microorganisms, organic matters, and even antibiotics</w:t>
      </w:r>
      <w:r w:rsidRPr="003F0E31">
        <w:fldChar w:fldCharType="begin">
          <w:fldData xml:space="preserve">PEVuZE5vdGU+PENpdGU+PEF1dGhvcj5GZWxla2UgTW9nZXM8L0F1dGhvcj48WWVhcj4yMDE0PC9Z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</w:fldData>
        </w:fldChar>
      </w:r>
      <w:r w:rsidRPr="003F0E31">
        <w:instrText xml:space="preserve"> ADDIN EN.CITE </w:instrText>
      </w:r>
      <w:r w:rsidRPr="003F0E31">
        <w:fldChar w:fldCharType="begin">
          <w:fldData xml:space="preserve">PEVuZE5vdGU+PENpdGU+PEF1dGhvcj5GZWxla2UgTW9nZXM8L0F1dGhvcj48WWVhcj4yMDE0PC9Z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</w:fldData>
        </w:fldChar>
      </w:r>
      <w:r w:rsidRPr="003F0E31">
        <w:instrText xml:space="preserve"> ADDIN EN.CITE.DATA </w:instrText>
      </w:r>
      <w:r w:rsidRPr="003F0E31">
        <w:fldChar w:fldCharType="end"/>
      </w:r>
      <w:r w:rsidRPr="003F0E31">
        <w:fldChar w:fldCharType="separate"/>
      </w:r>
      <w:r w:rsidRPr="003F0E31">
        <w:rPr>
          <w:noProof/>
        </w:rPr>
        <w:t>[17, 18]</w:t>
      </w:r>
      <w:r w:rsidRPr="003F0E31">
        <w:fldChar w:fldCharType="end"/>
      </w:r>
      <w:r w:rsidRPr="003F0E31">
        <w:t>. However, these kinds of processes in treatment may have several sources for collection points for resistant organisms and antibiotics</w:t>
      </w:r>
      <w:r w:rsidR="00F55FE1" w:rsidRPr="003F0E31">
        <w:t>.</w:t>
      </w:r>
      <w:r w:rsidRPr="003F0E31">
        <w:t xml:space="preserve">  </w:t>
      </w:r>
      <w:r w:rsidR="00F55FE1" w:rsidRPr="003F0E31">
        <w:t xml:space="preserve">It </w:t>
      </w:r>
      <w:r w:rsidRPr="003F0E31">
        <w:t>may be considered as a hot-spot site for the dissemination of antibiotics</w:t>
      </w:r>
      <w:r w:rsidRPr="003F0E31">
        <w:fldChar w:fldCharType="begin"/>
      </w:r>
      <w:r w:rsidR="00267929" w:rsidRPr="003F0E31">
        <w:instrText xml:space="preserve"> ADDIN EN.CITE &lt;EndNote&gt;&lt;Cite&gt;&lt;Author&gt;Priyankaa&lt;/Author&gt;&lt;Year&gt;2015&lt;/Year&gt;&lt;RecNum&gt;15&lt;/RecNum&gt;&lt;IDText&gt;Bacterial dynamics in antibiotic wastewater treatment – a review bacterial dynamics in antibiotic wastewater treatment – a review&lt;/IDText&gt;&lt;DisplayText&gt;[54]&lt;/DisplayText&gt;&lt;record&gt;&lt;rec-number&gt;15&lt;/rec-number&gt;&lt;foreign-keys&gt;&lt;key app="EN" db-id="evez5wr52dw50feptstx009m2zpdsfdaa2wx" timestamp="1591370412"&gt;15&lt;/key&gt;&lt;/foreign-keys&gt;&lt;ref-type name="Journal Article"&gt;17&lt;/ref-type&gt;&lt;contributors&gt;&lt;authors&gt;&lt;author&gt;Priyankaa, Nandanb,&lt;/author&gt;&lt;/authors&gt;&lt;/contributors&gt;&lt;titles&gt;&lt;title&gt;Bacterial dynamics in antibiotic wastewater treatment – a review bacterial dynamics in antibiotic wastewater treatment – a review&lt;/title&gt;&lt;secondary-title&gt;Int. J. Occup. Health Saf.-Allied Sci&lt;/secondary-title&gt;&lt;/titles&gt;&lt;periodical&gt;&lt;full-title&gt;Int. J. Occup. Health Saf.-Allied Sci&lt;/full-title&gt;&lt;/periodical&gt;&lt;pages&gt;1–8&lt;/pages&gt;&lt;dates&gt;&lt;year&gt;2015&lt;/year&gt;&lt;/dates&gt;&lt;urls&gt;&lt;/urls&gt;&lt;/record&gt;&lt;/Cite&gt;&lt;/EndNote&gt;</w:instrText>
      </w:r>
      <w:r w:rsidRPr="003F0E31">
        <w:fldChar w:fldCharType="separate"/>
      </w:r>
      <w:r w:rsidR="00267929" w:rsidRPr="003F0E31">
        <w:rPr>
          <w:noProof/>
        </w:rPr>
        <w:t>[54]</w:t>
      </w:r>
      <w:r w:rsidRPr="003F0E31">
        <w:fldChar w:fldCharType="end"/>
      </w:r>
      <w:r w:rsidRPr="003F0E31">
        <w:t>, antibiotic-resistant bacteria and genes which can survive long</w:t>
      </w:r>
      <w:r w:rsidRPr="003F0E31">
        <w:fldChar w:fldCharType="begin"/>
      </w:r>
      <w:r w:rsidR="00267929" w:rsidRPr="003F0E31">
        <w:instrText xml:space="preserve"> ADDIN EN.CITE &lt;EndNote&gt;&lt;Cite&gt;&lt;Author&gt;Mao&lt;/Author&gt;&lt;Year&gt;2015&lt;/Year&gt;&lt;RecNum&gt;16&lt;/RecNum&gt;&lt;IDText&gt;Prevalence and proliferation of antibiotic resistance genes in two municipal wastewater treatment plants&lt;/IDText&gt;&lt;DisplayText&gt;[66]&lt;/DisplayText&gt;&lt;record&gt;&lt;rec-number&gt;16&lt;/rec-number&gt;&lt;foreign-keys&gt;&lt;key app="EN" db-id="evez5wr52dw50feptstx009m2zpdsfdaa2wx" timestamp="1591370412"&gt;16&lt;/key&gt;&lt;/foreign-keys&gt;&lt;ref-type name="Journal Article"&gt;17&lt;/ref-type&gt;&lt;contributors&gt;&lt;authors&gt;&lt;author&gt;Mao, Daqing&lt;/author&gt;&lt;/authors&gt;&lt;/contributors&gt;&lt;titles&gt;&lt;title&gt;Prevalence and proliferation of antibiotic resistance genes in two municipal wastewater treatment plants&lt;/title&gt;&lt;secondary-title&gt;Water Res&lt;/secondary-title&gt;&lt;/titles&gt;&lt;periodical&gt;&lt;full-title&gt;Water Res&lt;/full-title&gt;&lt;/periodical&gt;&lt;pages&gt;458–466&lt;/pages&gt;&lt;dates&gt;&lt;year&gt;2015&lt;/year&gt;&lt;/dates&gt;&lt;urls&gt;&lt;/urls&gt;&lt;/record&gt;&lt;/Cite&gt;&lt;/EndNote&gt;</w:instrText>
      </w:r>
      <w:r w:rsidRPr="003F0E31">
        <w:fldChar w:fldCharType="separate"/>
      </w:r>
      <w:r w:rsidR="00267929" w:rsidRPr="003F0E31">
        <w:rPr>
          <w:noProof/>
        </w:rPr>
        <w:t>[66]</w:t>
      </w:r>
      <w:r w:rsidRPr="003F0E31">
        <w:fldChar w:fldCharType="end"/>
      </w:r>
      <w:r w:rsidRPr="003F0E31">
        <w:t xml:space="preserve">, harsh routs and final disinfection processes into surface and drinking waters </w:t>
      </w:r>
      <w:r w:rsidRPr="003F0E31">
        <w:fldChar w:fldCharType="begin"/>
      </w:r>
      <w:r w:rsidR="00267929" w:rsidRPr="003F0E31">
        <w:instrText xml:space="preserve"> ADDIN EN.CITE &lt;EndNote&gt;&lt;Cite&gt;&lt;Author&gt;Rowe&lt;/Author&gt;&lt;Year&gt;2017&lt;/Year&gt;&lt;RecNum&gt;17&lt;/RecNum&gt;&lt;IDText&gt;Overexpression of antibiotic resistance genes in Hospital effluents over time&lt;/IDText&gt;&lt;DisplayText&gt;[67]&lt;/DisplayText&gt;&lt;record&gt;&lt;rec-number&gt;17&lt;/rec-number&gt;&lt;foreign-keys&gt;&lt;key app="EN" db-id="evez5wr52dw50feptstx009m2zpdsfdaa2wx" timestamp="1591370412"&gt;17&lt;/key&gt;&lt;/foreign-keys&gt;&lt;ref-type name="Journal Article"&gt;17&lt;/ref-type&gt;&lt;contributors&gt;&lt;authors&gt;&lt;author&gt;Rowe, Will P.M.&lt;/author&gt;&lt;/authors&gt;&lt;/contributors&gt;&lt;titles&gt;&lt;title&gt;Overexpression of antibiotic resistance genes in Hospital effluents over time&lt;/title&gt;&lt;secondary-title&gt;J. Antimicrob. Chemother&lt;/secondary-title&gt;&lt;/titles&gt;&lt;periodical&gt;&lt;full-title&gt;J. Antimicrob. Chemother&lt;/full-title&gt;&lt;/periodical&gt;&lt;pages&gt;1617–1623&lt;/pages&gt;&lt;dates&gt;&lt;year&gt;2017&lt;/year&gt;&lt;/dates&gt;&lt;urls&gt;&lt;/urls&gt;&lt;/record&gt;&lt;/Cite&gt;&lt;/EndNote&gt;</w:instrText>
      </w:r>
      <w:r w:rsidRPr="003F0E31">
        <w:fldChar w:fldCharType="separate"/>
      </w:r>
      <w:r w:rsidR="00267929" w:rsidRPr="003F0E31">
        <w:rPr>
          <w:noProof/>
        </w:rPr>
        <w:t>[67]</w:t>
      </w:r>
      <w:r w:rsidRPr="003F0E31">
        <w:fldChar w:fldCharType="end"/>
      </w:r>
      <w:r w:rsidRPr="003F0E31">
        <w:t>. Moreover, because antibiotic pollution is poorly regulated on a local and global scale, antibiotic molecules are increasingly found in terrestrial, freshwater, and marine environments</w:t>
      </w:r>
      <w:r w:rsidRPr="003F0E31">
        <w:fldChar w:fldCharType="begin">
          <w:fldData xml:space="preserve">PEVuZE5vdGU+PENpdGU+PEF1dGhvcj5Cb3ktUm91cmE8L0F1dGhvcj48WWVhcj4yMDE4PC9ZZWFy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</w:fldData>
        </w:fldChar>
      </w:r>
      <w:r w:rsidRPr="003F0E31">
        <w:instrText xml:space="preserve"> ADDIN EN.CITE </w:instrText>
      </w:r>
      <w:r w:rsidRPr="003F0E31">
        <w:fldChar w:fldCharType="begin">
          <w:fldData xml:space="preserve">PEVuZE5vdGU+PENpdGU+PEF1dGhvcj5Cb3ktUm91cmE8L0F1dGhvcj48WWVhcj4yMDE4PC9ZZWFy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</w:fldData>
        </w:fldChar>
      </w:r>
      <w:r w:rsidRPr="003F0E31">
        <w:instrText xml:space="preserve"> ADDIN EN.CITE.DATA </w:instrText>
      </w:r>
      <w:r w:rsidRPr="003F0E31">
        <w:fldChar w:fldCharType="end"/>
      </w:r>
      <w:r w:rsidRPr="003F0E31">
        <w:fldChar w:fldCharType="separate"/>
      </w:r>
      <w:r w:rsidRPr="003F0E31">
        <w:rPr>
          <w:noProof/>
        </w:rPr>
        <w:t>[18]</w:t>
      </w:r>
      <w:r w:rsidRPr="003F0E31">
        <w:fldChar w:fldCharType="end"/>
      </w:r>
      <w:r w:rsidRPr="003F0E31">
        <w:t>. Conventional wastewater treatment plants (WWTPs) are not designed to remove pharmaceuticals, metabolites or drugs</w:t>
      </w:r>
      <w:r w:rsidRPr="003F0E31">
        <w:fldChar w:fldCharType="begin">
          <w:fldData xml:space="preserve">PEVuZE5vdGU+PENpdGU+PEF1dGhvcj5NY2VuZTwvQXV0aG9yPjxZZWFyPjIwMTQ8L1llYXI+PFJl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Q5NC05PC9wYWdlcz48dm9sdW1lPjExMTwvdm9sdW1lPjxudW1iZXI+NDA8L251bWJl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</w:fldData>
        </w:fldChar>
      </w:r>
      <w:r w:rsidRPr="003F0E31">
        <w:instrText xml:space="preserve"> ADDIN EN.CITE </w:instrText>
      </w:r>
      <w:r w:rsidRPr="003F0E31">
        <w:fldChar w:fldCharType="begin">
          <w:fldData xml:space="preserve">PEVuZE5vdGU+PENpdGU+PEF1dGhvcj5NY2VuZTwvQXV0aG9yPjxZZWFyPjIwMTQ8L1llYXI+PFJl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xNDQ5NC05PC9wYWdlcz48dm9sdW1lPjExMTwvdm9sdW1lPjxudW1iZXI+NDA8L251bWJl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</w:fldData>
        </w:fldChar>
      </w:r>
      <w:r w:rsidRPr="003F0E31">
        <w:instrText xml:space="preserve"> ADDIN EN.CITE.DATA </w:instrText>
      </w:r>
      <w:r w:rsidRPr="003F0E31">
        <w:fldChar w:fldCharType="end"/>
      </w:r>
      <w:r w:rsidRPr="003F0E31">
        <w:fldChar w:fldCharType="separate"/>
      </w:r>
      <w:r w:rsidRPr="003F0E31">
        <w:rPr>
          <w:noProof/>
        </w:rPr>
        <w:t>[19-21]</w:t>
      </w:r>
      <w:r w:rsidRPr="003F0E31">
        <w:fldChar w:fldCharType="end"/>
      </w:r>
      <w:r w:rsidRPr="003F0E31">
        <w:t xml:space="preserve">. Some countries are using bio-method of treatment (see fig: </w:t>
      </w:r>
      <w:r w:rsidR="0057286E" w:rsidRPr="003F0E31">
        <w:t>3</w:t>
      </w:r>
      <w:r w:rsidRPr="003F0E31">
        <w:t>).</w:t>
      </w:r>
    </w:p>
    <w:p w14:paraId="6106B639" w14:textId="77777777" w:rsidR="0088373F" w:rsidRPr="003F0E31" w:rsidRDefault="0088373F" w:rsidP="0088373F">
      <w:pPr>
        <w:keepNext/>
        <w:spacing w:after="0" w:afterAutospacing="0" w:line="360" w:lineRule="auto"/>
      </w:pPr>
      <w:r w:rsidRPr="003F0E31">
        <w:rPr>
          <w:noProof/>
        </w:rPr>
        <w:drawing>
          <wp:inline distT="0" distB="0" distL="0" distR="0" wp14:anchorId="550BD2CA" wp14:editId="41A27BCE">
            <wp:extent cx="5692140" cy="2131183"/>
            <wp:effectExtent l="133350" t="114300" r="156210" b="173990"/>
            <wp:docPr id="4" name="Picture 4" descr="C:\Users\admin\AppData\Local\Temp\WeChat Files\5a89ea02aa7d32070ef8fb842ffe78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AppData\Local\Temp\WeChat Files\5a89ea02aa7d32070ef8fb842ffe78f.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9162"/>
                    <a:stretch/>
                  </pic:blipFill>
                  <pic:spPr bwMode="auto">
                    <a:xfrm>
                      <a:off x="0" y="0"/>
                      <a:ext cx="5717419" cy="214064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98982EB" w14:textId="77777777" w:rsidR="0088373F" w:rsidRPr="003F0E31" w:rsidRDefault="0088373F" w:rsidP="0088373F">
      <w:pPr>
        <w:pStyle w:val="a5"/>
        <w:rPr>
          <w:color w:val="auto"/>
          <w:sz w:val="24"/>
          <w:szCs w:val="24"/>
        </w:rPr>
      </w:pPr>
      <w:r w:rsidRPr="003F0E31">
        <w:rPr>
          <w:color w:val="auto"/>
          <w:sz w:val="24"/>
          <w:szCs w:val="24"/>
        </w:rPr>
        <w:t xml:space="preserve">Figure </w:t>
      </w:r>
      <w:r w:rsidR="00AB584A" w:rsidRPr="003F0E31">
        <w:rPr>
          <w:color w:val="auto"/>
          <w:sz w:val="24"/>
          <w:szCs w:val="24"/>
        </w:rPr>
        <w:t>3</w:t>
      </w:r>
      <w:r w:rsidRPr="003F0E31">
        <w:rPr>
          <w:color w:val="auto"/>
          <w:sz w:val="24"/>
          <w:szCs w:val="24"/>
        </w:rPr>
        <w:t xml:space="preserve"> Biological method for water treatment</w:t>
      </w:r>
    </w:p>
    <w:p w14:paraId="0B7065E3" w14:textId="327C40F4" w:rsidR="003175FB" w:rsidRPr="003F0E31" w:rsidRDefault="00C63D65">
      <w:pPr>
        <w:spacing w:after="0" w:afterAutospacing="0" w:line="360" w:lineRule="auto"/>
      </w:pPr>
      <w:r w:rsidRPr="003F0E31">
        <w:lastRenderedPageBreak/>
        <w:t>Another approach</w:t>
      </w:r>
      <w:r w:rsidR="00B31C70" w:rsidRPr="003F0E31">
        <w:t xml:space="preserve"> for</w:t>
      </w:r>
      <w:r w:rsidR="009F5780" w:rsidRPr="003F0E31">
        <w:t xml:space="preserve"> </w:t>
      </w:r>
      <w:r w:rsidRPr="003F0E31">
        <w:t xml:space="preserve">antibiotics was conducted for </w:t>
      </w:r>
      <w:r w:rsidR="009F5780" w:rsidRPr="003F0E31">
        <w:t xml:space="preserve">the </w:t>
      </w:r>
      <w:r w:rsidRPr="003F0E31">
        <w:t xml:space="preserve">separation of tetracycline from wastewater using </w:t>
      </w:r>
      <w:r w:rsidR="009F5780" w:rsidRPr="003F0E31">
        <w:t xml:space="preserve">a </w:t>
      </w:r>
      <w:r w:rsidRPr="003F0E31">
        <w:t xml:space="preserve">forward osmosis process with </w:t>
      </w:r>
      <w:r w:rsidR="009F5780" w:rsidRPr="003F0E31">
        <w:t>thin-</w:t>
      </w:r>
      <w:r w:rsidRPr="003F0E31">
        <w:t>film composite membrane—</w:t>
      </w:r>
      <w:r w:rsidR="00B31C70" w:rsidRPr="003F0E31">
        <w:t>i</w:t>
      </w:r>
      <w:r w:rsidRPr="003F0E31">
        <w:t>mplications for antibiotics recovery</w:t>
      </w:r>
      <w:r w:rsidRPr="003F0E31">
        <w:fldChar w:fldCharType="begin"/>
      </w:r>
      <w:r w:rsidR="00267929" w:rsidRPr="003F0E31">
        <w:instrText xml:space="preserve"> ADDIN EN.CITE &lt;EndNote&gt;&lt;Cite&gt;&lt;Author&gt;Pan&lt;/Author&gt;&lt;Year&gt;2015&lt;/Year&gt;&lt;RecNum&gt;85&lt;/RecNum&gt;&lt;DisplayText&gt;[68]&lt;/DisplayText&gt;&lt;record&gt;&lt;rec-number&gt;85&lt;/rec-number&gt;&lt;foreign-keys&gt;&lt;key app="EN" db-id="evez5wr52dw50feptstx009m2zpdsfdaa2wx" timestamp="1619531583"&gt;85&lt;/key&gt;&lt;/foreign-keys&gt;&lt;ref-type name="Journal Article"&gt;17&lt;/ref-type&gt;&lt;contributors&gt;&lt;authors&gt;&lt;author&gt;Pan, S.F.; Zhu, M.P.; Chen, J.P.; Yuan, Z.H.; Zhong, L.B.; Zheng, Y.M&lt;/author&gt;&lt;/authors&gt;&lt;/contributors&gt;&lt;titles&gt;&lt;title&gt;Separation of tetracycline from wastewater using forward osmosis process with thin film composite membrane—Implications for antibiotics recovery&lt;/title&gt;&lt;secondary-title&gt;Separation and Purification Technology&lt;/secondary-title&gt;&lt;/titles&gt;&lt;periodical&gt;&lt;full-title&gt;Separation and Purification Technology&lt;/full-title&gt;&lt;/periodical&gt;&lt;pages&gt;76-83&lt;/pages&gt;&lt;volume&gt;153&lt;/volume&gt;&lt;dates&gt;&lt;year&gt;2015&lt;/year&gt;&lt;/dates&gt;&lt;urls&gt;&lt;/urls&gt;&lt;electronic-resource-num&gt;https://doi.org/10.1016/j.seppur.2015.08.034&lt;/electronic-resource-num&gt;&lt;/record&gt;&lt;/Cite&gt;&lt;/EndNote&gt;</w:instrText>
      </w:r>
      <w:r w:rsidRPr="003F0E31">
        <w:fldChar w:fldCharType="separate"/>
      </w:r>
      <w:r w:rsidR="00267929" w:rsidRPr="003F0E31">
        <w:rPr>
          <w:noProof/>
        </w:rPr>
        <w:t>[68]</w:t>
      </w:r>
      <w:r w:rsidRPr="003F0E31">
        <w:fldChar w:fldCharType="end"/>
      </w:r>
      <w:r w:rsidRPr="003F0E31">
        <w:t>. In addition, for the solution of antibiotic issues with different technologies, study</w:t>
      </w:r>
      <w:r w:rsidRPr="003F0E31">
        <w:fldChar w:fldCharType="begin"/>
      </w:r>
      <w:r w:rsidR="00267929" w:rsidRPr="003F0E31">
        <w:instrText xml:space="preserve"> ADDIN EN.CITE &lt;EndNote&gt;&lt;Cite&gt;&lt;Author&gt;Alnajrani&lt;/Author&gt;&lt;Year&gt;2020&lt;/Year&gt;&lt;RecNum&gt;88&lt;/RecNum&gt;&lt;DisplayText&gt;[69]&lt;/DisplayText&gt;&lt;record&gt;&lt;rec-number&gt;88&lt;/rec-number&gt;&lt;foreign-keys&gt;&lt;key app="EN" db-id="evez5wr52dw50feptstx009m2zpdsfdaa2wx" timestamp="1619685513"&gt;88&lt;/key&gt;&lt;/foreign-keys&gt;&lt;ref-type name="Journal Article"&gt;17&lt;/ref-type&gt;&lt;contributors&gt;&lt;authors&gt;&lt;author&gt;Alnajrani, Mohammed N.&lt;/author&gt;&lt;author&gt;Alsager, Omar A.&lt;/author&gt;&lt;/authors&gt;&lt;/contributors&gt;&lt;titles&gt;&lt;title&gt;Removal of Antibiotics from Water by Polymer of Intrinsic Microporosity: Isotherms, Kinetics, Thermodynamics, and Adsorption Mechanism&lt;/title&gt;&lt;secondary-title&gt;Scientific Reports&lt;/secondary-title&gt;&lt;/titles&gt;&lt;periodical&gt;&lt;full-title&gt;Scientific Reports&lt;/full-title&gt;&lt;/periodical&gt;&lt;pages&gt;794&lt;/pages&gt;&lt;volume&gt;10&lt;/volume&gt;&lt;number&gt;1&lt;/number&gt;&lt;dates&gt;&lt;year&gt;2020&lt;/year&gt;&lt;pub-dates&gt;&lt;date&gt;2020/01/21&lt;/date&gt;&lt;/pub-dates&gt;&lt;/dates&gt;&lt;isbn&gt;2045-2322&lt;/isbn&gt;&lt;urls&gt;&lt;related-urls&gt;&lt;url&gt;https://doi.org/10.1038/s41598-020-57616-4&lt;/url&gt;&lt;/related-urls&gt;&lt;/urls&gt;&lt;electronic-resource-num&gt;10.1038/s41598-020-57616-4&lt;/electronic-resource-num&gt;&lt;/record&gt;&lt;/Cite&gt;&lt;/EndNote&gt;</w:instrText>
      </w:r>
      <w:r w:rsidRPr="003F0E31">
        <w:fldChar w:fldCharType="separate"/>
      </w:r>
      <w:r w:rsidR="00267929" w:rsidRPr="003F0E31">
        <w:rPr>
          <w:noProof/>
        </w:rPr>
        <w:t>[69]</w:t>
      </w:r>
      <w:r w:rsidRPr="003F0E31">
        <w:fldChar w:fldCharType="end"/>
      </w:r>
      <w:r w:rsidRPr="003F0E31">
        <w:t xml:space="preserve"> was conducted on removal of </w:t>
      </w:r>
      <w:r w:rsidR="00720A91" w:rsidRPr="003F0E31">
        <w:t>a</w:t>
      </w:r>
      <w:r w:rsidRPr="003F0E31">
        <w:t xml:space="preserve">ntibiotics from </w:t>
      </w:r>
      <w:r w:rsidR="00720A91" w:rsidRPr="003F0E31">
        <w:t>w</w:t>
      </w:r>
      <w:r w:rsidRPr="003F0E31">
        <w:t xml:space="preserve">ater by </w:t>
      </w:r>
      <w:r w:rsidR="00720A91" w:rsidRPr="003F0E31">
        <w:t>p</w:t>
      </w:r>
      <w:r w:rsidRPr="003F0E31">
        <w:t xml:space="preserve">olymer of </w:t>
      </w:r>
      <w:r w:rsidR="00720A91" w:rsidRPr="003F0E31">
        <w:t>i</w:t>
      </w:r>
      <w:r w:rsidRPr="003F0E31">
        <w:t xml:space="preserve">ntrinsic </w:t>
      </w:r>
      <w:r w:rsidR="00720A91" w:rsidRPr="003F0E31">
        <w:t>m</w:t>
      </w:r>
      <w:r w:rsidRPr="003F0E31">
        <w:t xml:space="preserve">icroporosity with </w:t>
      </w:r>
      <w:r w:rsidR="00720A91" w:rsidRPr="003F0E31">
        <w:t>i</w:t>
      </w:r>
      <w:r w:rsidRPr="003F0E31">
        <w:t xml:space="preserve">sotherms, </w:t>
      </w:r>
      <w:r w:rsidR="00720A91" w:rsidRPr="003F0E31">
        <w:t>k</w:t>
      </w:r>
      <w:r w:rsidRPr="003F0E31">
        <w:t xml:space="preserve">inetics, </w:t>
      </w:r>
      <w:r w:rsidR="00720A91" w:rsidRPr="003F0E31">
        <w:t>t</w:t>
      </w:r>
      <w:r w:rsidRPr="003F0E31">
        <w:t xml:space="preserve">hermodynamics, and </w:t>
      </w:r>
      <w:r w:rsidR="00720A91" w:rsidRPr="003F0E31">
        <w:t>a</w:t>
      </w:r>
      <w:r w:rsidRPr="003F0E31">
        <w:t xml:space="preserve">dsorption </w:t>
      </w:r>
      <w:r w:rsidR="00720A91" w:rsidRPr="003F0E31">
        <w:t>m</w:t>
      </w:r>
      <w:r w:rsidRPr="003F0E31">
        <w:t xml:space="preserve">echanism and results show better </w:t>
      </w:r>
      <w:r w:rsidR="00720A91" w:rsidRPr="003F0E31">
        <w:t xml:space="preserve">removal rate </w:t>
      </w:r>
      <w:r w:rsidRPr="003F0E31">
        <w:t>but still need to find easily available technology. More</w:t>
      </w:r>
      <w:r w:rsidR="001F4D88" w:rsidRPr="003F0E31">
        <w:t>o</w:t>
      </w:r>
      <w:r w:rsidRPr="003F0E31">
        <w:t xml:space="preserve">ver, </w:t>
      </w:r>
      <w:r w:rsidR="00F66212" w:rsidRPr="003F0E31">
        <w:t>a</w:t>
      </w:r>
      <w:r w:rsidRPr="003F0E31">
        <w:t xml:space="preserve">ntibiotics can be removed well with different technologies but also incomplete removal of various antibiotics in conventional municipal WWTPs with variable rates has been documented in some studies </w:t>
      </w:r>
      <w:r w:rsidRPr="003F0E31">
        <w:rPr>
          <w:b/>
          <w:bCs/>
        </w:rPr>
        <w:t>(see table 1)</w:t>
      </w:r>
      <w:r w:rsidRPr="003F0E31">
        <w:t>.</w:t>
      </w:r>
      <w:r w:rsidR="003175FB" w:rsidRPr="003F0E31">
        <w:t xml:space="preserve"> Another study was conducted about </w:t>
      </w:r>
      <w:r w:rsidR="001F4D88" w:rsidRPr="003F0E31">
        <w:t xml:space="preserve">the </w:t>
      </w:r>
      <w:r w:rsidR="003175FB" w:rsidRPr="003F0E31">
        <w:t>removal of antibiotics in conventional and advanced wastewater treatment, implications for environmental discharge</w:t>
      </w:r>
      <w:r w:rsidR="001F4D88" w:rsidRPr="003F0E31">
        <w:t>,</w:t>
      </w:r>
      <w:r w:rsidR="003175FB" w:rsidRPr="003F0E31">
        <w:t xml:space="preserve"> and wastewater recycling</w:t>
      </w:r>
      <w:r w:rsidR="003175FB" w:rsidRPr="003F0E31">
        <w:fldChar w:fldCharType="begin"/>
      </w:r>
      <w:r w:rsidR="00267929" w:rsidRPr="003F0E31">
        <w:instrText xml:space="preserve"> ADDIN EN.CITE &lt;EndNote&gt;&lt;Cite&gt;&lt;Author&gt;Watkinson&lt;/Author&gt;&lt;Year&gt;2007&lt;/Year&gt;&lt;RecNum&gt;89&lt;/RecNum&gt;&lt;DisplayText&gt;[70]&lt;/DisplayText&gt;&lt;record&gt;&lt;rec-number&gt;89&lt;/rec-number&gt;&lt;foreign-keys&gt;&lt;key app="EN" db-id="evez5wr52dw50feptstx009m2zpdsfdaa2wx" timestamp="1619690289"&gt;89&lt;/key&gt;&lt;/foreign-keys&gt;&lt;ref-type name="Journal Article"&gt;17&lt;/ref-type&gt;&lt;contributors&gt;&lt;authors&gt;&lt;author&gt;Watkinson, A. J.&lt;/author&gt;&lt;author&gt;Murby, E. J.&lt;/author&gt;&lt;author&gt;Costanzo, S. D.&lt;/author&gt;&lt;/authors&gt;&lt;/contributors&gt;&lt;titles&gt;&lt;title&gt;Removal of antibiotics in conventional and advanced wastewater treatment: Implications for environmental discharge and wastewater recycling&lt;/title&gt;&lt;secondary-title&gt;Water Research&lt;/secondary-title&gt;&lt;/titles&gt;&lt;periodical&gt;&lt;full-title&gt;Water Research&lt;/full-title&gt;&lt;/periodical&gt;&lt;pages&gt;4164-4176&lt;/pages&gt;&lt;volume&gt;41&lt;/volume&gt;&lt;number&gt;18&lt;/number&gt;&lt;keywords&gt;&lt;keyword&gt;Activated sludge&lt;/keyword&gt;&lt;keyword&gt;Antibiotics&lt;/keyword&gt;&lt;keyword&gt;Environment&lt;/keyword&gt;&lt;keyword&gt;Microfiltration&lt;/keyword&gt;&lt;keyword&gt;Reverse osmosis&lt;/keyword&gt;&lt;keyword&gt;Water&lt;/keyword&gt;&lt;keyword&gt;Reuse&lt;/keyword&gt;&lt;keyword&gt;Recycling&lt;/keyword&gt;&lt;keyword&gt;WWTP&lt;/keyword&gt;&lt;/keywords&gt;&lt;dates&gt;&lt;year&gt;2007&lt;/year&gt;&lt;pub-dates&gt;&lt;date&gt;2007/10/01/&lt;/date&gt;&lt;/pub-dates&gt;&lt;/dates&gt;&lt;isbn&gt;0043-1354&lt;/isbn&gt;&lt;urls&gt;&lt;related-urls&gt;&lt;url&gt;https://www.sciencedirect.com/science/article/pii/S0043135407002539&lt;/url&gt;&lt;/related-urls&gt;&lt;/urls&gt;&lt;electronic-resource-num&gt;https://doi.org/10.1016/j.watres.2007.04.005&lt;/electronic-resource-num&gt;&lt;/record&gt;&lt;/Cite&gt;&lt;/EndNote&gt;</w:instrText>
      </w:r>
      <w:r w:rsidR="003175FB" w:rsidRPr="003F0E31">
        <w:fldChar w:fldCharType="separate"/>
      </w:r>
      <w:r w:rsidR="00267929" w:rsidRPr="003F0E31">
        <w:rPr>
          <w:noProof/>
        </w:rPr>
        <w:t>[70]</w:t>
      </w:r>
      <w:r w:rsidR="003175FB" w:rsidRPr="003F0E31">
        <w:fldChar w:fldCharType="end"/>
      </w:r>
      <w:r w:rsidR="003175FB" w:rsidRPr="003F0E31">
        <w:t xml:space="preserve">. Proclivities for </w:t>
      </w:r>
      <w:r w:rsidR="001F4D88" w:rsidRPr="003F0E31">
        <w:t xml:space="preserve">the </w:t>
      </w:r>
      <w:r w:rsidR="003175FB" w:rsidRPr="003F0E31">
        <w:t>prevalence and treatment of antibiotics in the ambient water was studied, different technologies were applied around the world</w:t>
      </w:r>
      <w:r w:rsidR="003175FB" w:rsidRPr="003F0E31">
        <w:fldChar w:fldCharType="begin"/>
      </w:r>
      <w:r w:rsidR="00267929" w:rsidRPr="003F0E31">
        <w:instrText xml:space="preserve"> ADDIN EN.CITE &lt;EndNote&gt;&lt;Cite&gt;&lt;Author&gt;Bhagat&lt;/Author&gt;&lt;Year&gt;2020&lt;/Year&gt;&lt;RecNum&gt;102&lt;/RecNum&gt;&lt;DisplayText&gt;[71]&lt;/DisplayText&gt;&lt;record&gt;&lt;rec-number&gt;102&lt;/rec-number&gt;&lt;foreign-keys&gt;&lt;key app="EN" db-id="evez5wr52dw50feptstx009m2zpdsfdaa2wx" timestamp="1619714578"&gt;102&lt;/key&gt;&lt;/foreign-keys&gt;&lt;ref-type name="Journal Article"&gt;17&lt;/ref-type&gt;&lt;contributors&gt;&lt;authors&gt;&lt;author&gt;Bhagat, Chandrashekhar&lt;/author&gt;&lt;author&gt;Kumar, Manish&lt;/author&gt;&lt;author&gt;Tyagi, Vinay Kumar&lt;/author&gt;&lt;author&gt;Mohapatra, Pranab Kumar&lt;/author&gt;&lt;/authors&gt;&lt;/contributors&gt;&lt;titles&gt;&lt;title&gt;Proclivities for prevalence and treatment of antibiotics in the ambient water: a review&lt;/title&gt;&lt;secondary-title&gt;npj Clean Water&lt;/secondary-title&gt;&lt;/titles&gt;&lt;periodical&gt;&lt;full-title&gt;npj Clean Water&lt;/full-title&gt;&lt;/periodical&gt;&lt;pages&gt;42&lt;/pages&gt;&lt;volume&gt;3&lt;/volume&gt;&lt;number&gt;1&lt;/number&gt;&lt;dates&gt;&lt;year&gt;2020&lt;/year&gt;&lt;pub-dates&gt;&lt;date&gt;2020/10/16&lt;/date&gt;&lt;/pub-dates&gt;&lt;/dates&gt;&lt;isbn&gt;2059-7037&lt;/isbn&gt;&lt;urls&gt;&lt;related-urls&gt;&lt;url&gt;https://doi.org/10.1038/s41545-020-00087-x&lt;/url&gt;&lt;/related-urls&gt;&lt;/urls&gt;&lt;electronic-resource-num&gt;10.1038/s41545-020-00087-x&lt;/electronic-resource-num&gt;&lt;/record&gt;&lt;/Cite&gt;&lt;/EndNote&gt;</w:instrText>
      </w:r>
      <w:r w:rsidR="003175FB" w:rsidRPr="003F0E31">
        <w:fldChar w:fldCharType="separate"/>
      </w:r>
      <w:r w:rsidR="00267929" w:rsidRPr="003F0E31">
        <w:rPr>
          <w:noProof/>
        </w:rPr>
        <w:t>[71]</w:t>
      </w:r>
      <w:r w:rsidR="003175FB" w:rsidRPr="003F0E31">
        <w:fldChar w:fldCharType="end"/>
      </w:r>
      <w:r w:rsidR="003175FB" w:rsidRPr="003F0E31">
        <w:t xml:space="preserve">. Constructed wetlands have been documented as an efficient technology for the removal of pathogenic and antibiotics. </w:t>
      </w:r>
      <w:bookmarkStart w:id="0" w:name="_Hlk19659841"/>
      <w:r w:rsidR="003175FB" w:rsidRPr="003F0E31">
        <w:t xml:space="preserve">Removal efficiency is more than other </w:t>
      </w:r>
      <w:bookmarkEnd w:id="0"/>
      <w:r w:rsidR="003175FB" w:rsidRPr="003F0E31">
        <w:t>technologies because the majority of studies of antibiotics removal via tertiary wastewater treatment have been conducted in EU nations, the USA, Australia, and China. In comparison, sand filtration and UV irradiation are less effective</w:t>
      </w:r>
      <w:r w:rsidR="003175FB" w:rsidRPr="003F0E31">
        <w:fldChar w:fldCharType="begin">
          <w:fldData xml:space="preserve">PEVuZE5vdGU+PENpdGU+PEF1dGhvcj5SaWNhcmRvIFNpZHJhY2gtQ2FyZG9uYTwvQXV0aG9yPjxZ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</w:fldData>
        </w:fldChar>
      </w:r>
      <w:r w:rsidR="00267929" w:rsidRPr="003F0E31">
        <w:instrText xml:space="preserve"> ADDIN EN.CITE </w:instrText>
      </w:r>
      <w:r w:rsidR="00267929" w:rsidRPr="003F0E31">
        <w:fldChar w:fldCharType="begin">
          <w:fldData xml:space="preserve">PEVuZE5vdGU+PENpdGU+PEF1dGhvcj5SaWNhcmRvIFNpZHJhY2gtQ2FyZG9uYTwvQXV0aG9yPjxZ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</w:fldData>
        </w:fldChar>
      </w:r>
      <w:r w:rsidR="00267929" w:rsidRPr="003F0E31">
        <w:instrText xml:space="preserve"> ADDIN EN.CITE.DATA </w:instrText>
      </w:r>
      <w:r w:rsidR="00267929" w:rsidRPr="003F0E31">
        <w:fldChar w:fldCharType="end"/>
      </w:r>
      <w:r w:rsidR="003175FB" w:rsidRPr="003F0E31">
        <w:fldChar w:fldCharType="separate"/>
      </w:r>
      <w:r w:rsidR="00267929" w:rsidRPr="003F0E31">
        <w:rPr>
          <w:noProof/>
        </w:rPr>
        <w:t>[72-74]</w:t>
      </w:r>
      <w:r w:rsidR="003175FB" w:rsidRPr="003F0E31">
        <w:fldChar w:fldCharType="end"/>
      </w:r>
      <w:r w:rsidR="003175FB" w:rsidRPr="003F0E31">
        <w:t xml:space="preserve">. Recently, </w:t>
      </w:r>
      <w:r w:rsidR="001F4D88" w:rsidRPr="003F0E31">
        <w:t xml:space="preserve">the </w:t>
      </w:r>
      <w:r w:rsidR="003175FB" w:rsidRPr="003F0E31">
        <w:t>constructed wetland is being used to treat wastewater.</w:t>
      </w:r>
    </w:p>
    <w:p w14:paraId="72017A3F" w14:textId="73D67CBB" w:rsidR="005F4989" w:rsidRPr="003F0E31" w:rsidRDefault="005F4989" w:rsidP="005F4989">
      <w:pPr>
        <w:pStyle w:val="a5"/>
        <w:spacing w:line="360" w:lineRule="auto"/>
        <w:rPr>
          <w:color w:val="auto"/>
          <w:sz w:val="24"/>
          <w:szCs w:val="24"/>
        </w:rPr>
      </w:pPr>
      <w:r w:rsidRPr="003F0E31">
        <w:rPr>
          <w:color w:val="auto"/>
          <w:sz w:val="24"/>
          <w:szCs w:val="24"/>
        </w:rPr>
        <w:t xml:space="preserve">Table </w:t>
      </w:r>
      <w:r w:rsidRPr="003F0E31">
        <w:rPr>
          <w:color w:val="auto"/>
          <w:sz w:val="24"/>
          <w:szCs w:val="24"/>
        </w:rPr>
        <w:fldChar w:fldCharType="begin"/>
      </w:r>
      <w:r w:rsidRPr="003F0E31">
        <w:rPr>
          <w:color w:val="auto"/>
          <w:sz w:val="24"/>
          <w:szCs w:val="24"/>
        </w:rPr>
        <w:instrText xml:space="preserve"> SEQ Table \* ARABIC </w:instrText>
      </w:r>
      <w:r w:rsidRPr="003F0E31">
        <w:rPr>
          <w:color w:val="auto"/>
          <w:sz w:val="24"/>
          <w:szCs w:val="24"/>
        </w:rPr>
        <w:fldChar w:fldCharType="separate"/>
      </w:r>
      <w:r w:rsidR="002E49B0">
        <w:rPr>
          <w:noProof/>
          <w:color w:val="auto"/>
          <w:sz w:val="24"/>
          <w:szCs w:val="24"/>
        </w:rPr>
        <w:t>1</w:t>
      </w:r>
      <w:r w:rsidRPr="003F0E31">
        <w:rPr>
          <w:noProof/>
          <w:color w:val="auto"/>
          <w:sz w:val="24"/>
          <w:szCs w:val="24"/>
        </w:rPr>
        <w:fldChar w:fldCharType="end"/>
      </w:r>
      <w:r w:rsidRPr="003F0E31">
        <w:rPr>
          <w:color w:val="auto"/>
          <w:sz w:val="24"/>
          <w:szCs w:val="24"/>
        </w:rPr>
        <w:t xml:space="preserve"> Incomplete removal of various antibiotics in conventional municipal WWTPs</w:t>
      </w:r>
    </w:p>
    <w:tbl>
      <w:tblPr>
        <w:tblStyle w:val="a4"/>
        <w:tblW w:w="0" w:type="auto"/>
        <w:jc w:val="center"/>
        <w:tblLook w:val="04A0" w:firstRow="1" w:lastRow="0" w:firstColumn="1" w:lastColumn="0" w:noHBand="0" w:noVBand="1"/>
      </w:tblPr>
      <w:tblGrid>
        <w:gridCol w:w="844"/>
        <w:gridCol w:w="2478"/>
        <w:gridCol w:w="1652"/>
        <w:gridCol w:w="2442"/>
      </w:tblGrid>
      <w:tr w:rsidR="003F0E31" w:rsidRPr="003F0E31" w14:paraId="4E1BC7C8" w14:textId="77777777" w:rsidTr="005F4989">
        <w:trPr>
          <w:trHeight w:val="467"/>
          <w:jc w:val="center"/>
        </w:trPr>
        <w:tc>
          <w:tcPr>
            <w:tcW w:w="844" w:type="dxa"/>
            <w:vAlign w:val="center"/>
          </w:tcPr>
          <w:p w14:paraId="3DBBB959" w14:textId="77777777" w:rsidR="005F4989" w:rsidRPr="003F0E31" w:rsidRDefault="005F4989" w:rsidP="009F032B">
            <w:pPr>
              <w:pStyle w:val="ae"/>
              <w:spacing w:line="360" w:lineRule="auto"/>
              <w:jc w:val="both"/>
            </w:pPr>
            <w:r w:rsidRPr="003F0E31">
              <w:t>S. No</w:t>
            </w:r>
          </w:p>
        </w:tc>
        <w:tc>
          <w:tcPr>
            <w:tcW w:w="2478" w:type="dxa"/>
            <w:vAlign w:val="center"/>
          </w:tcPr>
          <w:p w14:paraId="65C26BEA" w14:textId="77777777" w:rsidR="005F4989" w:rsidRPr="003F0E31" w:rsidRDefault="005F4989" w:rsidP="009F032B">
            <w:pPr>
              <w:pStyle w:val="ae"/>
              <w:spacing w:line="360" w:lineRule="auto"/>
              <w:jc w:val="both"/>
            </w:pPr>
            <w:r w:rsidRPr="003F0E31">
              <w:t>Antibiotics</w:t>
            </w:r>
          </w:p>
        </w:tc>
        <w:tc>
          <w:tcPr>
            <w:tcW w:w="1652" w:type="dxa"/>
            <w:vAlign w:val="center"/>
          </w:tcPr>
          <w:p w14:paraId="6EB2CF04" w14:textId="77777777" w:rsidR="005F4989" w:rsidRPr="003F0E31" w:rsidRDefault="005F4989" w:rsidP="009F032B">
            <w:pPr>
              <w:pStyle w:val="ae"/>
              <w:spacing w:line="360" w:lineRule="auto"/>
              <w:jc w:val="both"/>
            </w:pPr>
            <w:r w:rsidRPr="003F0E31">
              <w:t>Percentage</w:t>
            </w:r>
          </w:p>
        </w:tc>
        <w:tc>
          <w:tcPr>
            <w:tcW w:w="2442" w:type="dxa"/>
            <w:vAlign w:val="center"/>
          </w:tcPr>
          <w:p w14:paraId="5CBCB294" w14:textId="77777777" w:rsidR="005F4989" w:rsidRPr="003F0E31" w:rsidRDefault="005F4989" w:rsidP="009F032B">
            <w:pPr>
              <w:pStyle w:val="ae"/>
              <w:spacing w:line="360" w:lineRule="auto"/>
              <w:jc w:val="both"/>
            </w:pPr>
            <w:r w:rsidRPr="003F0E31">
              <w:t>Reference</w:t>
            </w:r>
          </w:p>
        </w:tc>
      </w:tr>
      <w:tr w:rsidR="003F0E31" w:rsidRPr="003F0E31" w14:paraId="665D5DF8" w14:textId="77777777" w:rsidTr="005F4989">
        <w:trPr>
          <w:trHeight w:val="453"/>
          <w:jc w:val="center"/>
        </w:trPr>
        <w:tc>
          <w:tcPr>
            <w:tcW w:w="844" w:type="dxa"/>
            <w:vAlign w:val="center"/>
          </w:tcPr>
          <w:p w14:paraId="1ACC32B4" w14:textId="77777777" w:rsidR="005F4989" w:rsidRPr="003F0E31" w:rsidRDefault="005F4989" w:rsidP="009F032B">
            <w:pPr>
              <w:pStyle w:val="ae"/>
              <w:spacing w:line="360" w:lineRule="auto"/>
              <w:jc w:val="both"/>
            </w:pPr>
            <w:r w:rsidRPr="003F0E31">
              <w:t>1</w:t>
            </w:r>
          </w:p>
        </w:tc>
        <w:tc>
          <w:tcPr>
            <w:tcW w:w="2478" w:type="dxa"/>
            <w:vAlign w:val="center"/>
          </w:tcPr>
          <w:p w14:paraId="26C1DE36" w14:textId="77777777" w:rsidR="005F4989" w:rsidRPr="003F0E31" w:rsidRDefault="005F4989" w:rsidP="009F032B">
            <w:pPr>
              <w:pStyle w:val="ae"/>
              <w:spacing w:line="360" w:lineRule="auto"/>
              <w:jc w:val="both"/>
            </w:pPr>
            <w:r w:rsidRPr="003F0E31">
              <w:t>Sulfadiazine</w:t>
            </w:r>
          </w:p>
        </w:tc>
        <w:tc>
          <w:tcPr>
            <w:tcW w:w="1652" w:type="dxa"/>
            <w:vAlign w:val="center"/>
          </w:tcPr>
          <w:p w14:paraId="767687A5" w14:textId="77777777" w:rsidR="005F4989" w:rsidRPr="003F0E31" w:rsidRDefault="005F4989" w:rsidP="009F032B">
            <w:pPr>
              <w:pStyle w:val="ae"/>
              <w:spacing w:line="360" w:lineRule="auto"/>
              <w:jc w:val="both"/>
            </w:pPr>
            <w:r w:rsidRPr="003F0E31">
              <w:t>23 to 94 %</w:t>
            </w:r>
          </w:p>
        </w:tc>
        <w:tc>
          <w:tcPr>
            <w:tcW w:w="2442" w:type="dxa"/>
            <w:vMerge w:val="restart"/>
            <w:vAlign w:val="center"/>
          </w:tcPr>
          <w:p w14:paraId="3C3EB077" w14:textId="77777777" w:rsidR="005F4989" w:rsidRPr="003F0E31" w:rsidRDefault="005F4989" w:rsidP="009F032B">
            <w:pPr>
              <w:pStyle w:val="ae"/>
              <w:spacing w:line="360" w:lineRule="auto"/>
              <w:jc w:val="both"/>
            </w:pPr>
            <w:r w:rsidRPr="003F0E31">
              <w:fldChar w:fldCharType="begin">
                <w:fldData xml:space="preserve">PEVuZE5vdGU+PENpdGU+PEF1dGhvcj5DaGVuIEo8L0F1dGhvcj48WWVhcj4yMDE1PC9ZZWFyPjxS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</w:fldData>
              </w:fldChar>
            </w:r>
            <w:r w:rsidR="00267929" w:rsidRPr="003F0E31">
              <w:instrText xml:space="preserve"> ADDIN EN.CITE </w:instrText>
            </w:r>
            <w:r w:rsidR="00267929" w:rsidRPr="003F0E31">
              <w:fldChar w:fldCharType="begin">
                <w:fldData xml:space="preserve">PEVuZE5vdGU+PENpdGU+PEF1dGhvcj5DaGVuIEo8L0F1dGhvcj48WWVhcj4yMDE1PC9ZZWFyPjxS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</w:fldData>
              </w:fldChar>
            </w:r>
            <w:r w:rsidR="00267929" w:rsidRPr="003F0E31">
              <w:instrText xml:space="preserve"> ADDIN EN.CITE.DATA </w:instrText>
            </w:r>
            <w:r w:rsidR="00267929" w:rsidRPr="003F0E31">
              <w:fldChar w:fldCharType="end"/>
            </w:r>
            <w:r w:rsidRPr="003F0E31">
              <w:fldChar w:fldCharType="separate"/>
            </w:r>
            <w:r w:rsidR="00267929" w:rsidRPr="003F0E31">
              <w:rPr>
                <w:noProof/>
              </w:rPr>
              <w:t>[2, 46, 74-83]</w:t>
            </w:r>
            <w:r w:rsidRPr="003F0E31">
              <w:fldChar w:fldCharType="end"/>
            </w:r>
          </w:p>
          <w:p w14:paraId="4C0491E2" w14:textId="77777777" w:rsidR="005F4989" w:rsidRPr="003F0E31" w:rsidRDefault="005F4989" w:rsidP="009F032B">
            <w:pPr>
              <w:pStyle w:val="ae"/>
              <w:spacing w:line="360" w:lineRule="auto"/>
              <w:jc w:val="both"/>
            </w:pPr>
          </w:p>
        </w:tc>
      </w:tr>
      <w:tr w:rsidR="003F0E31" w:rsidRPr="003F0E31" w14:paraId="379B15D2" w14:textId="77777777" w:rsidTr="005F4989">
        <w:trPr>
          <w:trHeight w:val="453"/>
          <w:jc w:val="center"/>
        </w:trPr>
        <w:tc>
          <w:tcPr>
            <w:tcW w:w="844" w:type="dxa"/>
            <w:vAlign w:val="center"/>
          </w:tcPr>
          <w:p w14:paraId="26EAEF40" w14:textId="77777777" w:rsidR="005F4989" w:rsidRPr="003F0E31" w:rsidRDefault="005F4989" w:rsidP="009F032B">
            <w:pPr>
              <w:pStyle w:val="ae"/>
              <w:spacing w:line="360" w:lineRule="auto"/>
              <w:jc w:val="both"/>
            </w:pPr>
            <w:r w:rsidRPr="003F0E31">
              <w:t>2</w:t>
            </w:r>
          </w:p>
        </w:tc>
        <w:tc>
          <w:tcPr>
            <w:tcW w:w="2478" w:type="dxa"/>
            <w:vAlign w:val="center"/>
          </w:tcPr>
          <w:p w14:paraId="1DE94344" w14:textId="77777777" w:rsidR="005F4989" w:rsidRPr="003F0E31" w:rsidRDefault="005F4989" w:rsidP="009F032B">
            <w:pPr>
              <w:pStyle w:val="ae"/>
              <w:spacing w:line="360" w:lineRule="auto"/>
              <w:jc w:val="both"/>
            </w:pPr>
            <w:r w:rsidRPr="003F0E31">
              <w:t>Chlortetracycline</w:t>
            </w:r>
          </w:p>
        </w:tc>
        <w:tc>
          <w:tcPr>
            <w:tcW w:w="1652" w:type="dxa"/>
            <w:vAlign w:val="center"/>
          </w:tcPr>
          <w:p w14:paraId="18C65974" w14:textId="77777777" w:rsidR="005F4989" w:rsidRPr="003F0E31" w:rsidRDefault="005F4989" w:rsidP="009F032B">
            <w:pPr>
              <w:pStyle w:val="ae"/>
              <w:spacing w:line="360" w:lineRule="auto"/>
              <w:jc w:val="both"/>
            </w:pPr>
            <w:r w:rsidRPr="003F0E31">
              <w:t>78 to 100%</w:t>
            </w:r>
          </w:p>
        </w:tc>
        <w:tc>
          <w:tcPr>
            <w:tcW w:w="2442" w:type="dxa"/>
            <w:vMerge/>
            <w:vAlign w:val="center"/>
          </w:tcPr>
          <w:p w14:paraId="0C627123" w14:textId="77777777" w:rsidR="005F4989" w:rsidRPr="003F0E31" w:rsidRDefault="005F4989" w:rsidP="009F032B">
            <w:pPr>
              <w:pStyle w:val="ae"/>
              <w:spacing w:line="360" w:lineRule="auto"/>
              <w:jc w:val="both"/>
            </w:pPr>
          </w:p>
        </w:tc>
      </w:tr>
      <w:tr w:rsidR="003F0E31" w:rsidRPr="003F0E31" w14:paraId="78331F1C" w14:textId="77777777" w:rsidTr="005F4989">
        <w:trPr>
          <w:trHeight w:val="467"/>
          <w:jc w:val="center"/>
        </w:trPr>
        <w:tc>
          <w:tcPr>
            <w:tcW w:w="844" w:type="dxa"/>
            <w:vAlign w:val="center"/>
          </w:tcPr>
          <w:p w14:paraId="53A0E56A" w14:textId="77777777" w:rsidR="005F4989" w:rsidRPr="003F0E31" w:rsidRDefault="005F4989" w:rsidP="009F032B">
            <w:pPr>
              <w:pStyle w:val="ae"/>
              <w:spacing w:line="360" w:lineRule="auto"/>
              <w:jc w:val="both"/>
            </w:pPr>
            <w:r w:rsidRPr="003F0E31">
              <w:t>3</w:t>
            </w:r>
          </w:p>
        </w:tc>
        <w:tc>
          <w:tcPr>
            <w:tcW w:w="2478" w:type="dxa"/>
            <w:vAlign w:val="center"/>
          </w:tcPr>
          <w:p w14:paraId="5E8E0253" w14:textId="77777777" w:rsidR="005F4989" w:rsidRPr="003F0E31" w:rsidRDefault="005F4989" w:rsidP="009F032B">
            <w:pPr>
              <w:pStyle w:val="ae"/>
              <w:spacing w:line="360" w:lineRule="auto"/>
              <w:jc w:val="both"/>
            </w:pPr>
            <w:r w:rsidRPr="003F0E31">
              <w:t>Tetracycline</w:t>
            </w:r>
          </w:p>
        </w:tc>
        <w:tc>
          <w:tcPr>
            <w:tcW w:w="1652" w:type="dxa"/>
            <w:vAlign w:val="center"/>
          </w:tcPr>
          <w:p w14:paraId="08FC1CCC" w14:textId="77777777" w:rsidR="005F4989" w:rsidRPr="003F0E31" w:rsidRDefault="005F4989" w:rsidP="009F032B">
            <w:pPr>
              <w:pStyle w:val="ae"/>
              <w:spacing w:line="360" w:lineRule="auto"/>
              <w:jc w:val="both"/>
            </w:pPr>
            <w:r w:rsidRPr="003F0E31">
              <w:t>−9 to 97 %</w:t>
            </w:r>
          </w:p>
        </w:tc>
        <w:tc>
          <w:tcPr>
            <w:tcW w:w="2442" w:type="dxa"/>
            <w:vMerge/>
            <w:vAlign w:val="center"/>
          </w:tcPr>
          <w:p w14:paraId="4AE96E23" w14:textId="77777777" w:rsidR="005F4989" w:rsidRPr="003F0E31" w:rsidRDefault="005F4989" w:rsidP="009F032B">
            <w:pPr>
              <w:pStyle w:val="ae"/>
              <w:spacing w:line="360" w:lineRule="auto"/>
              <w:jc w:val="both"/>
            </w:pPr>
          </w:p>
        </w:tc>
      </w:tr>
      <w:tr w:rsidR="003F0E31" w:rsidRPr="003F0E31" w14:paraId="1968C8FF" w14:textId="77777777" w:rsidTr="005F4989">
        <w:trPr>
          <w:trHeight w:val="453"/>
          <w:jc w:val="center"/>
        </w:trPr>
        <w:tc>
          <w:tcPr>
            <w:tcW w:w="844" w:type="dxa"/>
            <w:vAlign w:val="center"/>
          </w:tcPr>
          <w:p w14:paraId="5C3D72AD" w14:textId="77777777" w:rsidR="005F4989" w:rsidRPr="003F0E31" w:rsidRDefault="005F4989" w:rsidP="009F032B">
            <w:pPr>
              <w:pStyle w:val="ae"/>
              <w:spacing w:line="360" w:lineRule="auto"/>
              <w:jc w:val="both"/>
            </w:pPr>
            <w:r w:rsidRPr="003F0E31">
              <w:t>4</w:t>
            </w:r>
          </w:p>
        </w:tc>
        <w:tc>
          <w:tcPr>
            <w:tcW w:w="2478" w:type="dxa"/>
            <w:vAlign w:val="center"/>
          </w:tcPr>
          <w:p w14:paraId="3C653A47" w14:textId="77777777" w:rsidR="005F4989" w:rsidRPr="003F0E31" w:rsidRDefault="005F4989" w:rsidP="009F032B">
            <w:pPr>
              <w:pStyle w:val="ae"/>
              <w:spacing w:line="360" w:lineRule="auto"/>
              <w:jc w:val="both"/>
            </w:pPr>
            <w:r w:rsidRPr="003F0E31">
              <w:t>Norfloxacin</w:t>
            </w:r>
          </w:p>
        </w:tc>
        <w:tc>
          <w:tcPr>
            <w:tcW w:w="1652" w:type="dxa"/>
            <w:vAlign w:val="center"/>
          </w:tcPr>
          <w:p w14:paraId="1279910F" w14:textId="77777777" w:rsidR="005F4989" w:rsidRPr="003F0E31" w:rsidRDefault="005F4989" w:rsidP="009F032B">
            <w:pPr>
              <w:pStyle w:val="ae"/>
              <w:spacing w:line="360" w:lineRule="auto"/>
              <w:jc w:val="both"/>
            </w:pPr>
            <w:r w:rsidRPr="003F0E31">
              <w:t>−38to 93%</w:t>
            </w:r>
          </w:p>
        </w:tc>
        <w:tc>
          <w:tcPr>
            <w:tcW w:w="2442" w:type="dxa"/>
            <w:vMerge/>
            <w:vAlign w:val="center"/>
          </w:tcPr>
          <w:p w14:paraId="5CBEA911" w14:textId="77777777" w:rsidR="005F4989" w:rsidRPr="003F0E31" w:rsidRDefault="005F4989" w:rsidP="009F032B">
            <w:pPr>
              <w:pStyle w:val="ae"/>
              <w:spacing w:line="360" w:lineRule="auto"/>
              <w:jc w:val="both"/>
            </w:pPr>
          </w:p>
        </w:tc>
      </w:tr>
      <w:tr w:rsidR="003F0E31" w:rsidRPr="003F0E31" w14:paraId="3665C93C" w14:textId="77777777" w:rsidTr="005F4989">
        <w:trPr>
          <w:trHeight w:val="467"/>
          <w:jc w:val="center"/>
        </w:trPr>
        <w:tc>
          <w:tcPr>
            <w:tcW w:w="844" w:type="dxa"/>
            <w:vAlign w:val="center"/>
          </w:tcPr>
          <w:p w14:paraId="63F38D9D" w14:textId="77777777" w:rsidR="005F4989" w:rsidRPr="003F0E31" w:rsidRDefault="005F4989" w:rsidP="009F032B">
            <w:pPr>
              <w:pStyle w:val="ae"/>
              <w:spacing w:line="360" w:lineRule="auto"/>
              <w:jc w:val="both"/>
            </w:pPr>
            <w:r w:rsidRPr="003F0E31">
              <w:t>5</w:t>
            </w:r>
          </w:p>
        </w:tc>
        <w:tc>
          <w:tcPr>
            <w:tcW w:w="2478" w:type="dxa"/>
            <w:vAlign w:val="center"/>
          </w:tcPr>
          <w:p w14:paraId="118CBBF8" w14:textId="77777777" w:rsidR="005F4989" w:rsidRPr="003F0E31" w:rsidRDefault="005F4989" w:rsidP="009F032B">
            <w:pPr>
              <w:pStyle w:val="ae"/>
              <w:spacing w:line="360" w:lineRule="auto"/>
              <w:jc w:val="both"/>
            </w:pPr>
            <w:r w:rsidRPr="003F0E31">
              <w:t>Doxycycline</w:t>
            </w:r>
          </w:p>
        </w:tc>
        <w:tc>
          <w:tcPr>
            <w:tcW w:w="1652" w:type="dxa"/>
            <w:vAlign w:val="center"/>
          </w:tcPr>
          <w:p w14:paraId="5F13DD34" w14:textId="77777777" w:rsidR="005F4989" w:rsidRPr="003F0E31" w:rsidRDefault="005F4989" w:rsidP="009F032B">
            <w:pPr>
              <w:pStyle w:val="ae"/>
              <w:spacing w:line="360" w:lineRule="auto"/>
              <w:jc w:val="both"/>
            </w:pPr>
            <w:r w:rsidRPr="003F0E31">
              <w:t>43 to 70 %</w:t>
            </w:r>
          </w:p>
        </w:tc>
        <w:tc>
          <w:tcPr>
            <w:tcW w:w="2442" w:type="dxa"/>
            <w:vMerge/>
            <w:vAlign w:val="center"/>
          </w:tcPr>
          <w:p w14:paraId="1819F201" w14:textId="77777777" w:rsidR="005F4989" w:rsidRPr="003F0E31" w:rsidRDefault="005F4989" w:rsidP="009F032B">
            <w:pPr>
              <w:pStyle w:val="ae"/>
              <w:spacing w:line="360" w:lineRule="auto"/>
              <w:jc w:val="both"/>
            </w:pPr>
          </w:p>
        </w:tc>
      </w:tr>
      <w:tr w:rsidR="003F0E31" w:rsidRPr="003F0E31" w14:paraId="738F6DAA" w14:textId="77777777" w:rsidTr="005F4989">
        <w:trPr>
          <w:trHeight w:val="453"/>
          <w:jc w:val="center"/>
        </w:trPr>
        <w:tc>
          <w:tcPr>
            <w:tcW w:w="844" w:type="dxa"/>
            <w:vAlign w:val="center"/>
          </w:tcPr>
          <w:p w14:paraId="79E5D776" w14:textId="77777777" w:rsidR="005F4989" w:rsidRPr="003F0E31" w:rsidRDefault="005F4989" w:rsidP="009F032B">
            <w:pPr>
              <w:pStyle w:val="ae"/>
              <w:spacing w:line="360" w:lineRule="auto"/>
              <w:jc w:val="both"/>
            </w:pPr>
            <w:r w:rsidRPr="003F0E31">
              <w:t>6</w:t>
            </w:r>
          </w:p>
        </w:tc>
        <w:tc>
          <w:tcPr>
            <w:tcW w:w="2478" w:type="dxa"/>
            <w:vAlign w:val="center"/>
          </w:tcPr>
          <w:p w14:paraId="0187D3D0" w14:textId="77777777" w:rsidR="005F4989" w:rsidRPr="003F0E31" w:rsidRDefault="005F4989" w:rsidP="009F032B">
            <w:pPr>
              <w:pStyle w:val="ae"/>
              <w:spacing w:line="360" w:lineRule="auto"/>
              <w:jc w:val="both"/>
            </w:pPr>
            <w:r w:rsidRPr="003F0E31">
              <w:t>Sulfamethoxazole</w:t>
            </w:r>
          </w:p>
        </w:tc>
        <w:tc>
          <w:tcPr>
            <w:tcW w:w="1652" w:type="dxa"/>
            <w:vAlign w:val="center"/>
          </w:tcPr>
          <w:p w14:paraId="52D59579" w14:textId="77777777" w:rsidR="005F4989" w:rsidRPr="003F0E31" w:rsidRDefault="005F4989" w:rsidP="009F032B">
            <w:pPr>
              <w:pStyle w:val="ae"/>
              <w:spacing w:line="360" w:lineRule="auto"/>
              <w:jc w:val="both"/>
            </w:pPr>
            <w:r w:rsidRPr="003F0E31">
              <w:t>34 to 84 %</w:t>
            </w:r>
          </w:p>
        </w:tc>
        <w:tc>
          <w:tcPr>
            <w:tcW w:w="2442" w:type="dxa"/>
            <w:vMerge/>
            <w:vAlign w:val="center"/>
          </w:tcPr>
          <w:p w14:paraId="66D424AA" w14:textId="77777777" w:rsidR="005F4989" w:rsidRPr="003F0E31" w:rsidRDefault="005F4989" w:rsidP="009F032B">
            <w:pPr>
              <w:pStyle w:val="ae"/>
              <w:spacing w:line="360" w:lineRule="auto"/>
              <w:jc w:val="both"/>
            </w:pPr>
          </w:p>
        </w:tc>
      </w:tr>
      <w:tr w:rsidR="003F0E31" w:rsidRPr="003F0E31" w14:paraId="57D8B546" w14:textId="77777777" w:rsidTr="005F4989">
        <w:trPr>
          <w:trHeight w:val="453"/>
          <w:jc w:val="center"/>
        </w:trPr>
        <w:tc>
          <w:tcPr>
            <w:tcW w:w="844" w:type="dxa"/>
            <w:vAlign w:val="center"/>
          </w:tcPr>
          <w:p w14:paraId="606EFFC7" w14:textId="77777777" w:rsidR="005F4989" w:rsidRPr="003F0E31" w:rsidRDefault="005F4989" w:rsidP="009F032B">
            <w:pPr>
              <w:pStyle w:val="ae"/>
              <w:spacing w:line="360" w:lineRule="auto"/>
              <w:jc w:val="both"/>
            </w:pPr>
            <w:r w:rsidRPr="003F0E31">
              <w:t>7</w:t>
            </w:r>
          </w:p>
        </w:tc>
        <w:tc>
          <w:tcPr>
            <w:tcW w:w="2478" w:type="dxa"/>
            <w:vAlign w:val="center"/>
          </w:tcPr>
          <w:p w14:paraId="1D575A39" w14:textId="77777777" w:rsidR="005F4989" w:rsidRPr="003F0E31" w:rsidRDefault="005F4989" w:rsidP="009F032B">
            <w:pPr>
              <w:pStyle w:val="ae"/>
              <w:spacing w:line="360" w:lineRule="auto"/>
              <w:jc w:val="both"/>
            </w:pPr>
            <w:r w:rsidRPr="003F0E31">
              <w:t>Oxytetracycline</w:t>
            </w:r>
          </w:p>
        </w:tc>
        <w:tc>
          <w:tcPr>
            <w:tcW w:w="1652" w:type="dxa"/>
            <w:vAlign w:val="center"/>
          </w:tcPr>
          <w:p w14:paraId="3B2D09E2" w14:textId="77777777" w:rsidR="005F4989" w:rsidRPr="003F0E31" w:rsidRDefault="005F4989" w:rsidP="009F032B">
            <w:pPr>
              <w:pStyle w:val="ae"/>
              <w:spacing w:line="360" w:lineRule="auto"/>
              <w:jc w:val="both"/>
            </w:pPr>
            <w:r w:rsidRPr="003F0E31">
              <w:t>26 to 97%</w:t>
            </w:r>
          </w:p>
        </w:tc>
        <w:tc>
          <w:tcPr>
            <w:tcW w:w="2442" w:type="dxa"/>
            <w:vMerge/>
            <w:vAlign w:val="center"/>
          </w:tcPr>
          <w:p w14:paraId="49E10063" w14:textId="77777777" w:rsidR="005F4989" w:rsidRPr="003F0E31" w:rsidRDefault="005F4989" w:rsidP="009F032B">
            <w:pPr>
              <w:pStyle w:val="ae"/>
              <w:spacing w:line="360" w:lineRule="auto"/>
              <w:jc w:val="both"/>
            </w:pPr>
          </w:p>
        </w:tc>
      </w:tr>
      <w:tr w:rsidR="003F0E31" w:rsidRPr="003F0E31" w14:paraId="4341F2C2" w14:textId="77777777" w:rsidTr="005F4989">
        <w:trPr>
          <w:trHeight w:val="467"/>
          <w:jc w:val="center"/>
        </w:trPr>
        <w:tc>
          <w:tcPr>
            <w:tcW w:w="844" w:type="dxa"/>
            <w:vAlign w:val="center"/>
          </w:tcPr>
          <w:p w14:paraId="2FAF1A11" w14:textId="77777777" w:rsidR="005F4989" w:rsidRPr="003F0E31" w:rsidRDefault="005F4989" w:rsidP="009F032B">
            <w:pPr>
              <w:pStyle w:val="ae"/>
              <w:spacing w:line="360" w:lineRule="auto"/>
              <w:jc w:val="both"/>
            </w:pPr>
            <w:r w:rsidRPr="003F0E31">
              <w:t>8</w:t>
            </w:r>
          </w:p>
        </w:tc>
        <w:tc>
          <w:tcPr>
            <w:tcW w:w="2478" w:type="dxa"/>
            <w:vAlign w:val="center"/>
          </w:tcPr>
          <w:p w14:paraId="6B87DDA2" w14:textId="77777777" w:rsidR="005F4989" w:rsidRPr="003F0E31" w:rsidRDefault="005F4989" w:rsidP="009F032B">
            <w:pPr>
              <w:pStyle w:val="ae"/>
              <w:spacing w:line="360" w:lineRule="auto"/>
              <w:jc w:val="both"/>
            </w:pPr>
            <w:r w:rsidRPr="003F0E31">
              <w:t>Ciprofloxacin</w:t>
            </w:r>
          </w:p>
        </w:tc>
        <w:tc>
          <w:tcPr>
            <w:tcW w:w="1652" w:type="dxa"/>
            <w:vAlign w:val="center"/>
          </w:tcPr>
          <w:p w14:paraId="564E796D" w14:textId="77777777" w:rsidR="005F4989" w:rsidRPr="003F0E31" w:rsidRDefault="005F4989" w:rsidP="009F032B">
            <w:pPr>
              <w:pStyle w:val="ae"/>
              <w:spacing w:line="360" w:lineRule="auto"/>
              <w:jc w:val="both"/>
            </w:pPr>
            <w:r w:rsidRPr="003F0E31">
              <w:t>5 to 98 %</w:t>
            </w:r>
          </w:p>
        </w:tc>
        <w:tc>
          <w:tcPr>
            <w:tcW w:w="2442" w:type="dxa"/>
            <w:vMerge/>
            <w:vAlign w:val="center"/>
          </w:tcPr>
          <w:p w14:paraId="1B9521E4" w14:textId="77777777" w:rsidR="005F4989" w:rsidRPr="003F0E31" w:rsidRDefault="005F4989" w:rsidP="009F032B">
            <w:pPr>
              <w:pStyle w:val="ae"/>
              <w:spacing w:line="360" w:lineRule="auto"/>
              <w:jc w:val="both"/>
            </w:pPr>
          </w:p>
        </w:tc>
      </w:tr>
      <w:tr w:rsidR="003F0E31" w:rsidRPr="003F0E31" w14:paraId="606D11EE" w14:textId="77777777" w:rsidTr="005F4989">
        <w:trPr>
          <w:trHeight w:val="453"/>
          <w:jc w:val="center"/>
        </w:trPr>
        <w:tc>
          <w:tcPr>
            <w:tcW w:w="844" w:type="dxa"/>
            <w:vAlign w:val="center"/>
          </w:tcPr>
          <w:p w14:paraId="540AC887" w14:textId="77777777" w:rsidR="005F4989" w:rsidRPr="003F0E31" w:rsidRDefault="005F4989" w:rsidP="009F032B">
            <w:pPr>
              <w:pStyle w:val="ae"/>
              <w:spacing w:line="360" w:lineRule="auto"/>
              <w:jc w:val="both"/>
            </w:pPr>
            <w:r w:rsidRPr="003F0E31">
              <w:lastRenderedPageBreak/>
              <w:t>9</w:t>
            </w:r>
          </w:p>
        </w:tc>
        <w:tc>
          <w:tcPr>
            <w:tcW w:w="2478" w:type="dxa"/>
            <w:vAlign w:val="center"/>
          </w:tcPr>
          <w:p w14:paraId="3CBBCAE5" w14:textId="77777777" w:rsidR="005F4989" w:rsidRPr="003F0E31" w:rsidRDefault="005F4989" w:rsidP="009F032B">
            <w:pPr>
              <w:pStyle w:val="ae"/>
              <w:spacing w:line="360" w:lineRule="auto"/>
              <w:jc w:val="both"/>
            </w:pPr>
            <w:r w:rsidRPr="003F0E31">
              <w:t>Roxithromycin</w:t>
            </w:r>
          </w:p>
        </w:tc>
        <w:tc>
          <w:tcPr>
            <w:tcW w:w="1652" w:type="dxa"/>
            <w:vAlign w:val="center"/>
          </w:tcPr>
          <w:p w14:paraId="0B638398" w14:textId="77777777" w:rsidR="005F4989" w:rsidRPr="003F0E31" w:rsidRDefault="005F4989" w:rsidP="009F032B">
            <w:pPr>
              <w:pStyle w:val="ae"/>
              <w:spacing w:line="360" w:lineRule="auto"/>
              <w:jc w:val="both"/>
            </w:pPr>
            <w:r w:rsidRPr="003F0E31">
              <w:t>7 to 85%</w:t>
            </w:r>
          </w:p>
        </w:tc>
        <w:tc>
          <w:tcPr>
            <w:tcW w:w="2442" w:type="dxa"/>
            <w:vMerge/>
            <w:vAlign w:val="center"/>
          </w:tcPr>
          <w:p w14:paraId="03BC0DE1" w14:textId="77777777" w:rsidR="005F4989" w:rsidRPr="003F0E31" w:rsidRDefault="005F4989" w:rsidP="009F032B">
            <w:pPr>
              <w:pStyle w:val="ae"/>
              <w:spacing w:line="360" w:lineRule="auto"/>
              <w:jc w:val="both"/>
            </w:pPr>
          </w:p>
        </w:tc>
      </w:tr>
      <w:tr w:rsidR="003F0E31" w:rsidRPr="003F0E31" w14:paraId="5BE91AC0" w14:textId="77777777" w:rsidTr="005F4989">
        <w:trPr>
          <w:trHeight w:val="467"/>
          <w:jc w:val="center"/>
        </w:trPr>
        <w:tc>
          <w:tcPr>
            <w:tcW w:w="844" w:type="dxa"/>
            <w:vAlign w:val="center"/>
          </w:tcPr>
          <w:p w14:paraId="5355C335" w14:textId="77777777" w:rsidR="005F4989" w:rsidRPr="003F0E31" w:rsidRDefault="005F4989" w:rsidP="009F032B">
            <w:pPr>
              <w:pStyle w:val="ae"/>
              <w:spacing w:line="360" w:lineRule="auto"/>
              <w:jc w:val="both"/>
            </w:pPr>
            <w:r w:rsidRPr="003F0E31">
              <w:t>10</w:t>
            </w:r>
          </w:p>
        </w:tc>
        <w:tc>
          <w:tcPr>
            <w:tcW w:w="2478" w:type="dxa"/>
            <w:vAlign w:val="center"/>
          </w:tcPr>
          <w:p w14:paraId="1C2EA9BD" w14:textId="77777777" w:rsidR="005F4989" w:rsidRPr="003F0E31" w:rsidRDefault="005F4989" w:rsidP="009F032B">
            <w:pPr>
              <w:pStyle w:val="ae"/>
              <w:spacing w:line="360" w:lineRule="auto"/>
              <w:jc w:val="both"/>
            </w:pPr>
            <w:r w:rsidRPr="003F0E31">
              <w:t>Ofloxacin</w:t>
            </w:r>
          </w:p>
        </w:tc>
        <w:tc>
          <w:tcPr>
            <w:tcW w:w="1652" w:type="dxa"/>
            <w:vAlign w:val="center"/>
          </w:tcPr>
          <w:p w14:paraId="45327733" w14:textId="77777777" w:rsidR="005F4989" w:rsidRPr="003F0E31" w:rsidRDefault="005F4989" w:rsidP="009F032B">
            <w:pPr>
              <w:pStyle w:val="ae"/>
              <w:spacing w:line="360" w:lineRule="auto"/>
              <w:jc w:val="both"/>
            </w:pPr>
            <w:r w:rsidRPr="003F0E31">
              <w:t>3.2 to 84%</w:t>
            </w:r>
          </w:p>
        </w:tc>
        <w:tc>
          <w:tcPr>
            <w:tcW w:w="2442" w:type="dxa"/>
            <w:vMerge/>
            <w:vAlign w:val="center"/>
          </w:tcPr>
          <w:p w14:paraId="3C13BA91" w14:textId="77777777" w:rsidR="005F4989" w:rsidRPr="003F0E31" w:rsidRDefault="005F4989" w:rsidP="009F032B">
            <w:pPr>
              <w:pStyle w:val="ae"/>
              <w:spacing w:line="360" w:lineRule="auto"/>
              <w:jc w:val="both"/>
            </w:pPr>
          </w:p>
        </w:tc>
      </w:tr>
    </w:tbl>
    <w:p w14:paraId="18B41BEF" w14:textId="25EAAFB4" w:rsidR="003662F0" w:rsidRPr="003F0E31" w:rsidRDefault="001F4D88">
      <w:pPr>
        <w:spacing w:after="0" w:afterAutospacing="0" w:line="360" w:lineRule="auto"/>
      </w:pPr>
      <w:r w:rsidRPr="003F0E31">
        <w:t xml:space="preserve">A study </w:t>
      </w:r>
      <w:r w:rsidR="009B4966" w:rsidRPr="003F0E31">
        <w:t xml:space="preserve">from China </w:t>
      </w:r>
      <w:r w:rsidR="007E7651" w:rsidRPr="003F0E31">
        <w:t>investigated the removal of eight antibiotics (norfloxacin, ciprofloxacin, lomefloxacin, ofloxacin, tetracycline, oxytetracycline, erythromycin, roxithromycin) from domestic sewage in CWs of different flow types, substrates, plants, and hydraulic loading rates in two seasons. The results showed that the CWs performed efficiently for treating antibiotic contaminated urban wastewater</w:t>
      </w:r>
      <w:r w:rsidR="007E7651" w:rsidRPr="003F0E31">
        <w:fldChar w:fldCharType="begin"/>
      </w:r>
      <w:r w:rsidR="00267929" w:rsidRPr="003F0E31">
        <w:instrText xml:space="preserve"> ADDIN EN.CITE &lt;EndNote&gt;&lt;Cite&gt;&lt;Author&gt;Dan&lt;/Author&gt;&lt;Year&gt;2020&lt;/Year&gt;&lt;RecNum&gt;84&lt;/RecNum&gt;&lt;DisplayText&gt;[84]&lt;/DisplayText&gt;&lt;record&gt;&lt;rec-number&gt;84&lt;/rec-number&gt;&lt;foreign-keys&gt;&lt;key app="EN" db-id="evez5wr52dw50feptstx009m2zpdsfdaa2wx" timestamp="1619531058"&gt;84&lt;/key&gt;&lt;/foreign-keys&gt;&lt;ref-type name="Journal Article"&gt;17&lt;/ref-type&gt;&lt;contributors&gt;&lt;authors&gt;&lt;author&gt;Dan, A.; Zhang, X.; Dai, Y.; Chen, C.; Yang, Y&lt;/author&gt;&lt;/authors&gt;&lt;/contributors&gt;&lt;titles&gt;&lt;title&gt;Occurrence and removal of quinolone, tetracycline, and macrolide antibiotics from urban wastewater in constructed wetlands&lt;/title&gt;&lt;secondary-title&gt;Journal of Cleaner Production&lt;/secondary-title&gt;&lt;/titles&gt;&lt;periodical&gt;&lt;full-title&gt;Journal of Cleaner Production&lt;/full-title&gt;&lt;/periodical&gt;&lt;volume&gt;252&lt;/volume&gt;&lt;dates&gt;&lt;year&gt;2020&lt;/year&gt;&lt;/dates&gt;&lt;urls&gt;&lt;/urls&gt;&lt;electronic-resource-num&gt;https://doi.org/10.1016/j.jclepro.2019.119677&lt;/electronic-resource-num&gt;&lt;/record&gt;&lt;/Cite&gt;&lt;/EndNote&gt;</w:instrText>
      </w:r>
      <w:r w:rsidR="007E7651" w:rsidRPr="003F0E31">
        <w:fldChar w:fldCharType="separate"/>
      </w:r>
      <w:r w:rsidR="00267929" w:rsidRPr="003F0E31">
        <w:rPr>
          <w:noProof/>
        </w:rPr>
        <w:t>[84]</w:t>
      </w:r>
      <w:r w:rsidR="007E7651" w:rsidRPr="003F0E31">
        <w:fldChar w:fldCharType="end"/>
      </w:r>
      <w:r w:rsidR="007E7651" w:rsidRPr="003F0E31">
        <w:t xml:space="preserve">. </w:t>
      </w:r>
      <w:r w:rsidR="009B4966" w:rsidRPr="003F0E31">
        <w:t>In addition, a detailed study was conducted on pharmaceuticals' removal by constructed wetlands</w:t>
      </w:r>
      <w:r w:rsidR="00F66212" w:rsidRPr="003F0E31">
        <w:t>, also</w:t>
      </w:r>
      <w:r w:rsidR="009B4966" w:rsidRPr="003F0E31">
        <w:t xml:space="preserve"> critical evaluation and meta-analysis on performance, risk reduction, and role of physicochemical properties on removal mechanisms</w:t>
      </w:r>
      <w:r w:rsidR="009B4966" w:rsidRPr="003F0E31">
        <w:fldChar w:fldCharType="begin"/>
      </w:r>
      <w:r w:rsidR="00267929" w:rsidRPr="003F0E31">
        <w:instrText xml:space="preserve"> ADDIN EN.CITE &lt;EndNote&gt;&lt;Cite&gt;&lt;Author&gt;Ilyas&lt;/Author&gt;&lt;Year&gt;2020&lt;/Year&gt;&lt;RecNum&gt;93&lt;/RecNum&gt;&lt;DisplayText&gt;[85]&lt;/DisplayText&gt;&lt;record&gt;&lt;rec-number&gt;93&lt;/rec-number&gt;&lt;foreign-keys&gt;&lt;key app="EN" db-id="evez5wr52dw50feptstx009m2zpdsfdaa2wx" timestamp="1619709637"&gt;93&lt;/key&gt;&lt;/foreign-keys&gt;&lt;ref-type name="Journal Article"&gt;17&lt;/ref-type&gt;&lt;contributors&gt;&lt;authors&gt;&lt;author&gt;Ilyas, Huma&lt;/author&gt;&lt;author&gt;Masih, Ilyas&lt;/author&gt;&lt;author&gt;van Hullebusch, Eric D.&lt;/author&gt;&lt;/authors&gt;&lt;/contributors&gt;&lt;titles&gt;&lt;title&gt;Pharmaceuticals&amp;apos; removal by constructed wetlands: a critical evaluation and meta-analysis on performance, risk reduction, and role of physicochemical properties on removal mechanisms&lt;/title&gt;&lt;secondary-title&gt;Journal of Water and Health&lt;/secondary-title&gt;&lt;/titles&gt;&lt;periodical&gt;&lt;full-title&gt;Journal of Water and Health&lt;/full-title&gt;&lt;/periodical&gt;&lt;pages&gt;253-291&lt;/pages&gt;&lt;volume&gt;18&lt;/volume&gt;&lt;number&gt;3&lt;/number&gt;&lt;dates&gt;&lt;year&gt;2020&lt;/year&gt;&lt;/dates&gt;&lt;isbn&gt;1477-8920&lt;/isbn&gt;&lt;urls&gt;&lt;related-urls&gt;&lt;url&gt;https://doi.org/10.2166/wh.2020.213&lt;/url&gt;&lt;/related-urls&gt;&lt;/urls&gt;&lt;electronic-resource-num&gt;10.2166/wh.2020.213 %J Journal of Water and Health&lt;/electronic-resource-num&gt;&lt;access-date&gt;4/29/2021&lt;/access-date&gt;&lt;/record&gt;&lt;/Cite&gt;&lt;/EndNote&gt;</w:instrText>
      </w:r>
      <w:r w:rsidR="009B4966" w:rsidRPr="003F0E31">
        <w:fldChar w:fldCharType="separate"/>
      </w:r>
      <w:r w:rsidR="00267929" w:rsidRPr="003F0E31">
        <w:rPr>
          <w:noProof/>
        </w:rPr>
        <w:t>[85]</w:t>
      </w:r>
      <w:r w:rsidR="009B4966" w:rsidRPr="003F0E31">
        <w:fldChar w:fldCharType="end"/>
      </w:r>
      <w:r w:rsidR="009B4966" w:rsidRPr="003F0E31">
        <w:t xml:space="preserve">. </w:t>
      </w:r>
      <w:r w:rsidR="00C2459D" w:rsidRPr="003F0E31">
        <w:t>T</w:t>
      </w:r>
      <w:r w:rsidR="00AA623A" w:rsidRPr="003F0E31">
        <w:t xml:space="preserve">his technology </w:t>
      </w:r>
      <w:r w:rsidR="00C2459D" w:rsidRPr="003F0E31">
        <w:t>can</w:t>
      </w:r>
      <w:r w:rsidR="00AA623A" w:rsidRPr="003F0E31">
        <w:t xml:space="preserve"> treat water in wastewater effluents depends mostly on the bacteria so it is </w:t>
      </w:r>
      <w:r w:rsidR="00C2459D" w:rsidRPr="003F0E31">
        <w:t xml:space="preserve">an </w:t>
      </w:r>
      <w:r w:rsidR="00AA623A" w:rsidRPr="003F0E31">
        <w:t>important concern regarding constructed wetland for wastewater treatment should be addressed that which environment should be provided for bacteria activation</w:t>
      </w:r>
      <w:r w:rsidR="00604FAF" w:rsidRPr="003F0E31">
        <w:fldChar w:fldCharType="begin"/>
      </w:r>
      <w:r w:rsidR="00267929" w:rsidRPr="003F0E31">
        <w:instrText xml:space="preserve"> ADDIN EN.CITE &lt;EndNote&gt;&lt;Cite&gt;&lt;Author&gt;Jun Chen&lt;/Author&gt;&lt;Year&gt;2016&lt;/Year&gt;&lt;RecNum&gt;63&lt;/RecNum&gt;&lt;DisplayText&gt;[86]&lt;/DisplayText&gt;&lt;record&gt;&lt;rec-number&gt;63&lt;/rec-number&gt;&lt;foreign-keys&gt;&lt;key app="EN" db-id="evez5wr52dw50feptstx009m2zpdsfdaa2wx" timestamp="1609155590"&gt;63&lt;/key&gt;&lt;/foreign-keys&gt;&lt;ref-type name="Journal Article"&gt;17&lt;/ref-type&gt;&lt;contributors&gt;&lt;authors&gt;&lt;author&gt;Jun Chen, Guang-Guo Ying, Xiao-Dong Wei, You-Sheng Liu, Shuang-Shuang Liu, Li-XinHu, Liang-YingHe, Zhi-Feng Chen, Fan-Rong Chen, Yong-QiangYang&lt;/author&gt;&lt;/authors&gt;&lt;/contributors&gt;&lt;titles&gt;&lt;title&gt;Removal of antibiotics and antibiotic resistance genes from domestic sewage by constructed wetlands: Effect of flow configuration and plant species&lt;/title&gt;&lt;secondary-title&gt;Science of The Total Environment&lt;/secondary-title&gt;&lt;/titles&gt;&lt;periodical&gt;&lt;full-title&gt;Science of the Total Environment&lt;/full-title&gt;&lt;/periodical&gt;&lt;pages&gt;974-982&lt;/pages&gt;&lt;volume&gt;571&lt;/volume&gt;&lt;dates&gt;&lt;year&gt;2016&lt;/year&gt;&lt;/dates&gt;&lt;urls&gt;&lt;/urls&gt;&lt;electronic-resource-num&gt;https://doi.org/10.1016/j.scitotenv.2016.07.085&lt;/electronic-resource-num&gt;&lt;/record&gt;&lt;/Cite&gt;&lt;/EndNote&gt;</w:instrText>
      </w:r>
      <w:r w:rsidR="00604FAF" w:rsidRPr="003F0E31">
        <w:fldChar w:fldCharType="separate"/>
      </w:r>
      <w:r w:rsidR="00267929" w:rsidRPr="003F0E31">
        <w:rPr>
          <w:noProof/>
        </w:rPr>
        <w:t>[86]</w:t>
      </w:r>
      <w:r w:rsidR="00604FAF" w:rsidRPr="003F0E31">
        <w:fldChar w:fldCharType="end"/>
      </w:r>
      <w:r w:rsidR="00AA623A" w:rsidRPr="003F0E31">
        <w:t xml:space="preserve">. Different bacterial taxa mediate some processes such as </w:t>
      </w:r>
      <w:r w:rsidR="00F66212" w:rsidRPr="003F0E31">
        <w:t>d</w:t>
      </w:r>
      <w:r w:rsidR="00AA623A" w:rsidRPr="003F0E31">
        <w:t>enitrification, nitrogen-fixation</w:t>
      </w:r>
      <w:r w:rsidR="00C2459D" w:rsidRPr="003F0E31">
        <w:t>,</w:t>
      </w:r>
      <w:r w:rsidR="00AA623A" w:rsidRPr="003F0E31">
        <w:t xml:space="preserve"> and ammonia-oxidation and due to </w:t>
      </w:r>
      <w:r w:rsidR="00C2459D" w:rsidRPr="003F0E31">
        <w:t xml:space="preserve">the </w:t>
      </w:r>
      <w:r w:rsidR="00AA623A" w:rsidRPr="003F0E31">
        <w:t xml:space="preserve">high concentration of antibiotics in the influx, may affect the functionality and water purifying properties of a constructed wetland </w:t>
      </w:r>
      <w:r w:rsidR="00AA623A" w:rsidRPr="003F0E31">
        <w:fldChar w:fldCharType="begin"/>
      </w:r>
      <w:r w:rsidR="00267929" w:rsidRPr="003F0E31">
        <w:instrText xml:space="preserve"> ADDIN EN.CITE &lt;EndNote&gt;&lt;Cite&gt;&lt;Author&gt;Scholz M&lt;/Author&gt;&lt;Year&gt;2005&lt;/Year&gt;&lt;RecNum&gt;20&lt;/RecNum&gt;&lt;IDText&gt;Constructed wetlands: a review&lt;/IDText&gt;&lt;DisplayText&gt;[87]&lt;/DisplayText&gt;&lt;record&gt;&lt;rec-number&gt;20&lt;/rec-number&gt;&lt;foreign-keys&gt;&lt;key app="EN" db-id="evez5wr52dw50feptstx009m2zpdsfdaa2wx" timestamp="1591370413"&gt;20&lt;/key&gt;&lt;/foreign-keys&gt;&lt;ref-type name="Journal Article"&gt;17&lt;/ref-type&gt;&lt;contributors&gt;&lt;authors&gt;&lt;author&gt;Scholz M, Lee BH&lt;/author&gt;&lt;/authors&gt;&lt;/contributors&gt;&lt;titles&gt;&lt;title&gt;Constructed wetlands: a review&lt;/title&gt;&lt;secondary-title&gt;Int J Environ Stud&lt;/secondary-title&gt;&lt;/titles&gt;&lt;periodical&gt;&lt;full-title&gt;Int J Environ Stud&lt;/full-title&gt;&lt;/periodical&gt;&lt;pages&gt;421–47&lt;/pages&gt;&lt;dates&gt;&lt;year&gt;2005&lt;/year&gt;&lt;/dates&gt;&lt;urls&gt;&lt;/urls&gt;&lt;/record&gt;&lt;/Cite&gt;&lt;/EndNote&gt;</w:instrText>
      </w:r>
      <w:r w:rsidR="00AA623A" w:rsidRPr="003F0E31">
        <w:fldChar w:fldCharType="separate"/>
      </w:r>
      <w:r w:rsidR="00267929" w:rsidRPr="003F0E31">
        <w:rPr>
          <w:noProof/>
        </w:rPr>
        <w:t>[87]</w:t>
      </w:r>
      <w:r w:rsidR="00AA623A" w:rsidRPr="003F0E31">
        <w:fldChar w:fldCharType="end"/>
      </w:r>
      <w:r w:rsidR="00AA623A" w:rsidRPr="003F0E31">
        <w:t xml:space="preserve">. </w:t>
      </w:r>
      <w:bookmarkStart w:id="1" w:name="_Hlk19660179"/>
      <w:r w:rsidR="00B65437" w:rsidRPr="003F0E31">
        <w:t xml:space="preserve">Several studies have been conducted on </w:t>
      </w:r>
      <w:r w:rsidRPr="003F0E31">
        <w:t xml:space="preserve">the </w:t>
      </w:r>
      <w:r w:rsidR="00B65437" w:rsidRPr="003F0E31">
        <w:t>water for evaluating wastewater treatment plants and rivers for antibiotic pollution</w:t>
      </w:r>
      <w:r w:rsidR="005145ED" w:rsidRPr="003F0E31">
        <w:t xml:space="preserve"> its removal with different techniques</w:t>
      </w:r>
      <w:r w:rsidR="00B65437" w:rsidRPr="003F0E31">
        <w:t xml:space="preserve"> but still </w:t>
      </w:r>
      <w:r w:rsidR="005145ED" w:rsidRPr="003F0E31">
        <w:t xml:space="preserve">water bodies have been found to be polluted by </w:t>
      </w:r>
      <w:r w:rsidRPr="003F0E31">
        <w:t xml:space="preserve">the </w:t>
      </w:r>
      <w:r w:rsidR="005145ED" w:rsidRPr="003F0E31">
        <w:t>antibiotic.</w:t>
      </w:r>
      <w:r w:rsidR="00B65437" w:rsidRPr="003F0E31">
        <w:t xml:space="preserve"> </w:t>
      </w:r>
      <w:r w:rsidR="005145ED" w:rsidRPr="003F0E31">
        <w:t xml:space="preserve">CW is efficient technology </w:t>
      </w:r>
      <w:r w:rsidR="00B65437" w:rsidRPr="003F0E31">
        <w:t>and it is proved by several studies</w:t>
      </w:r>
      <w:r w:rsidR="00A46EA5" w:rsidRPr="003F0E31">
        <w:t>.</w:t>
      </w:r>
      <w:r w:rsidR="004A2D3A" w:rsidRPr="003F0E31">
        <w:t xml:space="preserve"> </w:t>
      </w:r>
      <w:bookmarkEnd w:id="1"/>
      <w:r w:rsidR="005145ED" w:rsidRPr="003F0E31">
        <w:t xml:space="preserve">Following studies have documented occurrence of antibiotic in water bodies and CW is </w:t>
      </w:r>
      <w:r w:rsidRPr="003F0E31">
        <w:t xml:space="preserve">the </w:t>
      </w:r>
      <w:r w:rsidR="005145ED" w:rsidRPr="003F0E31">
        <w:t xml:space="preserve">best and </w:t>
      </w:r>
      <w:r w:rsidRPr="003F0E31">
        <w:t>cost-</w:t>
      </w:r>
      <w:r w:rsidR="005145ED" w:rsidRPr="003F0E31">
        <w:t xml:space="preserve">effective option to solve </w:t>
      </w:r>
      <w:r w:rsidRPr="003F0E31">
        <w:t xml:space="preserve">these </w:t>
      </w:r>
      <w:r w:rsidR="005145ED" w:rsidRPr="003F0E31">
        <w:t>environmental issues.</w:t>
      </w:r>
    </w:p>
    <w:p w14:paraId="50A04DAE" w14:textId="4E8D8EBC" w:rsidR="00D73048" w:rsidRPr="003F0E31" w:rsidRDefault="00971A09">
      <w:pPr>
        <w:spacing w:after="0" w:afterAutospacing="0" w:line="360" w:lineRule="auto"/>
        <w:rPr>
          <w:bCs/>
        </w:rPr>
      </w:pPr>
      <w:r w:rsidRPr="003F0E31">
        <w:rPr>
          <w:bCs/>
        </w:rPr>
        <w:t xml:space="preserve">Garcia et al (2020) reviewed about use of various wetland systems to reduce the EOCs and </w:t>
      </w:r>
      <w:r w:rsidR="00053580" w:rsidRPr="003F0E31">
        <w:rPr>
          <w:bCs/>
        </w:rPr>
        <w:t xml:space="preserve">the </w:t>
      </w:r>
      <w:r w:rsidRPr="003F0E31">
        <w:rPr>
          <w:bCs/>
        </w:rPr>
        <w:t xml:space="preserve">combination of </w:t>
      </w:r>
      <w:r w:rsidR="00053580" w:rsidRPr="003F0E31">
        <w:rPr>
          <w:bCs/>
        </w:rPr>
        <w:t xml:space="preserve">the </w:t>
      </w:r>
      <w:r w:rsidRPr="003F0E31">
        <w:rPr>
          <w:bCs/>
        </w:rPr>
        <w:t>wastewater treatment system</w:t>
      </w:r>
      <w:r w:rsidR="00053580" w:rsidRPr="003F0E31">
        <w:rPr>
          <w:bCs/>
        </w:rPr>
        <w:t>s</w:t>
      </w:r>
      <w:r w:rsidRPr="003F0E31">
        <w:rPr>
          <w:bCs/>
        </w:rPr>
        <w:t xml:space="preserve"> with wetland system</w:t>
      </w:r>
      <w:r w:rsidR="00053580" w:rsidRPr="003F0E31">
        <w:rPr>
          <w:bCs/>
        </w:rPr>
        <w:t>s</w:t>
      </w:r>
      <w:r w:rsidRPr="003F0E31">
        <w:rPr>
          <w:bCs/>
        </w:rPr>
        <w:t xml:space="preserve"> is effective</w:t>
      </w:r>
      <w:r w:rsidR="007F5E70" w:rsidRPr="003F0E31">
        <w:rPr>
          <w:bCs/>
        </w:rPr>
        <w:t xml:space="preserve">. </w:t>
      </w:r>
      <w:r w:rsidR="007F5E70" w:rsidRPr="003F0E31">
        <w:t xml:space="preserve">This </w:t>
      </w:r>
      <w:r w:rsidR="00942E47" w:rsidRPr="003F0E31">
        <w:t>s</w:t>
      </w:r>
      <w:r w:rsidR="007F5E70" w:rsidRPr="003F0E31">
        <w:t xml:space="preserve">tudy also documented </w:t>
      </w:r>
      <w:r w:rsidR="007F5E70" w:rsidRPr="003F0E31">
        <w:rPr>
          <w:bCs/>
        </w:rPr>
        <w:t xml:space="preserve">that </w:t>
      </w:r>
      <w:r w:rsidR="003412BD" w:rsidRPr="003F0E31">
        <w:rPr>
          <w:bCs/>
        </w:rPr>
        <w:t xml:space="preserve">several </w:t>
      </w:r>
      <w:r w:rsidR="007F5E70" w:rsidRPr="003F0E31">
        <w:rPr>
          <w:bCs/>
        </w:rPr>
        <w:t xml:space="preserve">compounds are not significantly removed in conventional wastewater treatment plants and </w:t>
      </w:r>
      <w:r w:rsidR="003412BD" w:rsidRPr="003F0E31">
        <w:rPr>
          <w:bCs/>
        </w:rPr>
        <w:t xml:space="preserve">later they </w:t>
      </w:r>
      <w:r w:rsidR="007F5E70" w:rsidRPr="003F0E31">
        <w:rPr>
          <w:bCs/>
        </w:rPr>
        <w:t>ar</w:t>
      </w:r>
      <w:r w:rsidR="003412BD" w:rsidRPr="003F0E31">
        <w:rPr>
          <w:bCs/>
        </w:rPr>
        <w:t>e discharged to the environment. This action presents</w:t>
      </w:r>
      <w:r w:rsidR="007F5E70" w:rsidRPr="003F0E31">
        <w:rPr>
          <w:bCs/>
        </w:rPr>
        <w:t xml:space="preserve"> an increasing threat to both humans and natural ecosystems</w:t>
      </w:r>
      <w:r w:rsidR="00174217" w:rsidRPr="003F0E31">
        <w:rPr>
          <w:bCs/>
        </w:rPr>
        <w:t xml:space="preserve">. Study demonstrated that CWs is </w:t>
      </w:r>
      <w:r w:rsidR="00053580" w:rsidRPr="003F0E31">
        <w:rPr>
          <w:bCs/>
        </w:rPr>
        <w:t xml:space="preserve">an </w:t>
      </w:r>
      <w:r w:rsidR="00174217" w:rsidRPr="003F0E31">
        <w:rPr>
          <w:bCs/>
        </w:rPr>
        <w:t>efficient technology for pollutant removal</w:t>
      </w:r>
      <w:r w:rsidRPr="003F0E31">
        <w:rPr>
          <w:bCs/>
        </w:rPr>
        <w:fldChar w:fldCharType="begin"/>
      </w:r>
      <w:r w:rsidR="00267929" w:rsidRPr="003F0E31">
        <w:rPr>
          <w:bCs/>
        </w:rPr>
        <w:instrText xml:space="preserve"> ADDIN EN.CITE &lt;EndNote&gt;&lt;Cite&gt;&lt;Author&gt;García&lt;/Author&gt;&lt;Year&gt;2020&lt;/Year&gt;&lt;RecNum&gt;12&lt;/RecNum&gt;&lt;DisplayText&gt;[62]&lt;/DisplayText&gt;&lt;record&gt;&lt;rec-number&gt;12&lt;/rec-number&gt;&lt;foreign-keys&gt;&lt;key app="EN" db-id="v259rd5x8r2fp7epwvb5d2we2rw090aewsf5" timestamp="1621555886"&gt;12&lt;/key&gt;&lt;/foreign-keys&gt;&lt;ref-type name="Journal Article"&gt;17&lt;/ref-type&gt;&lt;contributors&gt;&lt;authors&gt;&lt;author&gt;García, Joan&lt;/author&gt;&lt;author&gt;García-Galán, María Jesús&lt;/author&gt;&lt;author&gt;Day, John W.&lt;/author&gt;&lt;author&gt;Boopathy, Raj&lt;/author&gt;&lt;author&gt;White, John R.&lt;/author&gt;&lt;author&gt;Wallace, Scott&lt;/author&gt;&lt;author&gt;Hunter, Rachael G.&lt;/author&gt;&lt;/authors&gt;&lt;/contributors&gt;&lt;titles&gt;&lt;title&gt;A review of emerging organic contaminants (EOCs), antibiotic resistant bacteria (ARB), and antibiotic resistance genes (ARGs) in the environment: Increasing removal with wetlands and reducing environmental impacts&lt;/title&gt;&lt;secondary-title&gt;Bioresource Technology&lt;/secondary-title&gt;&lt;/titles&gt;&lt;periodical&gt;&lt;full-title&gt;Bioresource Technology&lt;/full-title&gt;&lt;/periodical&gt;&lt;pages&gt;123228&lt;/pages&gt;&lt;volume&gt;307&lt;/volume&gt;&lt;keywords&gt;&lt;keyword&gt;Constructed wetlands&lt;/keyword&gt;&lt;keyword&gt;Assimilation wetlands&lt;/keyword&gt;&lt;keyword&gt;Antibiotic resistance&lt;/keyword&gt;&lt;keyword&gt;Green treatments&lt;/keyword&gt;&lt;keyword&gt;Pharmaceuticals&lt;/keyword&gt;&lt;keyword&gt;Emerging organic contaminants&lt;/keyword&gt;&lt;/keywords&gt;&lt;dates&gt;&lt;year&gt;2020&lt;/year&gt;&lt;pub-dates&gt;&lt;date&gt;2020/07/01/&lt;/date&gt;&lt;/pub-dates&gt;&lt;/dates&gt;&lt;isbn&gt;0960-8524&lt;/isbn&gt;&lt;urls&gt;&lt;related-urls&gt;&lt;url&gt;https://www.sciencedirect.com/science/article/pii/S0960852420304995&lt;/url&gt;&lt;/related-urls&gt;&lt;/urls&gt;&lt;electronic-resource-num&gt;https://doi.org/10.1016/j.biortech.2020.123228&lt;/electronic-resource-num&gt;&lt;/record&gt;&lt;/Cite&gt;&lt;/EndNote&gt;</w:instrText>
      </w:r>
      <w:r w:rsidRPr="003F0E31">
        <w:rPr>
          <w:bCs/>
        </w:rPr>
        <w:fldChar w:fldCharType="separate"/>
      </w:r>
      <w:r w:rsidR="00267929" w:rsidRPr="003F0E31">
        <w:rPr>
          <w:bCs/>
          <w:noProof/>
        </w:rPr>
        <w:t>[62]</w:t>
      </w:r>
      <w:r w:rsidRPr="003F0E31">
        <w:rPr>
          <w:bCs/>
        </w:rPr>
        <w:fldChar w:fldCharType="end"/>
      </w:r>
      <w:r w:rsidRPr="003F0E31">
        <w:rPr>
          <w:bCs/>
        </w:rPr>
        <w:t>.</w:t>
      </w:r>
      <w:r w:rsidR="007F5E70" w:rsidRPr="003F0E31">
        <w:rPr>
          <w:bCs/>
        </w:rPr>
        <w:t xml:space="preserve"> </w:t>
      </w:r>
      <w:r w:rsidR="0098303A" w:rsidRPr="003F0E31">
        <w:t xml:space="preserve">Study by </w:t>
      </w:r>
      <w:bookmarkStart w:id="2" w:name="bau1"/>
      <w:r w:rsidR="0098303A" w:rsidRPr="003F0E31">
        <w:fldChar w:fldCharType="begin"/>
      </w:r>
      <w:r w:rsidR="0098303A" w:rsidRPr="003F0E31">
        <w:instrText xml:space="preserve"> HYPERLINK "https://www.sciencedirect.com/science/article/pii/B9780128188828000097" \l "!" </w:instrText>
      </w:r>
      <w:r w:rsidR="0098303A" w:rsidRPr="003F0E31">
        <w:fldChar w:fldCharType="separate"/>
      </w:r>
      <w:r w:rsidR="0098303A" w:rsidRPr="003F0E31">
        <w:t>Arshad</w:t>
      </w:r>
      <w:r w:rsidR="0098303A" w:rsidRPr="003F0E31">
        <w:fldChar w:fldCharType="end"/>
      </w:r>
      <w:bookmarkEnd w:id="2"/>
      <w:r w:rsidR="0098303A" w:rsidRPr="003F0E31">
        <w:t xml:space="preserve"> et al (2020) was conducted on antibiotics, AMRs, and ARGs: fate in the environment. </w:t>
      </w:r>
      <w:r w:rsidR="00053580" w:rsidRPr="003F0E31">
        <w:t xml:space="preserve">The study </w:t>
      </w:r>
      <w:r w:rsidR="0098303A" w:rsidRPr="003F0E31">
        <w:t xml:space="preserve">demonstrated that the correlation between ARGs and </w:t>
      </w:r>
      <w:proofErr w:type="spellStart"/>
      <w:r w:rsidR="0098303A" w:rsidRPr="003F0E31">
        <w:t>integrons</w:t>
      </w:r>
      <w:proofErr w:type="spellEnd"/>
      <w:r w:rsidR="0098303A" w:rsidRPr="003F0E31">
        <w:t xml:space="preserve"> confirms the elevated levels of antibiotics due to improper discharge through wastewater and livestock runoff. Resistant elements are termed </w:t>
      </w:r>
      <w:r w:rsidR="0098303A" w:rsidRPr="003F0E31">
        <w:lastRenderedPageBreak/>
        <w:t>“</w:t>
      </w:r>
      <w:proofErr w:type="spellStart"/>
      <w:r w:rsidR="0098303A" w:rsidRPr="003F0E31">
        <w:t>xenogenetic</w:t>
      </w:r>
      <w:proofErr w:type="spellEnd"/>
      <w:r w:rsidR="0098303A" w:rsidRPr="003F0E31">
        <w:t xml:space="preserve">,” which can act as </w:t>
      </w:r>
      <w:r w:rsidR="00053580" w:rsidRPr="003F0E31">
        <w:t xml:space="preserve">a </w:t>
      </w:r>
      <w:r w:rsidR="0098303A" w:rsidRPr="003F0E31">
        <w:t>surrogate for both pollutants and invasive species that can replicate</w:t>
      </w:r>
      <w:r w:rsidR="0098303A" w:rsidRPr="003F0E31">
        <w:rPr>
          <w:bCs/>
        </w:rPr>
        <w:fldChar w:fldCharType="begin"/>
      </w:r>
      <w:r w:rsidR="00267929" w:rsidRPr="003F0E31">
        <w:rPr>
          <w:bCs/>
        </w:rPr>
        <w:instrText xml:space="preserve"> ADDIN EN.CITE &lt;EndNote&gt;&lt;Cite&gt;&lt;Author&gt;Arshad&lt;/Author&gt;&lt;Year&gt;2020&lt;/Year&gt;&lt;RecNum&gt;13&lt;/RecNum&gt;&lt;DisplayText&gt;[88]&lt;/DisplayText&gt;&lt;record&gt;&lt;rec-number&gt;13&lt;/rec-number&gt;&lt;foreign-keys&gt;&lt;key app="EN" db-id="v259rd5x8r2fp7epwvb5d2we2rw090aewsf5" timestamp="1621556927"&gt;13&lt;/key&gt;&lt;/foreign-keys&gt;&lt;ref-type name="Book Section"&gt;5&lt;/ref-type&gt;&lt;contributors&gt;&lt;authors&gt;&lt;author&gt;Arshad, Muhammad&lt;/author&gt;&lt;author&gt;Zafar, Rabeea&lt;/author&gt;&lt;/authors&gt;&lt;secondary-authors&gt;&lt;author&gt;Hashmi, Muhammad Zaffar&lt;/author&gt;&lt;/secondary-authors&gt;&lt;/contributors&gt;&lt;titles&gt;&lt;title&gt;Chapter 9 - Antibiotics, AMRs, and ARGs: fate in the environment&lt;/title&gt;&lt;secondary-title&gt;Antibiotics and Antimicrobial Resistance Genes in the Environment&lt;/secondary-title&gt;&lt;/titles&gt;&lt;pages&gt;138-154&lt;/pages&gt;&lt;volume&gt;1&lt;/volume&gt;&lt;keywords&gt;&lt;keyword&gt;ARGs&lt;/keyword&gt;&lt;keyword&gt;Environment&lt;/keyword&gt;&lt;keyword&gt;Horizontal gene transfer&lt;/keyword&gt;&lt;keyword&gt;Resistant strain&lt;/keyword&gt;&lt;keyword&gt;Risk&lt;/keyword&gt;&lt;keyword&gt;Wastewater&lt;/keyword&gt;&lt;/keywords&gt;&lt;dates&gt;&lt;year&gt;2020&lt;/year&gt;&lt;pub-dates&gt;&lt;date&gt;2020/01/01/&lt;/date&gt;&lt;/pub-dates&gt;&lt;/dates&gt;&lt;publisher&gt;Elsevier&lt;/publisher&gt;&lt;isbn&gt;978-0-12-818882-8&lt;/isbn&gt;&lt;urls&gt;&lt;related-urls&gt;&lt;url&gt;https://www.sciencedirect.com/science/article/pii/B9780128188828000097&lt;/url&gt;&lt;/related-urls&gt;&lt;/urls&gt;&lt;electronic-resource-num&gt;https://doi.org/10.1016/B978-0-12-818882-8.00009-7&lt;/electronic-resource-num&gt;&lt;/record&gt;&lt;/Cite&gt;&lt;/EndNote&gt;</w:instrText>
      </w:r>
      <w:r w:rsidR="0098303A" w:rsidRPr="003F0E31">
        <w:rPr>
          <w:bCs/>
        </w:rPr>
        <w:fldChar w:fldCharType="separate"/>
      </w:r>
      <w:r w:rsidR="00267929" w:rsidRPr="003F0E31">
        <w:rPr>
          <w:bCs/>
          <w:noProof/>
        </w:rPr>
        <w:t>[88]</w:t>
      </w:r>
      <w:r w:rsidR="0098303A" w:rsidRPr="003F0E31">
        <w:rPr>
          <w:bCs/>
        </w:rPr>
        <w:fldChar w:fldCharType="end"/>
      </w:r>
      <w:r w:rsidR="0098303A" w:rsidRPr="003F0E31">
        <w:rPr>
          <w:bCs/>
        </w:rPr>
        <w:t>.</w:t>
      </w:r>
    </w:p>
    <w:p w14:paraId="30D0EC58" w14:textId="5564129B" w:rsidR="00174217" w:rsidRPr="003F0E31" w:rsidRDefault="00D73048">
      <w:pPr>
        <w:spacing w:after="0" w:afterAutospacing="0" w:line="360" w:lineRule="auto"/>
      </w:pPr>
      <w:r w:rsidRPr="003F0E31">
        <w:rPr>
          <w:bCs/>
        </w:rPr>
        <w:t xml:space="preserve">Liu et al (2019) conducted a review study on constructed wetlands for removing antibiotics and antibiotic resistance genes from wastewater also focused on performance and microbial response. In this study, </w:t>
      </w:r>
      <w:r w:rsidRPr="003F0E31">
        <w:t>different kinds of CWs were analyzed for removing antibiotics and antibiotic resistance genes bio-degradation for SAs and MCs</w:t>
      </w:r>
      <w:r w:rsidR="00FA6376" w:rsidRPr="003F0E31">
        <w:t>,</w:t>
      </w:r>
      <w:r w:rsidRPr="003F0E31">
        <w:t xml:space="preserve"> and substrates adsorption for TCs and QNs were main the main removal effect</w:t>
      </w:r>
      <w:r w:rsidR="000817F1" w:rsidRPr="003F0E31">
        <w:t xml:space="preserve">. </w:t>
      </w:r>
      <w:r w:rsidR="00FA6376" w:rsidRPr="003F0E31">
        <w:t xml:space="preserve">The study </w:t>
      </w:r>
      <w:r w:rsidR="000817F1" w:rsidRPr="003F0E31">
        <w:t>suggested that compared to traditional physical, chemical and biological treatments, constructed wetlands (CWs) is a cost-efficient and ecological technology for the remediation of various kinds of contaminated waters</w:t>
      </w:r>
      <w:r w:rsidR="00F70F07" w:rsidRPr="003F0E31">
        <w:t xml:space="preserve"> because while summarizing studies from 106 treatment systems from China, Spain, Canada, Portugal for 39 antibiotics removal-related studies also proved th</w:t>
      </w:r>
      <w:r w:rsidR="002755DA" w:rsidRPr="003F0E31">
        <w:t>at CWs is efficient technology</w:t>
      </w:r>
      <w:r w:rsidR="00D37C3F" w:rsidRPr="003F0E31">
        <w:t xml:space="preserve"> </w:t>
      </w:r>
      <w:r w:rsidR="00FA6376" w:rsidRPr="003F0E31">
        <w:t>e</w:t>
      </w:r>
      <w:r w:rsidR="00D37C3F" w:rsidRPr="003F0E31">
        <w:t>specially vertical flow constructed wetlands (VFCWs)</w:t>
      </w:r>
      <w:r w:rsidR="00D87FFA" w:rsidRPr="003F0E31">
        <w:t xml:space="preserve">. </w:t>
      </w:r>
      <w:r w:rsidR="00FA6376" w:rsidRPr="003F0E31">
        <w:t xml:space="preserve">The study </w:t>
      </w:r>
      <w:r w:rsidR="00D87FFA" w:rsidRPr="003F0E31">
        <w:t>also documented that microorganisms are one of the main responsible for antibiotic removal</w:t>
      </w:r>
      <w:r w:rsidRPr="003F0E31">
        <w:fldChar w:fldCharType="begin">
          <w:fldData xml:space="preserve">PEVuZE5vdGU+PENpdGU+PEF1dGhvcj5MaXU8L0F1dGhvcj48WWVhcj4yMDE5PC9ZZWFyPjxSZWNO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</w:fldData>
        </w:fldChar>
      </w:r>
      <w:r w:rsidR="00267929" w:rsidRPr="003F0E31">
        <w:instrText xml:space="preserve"> ADDIN EN.CITE </w:instrText>
      </w:r>
      <w:r w:rsidR="00267929" w:rsidRPr="003F0E31">
        <w:fldChar w:fldCharType="begin">
          <w:fldData xml:space="preserve">PEVuZE5vdGU+PENpdGU+PEF1dGhvcj5MaXU8L0F1dGhvcj48WWVhcj4yMDE5PC9ZZWFyPjxSZWNO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</w:fldData>
        </w:fldChar>
      </w:r>
      <w:r w:rsidR="00267929" w:rsidRPr="003F0E31">
        <w:instrText xml:space="preserve"> ADDIN EN.CITE.DATA </w:instrText>
      </w:r>
      <w:r w:rsidR="00267929" w:rsidRPr="003F0E31">
        <w:fldChar w:fldCharType="end"/>
      </w:r>
      <w:r w:rsidRPr="003F0E31">
        <w:fldChar w:fldCharType="separate"/>
      </w:r>
      <w:r w:rsidR="00267929" w:rsidRPr="003F0E31">
        <w:rPr>
          <w:noProof/>
        </w:rPr>
        <w:t>[89]</w:t>
      </w:r>
      <w:r w:rsidRPr="003F0E31">
        <w:fldChar w:fldCharType="end"/>
      </w:r>
      <w:r w:rsidR="002755DA" w:rsidRPr="003F0E31">
        <w:t>.</w:t>
      </w:r>
    </w:p>
    <w:p w14:paraId="5A07C788" w14:textId="46CA1DFF" w:rsidR="00605DE5" w:rsidRPr="003F0E31" w:rsidRDefault="00605DE5">
      <w:pPr>
        <w:spacing w:after="0" w:afterAutospacing="0" w:line="360" w:lineRule="auto"/>
      </w:pPr>
      <w:proofErr w:type="spellStart"/>
      <w:r w:rsidRPr="003F0E31">
        <w:t>Yujie</w:t>
      </w:r>
      <w:proofErr w:type="spellEnd"/>
      <w:r w:rsidRPr="003F0E31">
        <w:t xml:space="preserve"> et al (2021) described in a review study that for achieving an overall efficient removal of antibiotics in CWTS, our principal component analysis indicated that optimization of flow configuration, selection of plant species, and compensation for low microbial activity at low temperature is the priority strategy. </w:t>
      </w:r>
      <w:r w:rsidR="00FA6376" w:rsidRPr="003F0E31">
        <w:t xml:space="preserve">The study </w:t>
      </w:r>
      <w:r w:rsidR="00CA0972" w:rsidRPr="003F0E31">
        <w:t xml:space="preserve">was </w:t>
      </w:r>
      <w:r w:rsidR="00FA6376" w:rsidRPr="003F0E31">
        <w:t xml:space="preserve">focused </w:t>
      </w:r>
      <w:r w:rsidR="00CA0972" w:rsidRPr="003F0E31">
        <w:t xml:space="preserve">on </w:t>
      </w:r>
      <w:r w:rsidR="00FA6376" w:rsidRPr="003F0E31">
        <w:t xml:space="preserve">the </w:t>
      </w:r>
      <w:r w:rsidR="00CA0972" w:rsidRPr="003F0E31">
        <w:t>removal of 35 widely used antibiotics in CWTS covering the most common design parameters (flow configuration, substrate, plants) and operational parameters (hydraulic retention time/hydraulic loading rates, feeding mode, aeration, influent quality), and discusses how to tailor those parameters for improving antibiotic removal based on complex removal mechanisms.</w:t>
      </w:r>
      <w:r w:rsidR="009A0878" w:rsidRPr="003F0E31">
        <w:t xml:space="preserve"> </w:t>
      </w:r>
      <w:r w:rsidR="00FA6376" w:rsidRPr="003F0E31">
        <w:t xml:space="preserve">The study </w:t>
      </w:r>
      <w:r w:rsidR="009A0878" w:rsidRPr="003F0E31">
        <w:t>recommended that to target removal of specific antibiotics, future research should focus on elucidating key mechanisms for their removal to guide optimization of the design and operational parameters</w:t>
      </w:r>
      <w:r w:rsidRPr="003F0E31">
        <w:fldChar w:fldCharType="begin"/>
      </w:r>
      <w:r w:rsidR="00267929" w:rsidRPr="003F0E31">
        <w:instrText xml:space="preserve"> ADDIN EN.CITE &lt;EndNote&gt;&lt;Cite&gt;&lt;Author&gt;He&lt;/Author&gt;&lt;Year&gt;2021&lt;/Year&gt;&lt;RecNum&gt;15&lt;/RecNum&gt;&lt;DisplayText&gt;[90]&lt;/DisplayText&gt;&lt;record&gt;&lt;rec-number&gt;15&lt;/rec-number&gt;&lt;foreign-keys&gt;&lt;key app="EN" db-id="v259rd5x8r2fp7epwvb5d2we2rw090aewsf5" timestamp="1621559822"&gt;15&lt;/key&gt;&lt;/foreign-keys&gt;&lt;ref-type name="Journal Article"&gt;17&lt;/ref-type&gt;&lt;contributors&gt;&lt;authors&gt;&lt;author&gt;He, Yujie&lt;/author&gt;&lt;author&gt;Zhang, Li&lt;/author&gt;&lt;author&gt;Jiang, Longxue&lt;/author&gt;&lt;author&gt;Wagner, Thomas&lt;/author&gt;&lt;author&gt;Sutton, Nora B.&lt;/author&gt;&lt;author&gt;Ji, Rong&lt;/author&gt;&lt;author&gt;Langenhoff, Alette A. M.&lt;/author&gt;&lt;/authors&gt;&lt;/contributors&gt;&lt;titles&gt;&lt;title&gt;Improving removal of antibiotics in constructed wetland treatment systems based on key design and operational parameters: A review&lt;/title&gt;&lt;secondary-title&gt;Journal of Hazardous Materials&lt;/secondary-title&gt;&lt;/titles&gt;&lt;periodical&gt;&lt;full-title&gt;Journal of Hazardous Materials&lt;/full-title&gt;&lt;/periodical&gt;&lt;pages&gt;124386&lt;/pages&gt;&lt;volume&gt;407&lt;/volume&gt;&lt;keywords&gt;&lt;keyword&gt;CWTS&lt;/keyword&gt;&lt;keyword&gt;Configuration&lt;/keyword&gt;&lt;keyword&gt;Plants&lt;/keyword&gt;&lt;keyword&gt;Temperature&lt;/keyword&gt;&lt;keyword&gt;Correlations&lt;/keyword&gt;&lt;keyword&gt;Removal mechanisms&lt;/keyword&gt;&lt;/keywords&gt;&lt;dates&gt;&lt;year&gt;2021&lt;/year&gt;&lt;pub-dates&gt;&lt;date&gt;2021/04/05/&lt;/date&gt;&lt;/pub-dates&gt;&lt;/dates&gt;&lt;isbn&gt;0304-3894&lt;/isbn&gt;&lt;urls&gt;&lt;related-urls&gt;&lt;url&gt;https://www.sciencedirect.com/science/article/pii/S0304389420323761&lt;/url&gt;&lt;/related-urls&gt;&lt;/urls&gt;&lt;electronic-resource-num&gt;https://doi.org/10.1016/j.jhazmat.2020.124386&lt;/electronic-resource-num&gt;&lt;/record&gt;&lt;/Cite&gt;&lt;/EndNote&gt;</w:instrText>
      </w:r>
      <w:r w:rsidRPr="003F0E31">
        <w:fldChar w:fldCharType="separate"/>
      </w:r>
      <w:r w:rsidR="00267929" w:rsidRPr="003F0E31">
        <w:rPr>
          <w:noProof/>
        </w:rPr>
        <w:t>[90]</w:t>
      </w:r>
      <w:r w:rsidRPr="003F0E31">
        <w:fldChar w:fldCharType="end"/>
      </w:r>
      <w:r w:rsidR="009A0878" w:rsidRPr="003F0E31">
        <w:t>.</w:t>
      </w:r>
    </w:p>
    <w:p w14:paraId="777E84E5" w14:textId="01B53D05" w:rsidR="00BD4F8F" w:rsidRPr="003F0E31" w:rsidRDefault="00F66ADD">
      <w:pPr>
        <w:spacing w:after="0" w:afterAutospacing="0" w:line="360" w:lineRule="auto"/>
      </w:pPr>
      <w:r w:rsidRPr="003F0E31">
        <w:t xml:space="preserve">The </w:t>
      </w:r>
      <w:r w:rsidR="00BD4F8F" w:rsidRPr="003F0E31">
        <w:t xml:space="preserve">system can be improved </w:t>
      </w:r>
      <w:r w:rsidR="00F66212" w:rsidRPr="003F0E31">
        <w:t xml:space="preserve">with </w:t>
      </w:r>
      <w:r w:rsidR="00BD4F8F" w:rsidRPr="003F0E31">
        <w:t xml:space="preserve">integrated support from other disciplines, such as botany, soil science, environmental chemistry, and chemical engineering. There are few relevant reports and studies on the removal of antibiotics using CWs, some practical experience of engineering, including the previous researchers’ experience in operating chemical reactors (i.e., CWs and soil </w:t>
      </w:r>
      <w:r w:rsidR="00BD4F8F" w:rsidRPr="003F0E31">
        <w:lastRenderedPageBreak/>
        <w:t>filters), can also be employed to enhance the performance of CWs for antibiotic treatment at low cost</w:t>
      </w:r>
      <w:r w:rsidR="00BD4F8F" w:rsidRPr="003F0E31">
        <w:fldChar w:fldCharType="begin"/>
      </w:r>
      <w:r w:rsidR="00267929" w:rsidRPr="003F0E31">
        <w:instrText xml:space="preserve"> ADDIN EN.CITE &lt;EndNote&gt;&lt;Cite&gt;&lt;Author&gt;GUAN Yidong&lt;/Author&gt;&lt;Year&gt;2017&lt;/Year&gt;&lt;RecNum&gt;86&lt;/RecNum&gt;&lt;DisplayText&gt;[78, 91]&lt;/DisplayText&gt;&lt;record&gt;&lt;rec-number&gt;86&lt;/rec-number&gt;&lt;foreign-keys&gt;&lt;key app="EN" db-id="evez5wr52dw50feptstx009m2zpdsfdaa2wx" timestamp="1619534668"&gt;86&lt;/key&gt;&lt;/foreign-keys&gt;&lt;ref-type name="Journal Article"&gt;17&lt;/ref-type&gt;&lt;contributors&gt;&lt;authors&gt;&lt;author&gt;&lt;style face="normal" font="default" size="100%"&gt;GUAN Yidong, WANG Bo, GAO Yongxia, LIUWen;&lt;/style&gt;&lt;style face="normal" font="default" charset="1" size="100%"&gt;</w:instrText>
      </w:r>
      <w:r w:rsidR="00267929" w:rsidRPr="003F0E31">
        <w:rPr>
          <w:rFonts w:ascii="Cambria Math" w:hAnsi="Cambria Math" w:cs="Cambria Math"/>
        </w:rPr>
        <w:instrText>∗</w:instrText>
      </w:r>
      <w:r w:rsidR="00267929" w:rsidRPr="003F0E31">
        <w:instrText>&lt;/style&gt;&lt;style face="normal" font="default" size="100%"&gt;, ZHAO Xiaoli, HUANG Xiaofeng and YU Jianghua&lt;/style&gt;&lt;/author&gt;&lt;/authors&gt;&lt;/contributors&gt;&lt;titles&gt;&lt;title&gt;Occurrence and Fate of Antibiotics in the Aqueous Environment and Their Removal by Constructed Wetlands in China: A review&lt;/title&gt;&lt;secondary-title&gt;Pedosphere&lt;/secondary-title&gt;&lt;/titles&gt;&lt;periodical&gt;&lt;full-title&gt;Pedosphere&lt;/full-title&gt;&lt;/periodical&gt;&lt;pages&gt;42–51&lt;/pages&gt;&lt;volume&gt;27&lt;/volume&gt;&lt;number&gt;1&lt;/number&gt;&lt;dates&gt;&lt;year&gt;2017&lt;/year&gt;&lt;/dates&gt;&lt;urls&gt;&lt;/urls&gt;&lt;electronic-resource-num&gt;doi:10.1016/S1002-0160(17)60295-9&lt;/electronic-resource-num&gt;&lt;/record&gt;&lt;/Cite&gt;&lt;Cite&gt;&lt;Author&gt;Liu&lt;/Author&gt;&lt;Year&gt;2013&lt;/Year&gt;&lt;RecNum&gt;13&lt;/RecNum&gt;&lt;record&gt;&lt;rec-number&gt;13&lt;/rec-number&gt;&lt;foreign-keys&gt;&lt;key app="EN" db-id="watzp5rw1sdwfre09wtpaps4wveevparv05v" timestamp="1619685163"&gt;13&lt;/key&gt;&lt;/foreign-keys&gt;&lt;ref-type name="Journal Article"&gt;17&lt;/ref-type&gt;&lt;contributors&gt;&lt;authors&gt;&lt;author&gt;Liu, L., Liu, C., Zheng, J., Huang, X., Wang Z, Liu, Y., and Zhu G&lt;/author&gt;&lt;/authors&gt;&lt;/contributors&gt;&lt;titles&gt;&lt;title&gt;Elimination of veterinary antibiotics and antibiotic resistance genes from swine wastewater in the vertical flow constructed wetlands&lt;/title&gt;&lt;secondary-title&gt;Chemosphere&lt;/secondary-title&gt;&lt;/titles&gt;&lt;pages&gt;1088-1093&lt;/pages&gt;&lt;dates&gt;&lt;year&gt;2013&lt;/year&gt;&lt;/dates&gt;&lt;urls&gt;&lt;/urls&gt;&lt;/record&gt;&lt;/Cite&gt;&lt;/EndNote&gt;</w:instrText>
      </w:r>
      <w:r w:rsidR="00BD4F8F" w:rsidRPr="003F0E31">
        <w:fldChar w:fldCharType="separate"/>
      </w:r>
      <w:r w:rsidR="00267929" w:rsidRPr="003F0E31">
        <w:rPr>
          <w:noProof/>
        </w:rPr>
        <w:t>[78, 91]</w:t>
      </w:r>
      <w:r w:rsidR="00BD4F8F" w:rsidRPr="003F0E31">
        <w:fldChar w:fldCharType="end"/>
      </w:r>
      <w:r w:rsidR="00BD4F8F" w:rsidRPr="003F0E31">
        <w:t xml:space="preserve">. </w:t>
      </w:r>
    </w:p>
    <w:p w14:paraId="4BBD32E3" w14:textId="77777777" w:rsidR="00174217" w:rsidRPr="003F0E31" w:rsidRDefault="00174217" w:rsidP="00992451">
      <w:pPr>
        <w:spacing w:after="0" w:afterAutospacing="0" w:line="360" w:lineRule="auto"/>
      </w:pPr>
    </w:p>
    <w:p w14:paraId="3456054F" w14:textId="77777777" w:rsidR="00DA2436" w:rsidRPr="003F0E31" w:rsidRDefault="00DA2436" w:rsidP="00992451">
      <w:pPr>
        <w:pStyle w:val="1"/>
        <w:spacing w:line="360" w:lineRule="auto"/>
      </w:pPr>
    </w:p>
    <w:p w14:paraId="63166F2E" w14:textId="77777777" w:rsidR="00AA623A" w:rsidRPr="003F0E31" w:rsidRDefault="001E7F40" w:rsidP="00992451">
      <w:pPr>
        <w:pStyle w:val="1"/>
        <w:spacing w:line="360" w:lineRule="auto"/>
      </w:pPr>
      <w:r w:rsidRPr="003F0E31">
        <w:t>Removal of antibiotics</w:t>
      </w:r>
      <w:r w:rsidR="00001EFF" w:rsidRPr="003F0E31">
        <w:t xml:space="preserve"> from water</w:t>
      </w:r>
      <w:r w:rsidRPr="003F0E31">
        <w:t xml:space="preserve"> by </w:t>
      </w:r>
      <w:r w:rsidR="00FB7C3E" w:rsidRPr="003F0E31">
        <w:t>Constructed Wetlands</w:t>
      </w:r>
      <w:r w:rsidR="00AA623A" w:rsidRPr="003F0E31">
        <w:t>:</w:t>
      </w:r>
    </w:p>
    <w:p w14:paraId="6EB41C7D" w14:textId="62A3B897" w:rsidR="00F3270B" w:rsidRPr="003F0E31" w:rsidRDefault="005F4989">
      <w:pPr>
        <w:spacing w:after="0" w:afterAutospacing="0" w:line="360" w:lineRule="auto"/>
        <w:ind w:firstLine="720"/>
      </w:pPr>
      <w:bookmarkStart w:id="3" w:name="_Hlk19660035"/>
      <w:r w:rsidRPr="003F0E31">
        <w:t xml:space="preserve">Antibiotics are the group of most concern due to the risk of the spread of antibiotic resistance in the environment. </w:t>
      </w:r>
      <w:r w:rsidR="009F7AD8" w:rsidRPr="003F0E31">
        <w:t xml:space="preserve">The presence </w:t>
      </w:r>
      <w:r w:rsidRPr="003F0E31">
        <w:t>of antibiotic</w:t>
      </w:r>
      <w:r w:rsidR="009F7AD8" w:rsidRPr="003F0E31">
        <w:t>s</w:t>
      </w:r>
      <w:r w:rsidRPr="003F0E31">
        <w:t xml:space="preserve"> in the environment leads to repeated low-dose exposure of bacteria to sub-lethal dosage, which can cause the development of resistance. </w:t>
      </w:r>
      <w:r w:rsidR="000216A6" w:rsidRPr="003F0E31">
        <w:t xml:space="preserve">Considering the problem of antibiotics released in the environment, there is a need for methodologies to efficiently remove these compounds from wastewater. Constructed wetlands are the best alternative for treating wastewater including antibiotic removal from water due to their low costs for construction and operation </w:t>
      </w:r>
      <w:r w:rsidR="000216A6" w:rsidRPr="003F0E31">
        <w:fldChar w:fldCharType="begin"/>
      </w:r>
      <w:r w:rsidR="003175FB" w:rsidRPr="003F0E31">
        <w:instrText xml:space="preserve"> ADDIN EN.CITE &lt;EndNote&gt;&lt;Cite&gt;&lt;Author&gt;Hijosa-Valsero M&lt;/Author&gt;&lt;Year&gt;2011&lt;/Year&gt;&lt;RecNum&gt;0&lt;/RecNum&gt;&lt;IDText&gt;Removal of antibiotics from urban wastewater by constructed wetland optimization&lt;/IDText&gt;&lt;DisplayText&gt;[92, 93]&lt;/DisplayText&gt;&lt;record&gt;&lt;ref-type name="Journal Article"&gt;17&lt;/ref-type&gt;&lt;contributors&gt;&lt;authors&gt;&lt;author&gt;Hijosa-Valsero M, Fink G, Schl¨usener M P, Sidrach-Cardona R, Mart´in-Villacorta J, Ternes T, B´ecares E&lt;/author&gt;&lt;/authors&gt;&lt;/contributors&gt;&lt;titles&gt;&lt;title&gt;Removal of antibiotics from urban wastewater by constructed wetland optimization&lt;/title&gt;&lt;secondary-title&gt;Chemosphere&lt;/secondary-title&gt;&lt;/titles&gt;&lt;dates&gt;&lt;year&gt;2011&lt;/year&gt;&lt;/dates&gt;&lt;pages&gt;713–719&lt;/pages&gt;&lt;/record&gt;&lt;/Cite&gt;&lt;Cite&gt;&lt;Author&gt;Guan Y&lt;/Author&gt;&lt;Year&gt;2015&lt;/Year&gt;&lt;RecNum&gt;0&lt;/RecNum&gt;&lt;IDText&gt;Effect of operating factors on the contaminants removal of a soil filter: multi-soil-layering system&lt;/IDText&gt;&lt;record&gt;&lt;ref-type name="Journal Article"&gt;17&lt;/ref-type&gt;&lt;contributors&gt;&lt;authors&gt;&lt;author&gt;Guan Y, Zhang Y, Zhong C N, Huang X F, Fu J, Zhao D&lt;/author&gt;&lt;/authors&gt;&lt;/contributors&gt;&lt;titles&gt;&lt;title&gt;Effect of operating factors on the contaminants removal of a soil filter: multi-soil-layering system&lt;/title&gt;&lt;secondary-title&gt;Environ Earth Sci&lt;/secondary-title&gt;&lt;/titles&gt;&lt;dates&gt;&lt;year&gt;2015&lt;/year&gt;&lt;/dates&gt;&lt;pages&gt;2679–2686&lt;/pages&gt;&lt;/record&gt;&lt;/Cite&gt;&lt;/EndNote&gt;</w:instrText>
      </w:r>
      <w:r w:rsidR="000216A6" w:rsidRPr="003F0E31">
        <w:fldChar w:fldCharType="separate"/>
      </w:r>
      <w:r w:rsidR="003175FB" w:rsidRPr="003F0E31">
        <w:rPr>
          <w:noProof/>
        </w:rPr>
        <w:t>[92, 93]</w:t>
      </w:r>
      <w:r w:rsidR="000216A6" w:rsidRPr="003F0E31">
        <w:fldChar w:fldCharType="end"/>
      </w:r>
      <w:r w:rsidR="000216A6" w:rsidRPr="003F0E31">
        <w:t xml:space="preserve">. </w:t>
      </w:r>
      <w:r w:rsidR="001910FE" w:rsidRPr="003F0E31">
        <w:t xml:space="preserve">Particularly for antibiotics, studies are still scarce. These compounds can cause serious toxic effects in human beings and promote antibiotic resistance, even though antibiotics are normally found at low concentrations in the environment (ng L </w:t>
      </w:r>
      <w:r w:rsidR="001910FE" w:rsidRPr="003F0E31">
        <w:rPr>
          <w:vertAlign w:val="superscript"/>
        </w:rPr>
        <w:t xml:space="preserve">−1 </w:t>
      </w:r>
      <w:r w:rsidR="001910FE" w:rsidRPr="003F0E31">
        <w:t xml:space="preserve">to </w:t>
      </w:r>
      <w:proofErr w:type="spellStart"/>
      <w:r w:rsidR="001910FE" w:rsidRPr="003F0E31">
        <w:t>μg</w:t>
      </w:r>
      <w:proofErr w:type="spellEnd"/>
      <w:r w:rsidR="001910FE" w:rsidRPr="003F0E31">
        <w:t xml:space="preserve"> L </w:t>
      </w:r>
      <w:r w:rsidR="001910FE" w:rsidRPr="003F0E31">
        <w:rPr>
          <w:vertAlign w:val="superscript"/>
        </w:rPr>
        <w:t xml:space="preserve">−1 </w:t>
      </w:r>
      <w:r w:rsidR="001910FE" w:rsidRPr="003F0E31">
        <w:t xml:space="preserve">) </w:t>
      </w:r>
      <w:r w:rsidR="001910FE" w:rsidRPr="003F0E31">
        <w:fldChar w:fldCharType="begin"/>
      </w:r>
      <w:r w:rsidR="003175FB" w:rsidRPr="003F0E31">
        <w:instrText xml:space="preserve"> ADDIN EN.CITE &lt;EndNote&gt;&lt;Cite&gt;&lt;Author&gt;Li B&lt;/Author&gt;&lt;Year&gt;2010&lt;/Year&gt;&lt;RecNum&gt;36&lt;/RecNum&gt;&lt;DisplayText&gt;[94, 95]&lt;/DisplayText&gt;&lt;record&gt;&lt;rec-number&gt;36&lt;/rec-number&gt;&lt;foreign-keys&gt;&lt;key app="EN" db-id="evez5wr52dw50feptstx009m2zpdsfdaa2wx" timestamp="1597596596"&gt;36&lt;/key&gt;&lt;/foreign-keys&gt;&lt;ref-type name="Journal Article"&gt;17&lt;/ref-type&gt;&lt;contributors&gt;&lt;authors&gt;&lt;author&gt;Li B, Zhang T&lt;/author&gt;&lt;/authors&gt;&lt;/contributors&gt;&lt;titles&gt;&lt;title&gt;Biodegradation and adsorption of antibiotics in the activated sludge process&lt;/title&gt;&lt;secondary-title&gt;Environ Sci Technol&lt;/secondary-title&gt;&lt;/titles&gt;&lt;periodical&gt;&lt;full-title&gt;Environ Sci Technol&lt;/full-title&gt;&lt;/periodical&gt;&lt;pages&gt;3468–3473&lt;/pages&gt;&lt;volume&gt;44&lt;/volume&gt;&lt;number&gt;9&lt;/number&gt;&lt;dates&gt;&lt;year&gt;2010&lt;/year&gt;&lt;/dates&gt;&lt;urls&gt;&lt;/urls&gt;&lt;/record&gt;&lt;/Cite&gt;&lt;Cite&gt;&lt;Author&gt;Zhang D&lt;/Author&gt;&lt;Year&gt;2014&lt;/Year&gt;&lt;RecNum&gt;37&lt;/RecNum&gt;&lt;record&gt;&lt;rec-number&gt;37&lt;/rec-number&gt;&lt;foreign-keys&gt;&lt;key app="EN" db-id="evez5wr52dw50feptstx009m2zpdsfdaa2wx" timestamp="1597596818"&gt;37&lt;/key&gt;&lt;/foreign-keys&gt;&lt;ref-type name="Journal Article"&gt;17&lt;/ref-type&gt;&lt;contributors&gt;&lt;authors&gt;&lt;author&gt;Zhang D, Gersberg RM, Ng WJ, Tan SK&lt;/author&gt;&lt;/authors&gt;&lt;/contributors&gt;&lt;titles&gt;&lt;title&gt;Removal of pharmaceuticals and personal care products in aquatic plant-based systems: a review&lt;/title&gt;&lt;secondary-title&gt;Environ Pollut&lt;/secondary-title&gt;&lt;/titles&gt;&lt;periodical&gt;&lt;full-title&gt;Environ Pollut&lt;/full-title&gt;&lt;/periodical&gt;&lt;pages&gt;620–639&lt;/pages&gt;&lt;dates&gt;&lt;year&gt;2014&lt;/year&gt;&lt;/dates&gt;&lt;urls&gt;&lt;/urls&gt;&lt;/record&gt;&lt;/Cite&gt;&lt;/EndNote&gt;</w:instrText>
      </w:r>
      <w:r w:rsidR="001910FE" w:rsidRPr="003F0E31">
        <w:fldChar w:fldCharType="separate"/>
      </w:r>
      <w:r w:rsidR="003175FB" w:rsidRPr="003F0E31">
        <w:rPr>
          <w:noProof/>
        </w:rPr>
        <w:t>[94, 95]</w:t>
      </w:r>
      <w:r w:rsidR="001910FE" w:rsidRPr="003F0E31">
        <w:fldChar w:fldCharType="end"/>
      </w:r>
      <w:r w:rsidR="001910FE" w:rsidRPr="003F0E31">
        <w:t xml:space="preserve">. </w:t>
      </w:r>
      <w:bookmarkEnd w:id="3"/>
    </w:p>
    <w:p w14:paraId="0EB5CD04" w14:textId="34D6CEDD" w:rsidR="004A2D3A" w:rsidRPr="003F0E31" w:rsidRDefault="009F7AD8">
      <w:pPr>
        <w:spacing w:after="0" w:afterAutospacing="0" w:line="360" w:lineRule="auto"/>
        <w:ind w:firstLine="720"/>
      </w:pPr>
      <w:r w:rsidRPr="003F0E31">
        <w:t xml:space="preserve">From the </w:t>
      </w:r>
      <w:r w:rsidR="00F3270B" w:rsidRPr="003F0E31">
        <w:t xml:space="preserve">results </w:t>
      </w:r>
      <w:r w:rsidRPr="003F0E31">
        <w:t xml:space="preserve">of </w:t>
      </w:r>
      <w:r w:rsidR="00F3270B" w:rsidRPr="003F0E31">
        <w:t xml:space="preserve">previously published literature, it is concluded that the concentration levels of most detected </w:t>
      </w:r>
      <w:proofErr w:type="spellStart"/>
      <w:r w:rsidR="00F3270B" w:rsidRPr="003F0E31">
        <w:t>i.e</w:t>
      </w:r>
      <w:proofErr w:type="spellEnd"/>
      <w:r w:rsidR="00F3270B" w:rsidRPr="003F0E31">
        <w:t xml:space="preserve"> sulfonamides, quinolones, macrolides, tetracyclines, and lactams</w:t>
      </w:r>
      <w:r w:rsidR="00F3270B" w:rsidRPr="003F0E31">
        <w:fldChar w:fldCharType="begin">
          <w:fldData xml:space="preserve">PEVuZE5vdGU+PENpdGU+PEF1dGhvcj5GZXJuYW5kZXMgSlA8L0F1dGhvcj48WWVhcj4yMDE1PC9Z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</w:fldData>
        </w:fldChar>
      </w:r>
      <w:r w:rsidR="00267929" w:rsidRPr="003F0E31">
        <w:instrText xml:space="preserve"> ADDIN EN.CITE </w:instrText>
      </w:r>
      <w:r w:rsidR="00267929" w:rsidRPr="003F0E31">
        <w:fldChar w:fldCharType="begin">
          <w:fldData xml:space="preserve">PEVuZE5vdGU+PENpdGU+PEF1dGhvcj5GZXJuYW5kZXMgSlA8L0F1dGhvcj48WWVhcj4yMDE1PC9Z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</w:fldData>
        </w:fldChar>
      </w:r>
      <w:r w:rsidR="00267929" w:rsidRPr="003F0E31">
        <w:instrText xml:space="preserve"> ADDIN EN.CITE.DATA </w:instrText>
      </w:r>
      <w:r w:rsidR="00267929" w:rsidRPr="003F0E31">
        <w:fldChar w:fldCharType="end"/>
      </w:r>
      <w:r w:rsidR="00F3270B" w:rsidRPr="003F0E31">
        <w:fldChar w:fldCharType="separate"/>
      </w:r>
      <w:r w:rsidR="00267929" w:rsidRPr="003F0E31">
        <w:rPr>
          <w:noProof/>
        </w:rPr>
        <w:t>[77, 84, 96]</w:t>
      </w:r>
      <w:r w:rsidR="00F3270B" w:rsidRPr="003F0E31">
        <w:fldChar w:fldCharType="end"/>
      </w:r>
      <w:r w:rsidR="00F3270B" w:rsidRPr="003F0E31">
        <w:t xml:space="preserve"> have been removed through constructed wetlands </w:t>
      </w:r>
      <w:r w:rsidR="00F3270B" w:rsidRPr="003F0E31">
        <w:fldChar w:fldCharType="begin">
          <w:fldData xml:space="preserve">PEVuZE5vdGU+PENpdGU+PEF1dGhvcj5KdW4gQ2hlbjwvQXV0aG9yPjxZZWFyPjIwMTQ8L1llYXI+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==
</w:fldData>
        </w:fldChar>
      </w:r>
      <w:r w:rsidR="003175FB" w:rsidRPr="003F0E31">
        <w:instrText xml:space="preserve"> ADDIN EN.CITE </w:instrText>
      </w:r>
      <w:r w:rsidR="003175FB" w:rsidRPr="003F0E31">
        <w:fldChar w:fldCharType="begin">
          <w:fldData xml:space="preserve">PEVuZE5vdGU+PENpdGU+PEF1dGhvcj5KdW4gQ2hlbjwvQXV0aG9yPjxZZWFyPjIwMTQ8L1llYXI+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==
</w:fldData>
        </w:fldChar>
      </w:r>
      <w:r w:rsidR="003175FB" w:rsidRPr="003F0E31">
        <w:instrText xml:space="preserve"> ADDIN EN.CITE.DATA </w:instrText>
      </w:r>
      <w:r w:rsidR="003175FB" w:rsidRPr="003F0E31">
        <w:fldChar w:fldCharType="end"/>
      </w:r>
      <w:r w:rsidR="00F3270B" w:rsidRPr="003F0E31">
        <w:fldChar w:fldCharType="separate"/>
      </w:r>
      <w:r w:rsidR="003175FB" w:rsidRPr="003F0E31">
        <w:rPr>
          <w:noProof/>
        </w:rPr>
        <w:t>[97-99]</w:t>
      </w:r>
      <w:r w:rsidR="00F3270B" w:rsidRPr="003F0E31">
        <w:fldChar w:fldCharType="end"/>
      </w:r>
      <w:r w:rsidR="00F3270B" w:rsidRPr="003F0E31">
        <w:t>. Constructed wetlands are the best alternative</w:t>
      </w:r>
      <w:r w:rsidR="00F3270B" w:rsidRPr="003F0E31">
        <w:fldChar w:fldCharType="begin"/>
      </w:r>
      <w:r w:rsidR="003175FB" w:rsidRPr="003F0E31">
        <w:instrText xml:space="preserve"> ADDIN EN.CITE &lt;EndNote&gt;&lt;Cite&gt;&lt;Author&gt;Carvalho PN&lt;/Author&gt;&lt;Year&gt;2013&lt;/Year&gt;&lt;RecNum&gt;35&lt;/RecNum&gt;&lt;DisplayText&gt;[100]&lt;/DisplayText&gt;&lt;record&gt;&lt;rec-number&gt;35&lt;/rec-number&gt;&lt;foreign-keys&gt;&lt;key app="EN" db-id="dr5sdspwydz5r9eez9p5we54wdv9ffxs9v9s" timestamp="1619529049"&gt;35&lt;/key&gt;&lt;/foreign-keys&gt;&lt;ref-type name="Journal Article"&gt;17&lt;/ref-type&gt;&lt;contributors&gt;&lt;authors&gt;&lt;author&gt;Carvalho PN, Araújo JL, Mucha AP, Basto MCP, Almeida CMR&lt;/author&gt;&lt;/authors&gt;&lt;/contributors&gt;&lt;titles&gt;&lt;title&gt;Potential of constructed wetlands microcosms for the removal of veterinary pharmaceuticals from livestock wastewater&lt;/title&gt;&lt;secondary-title&gt;Bioresour Technol&lt;/secondary-title&gt;&lt;/titles&gt;&lt;pages&gt;412–416&lt;/pages&gt;&lt;dates&gt;&lt;year&gt;2013&lt;/year&gt;&lt;/dates&gt;&lt;urls&gt;&lt;/urls&gt;&lt;/record&gt;&lt;/Cite&gt;&lt;/EndNote&gt;</w:instrText>
      </w:r>
      <w:r w:rsidR="00F3270B" w:rsidRPr="003F0E31">
        <w:fldChar w:fldCharType="separate"/>
      </w:r>
      <w:r w:rsidR="003175FB" w:rsidRPr="003F0E31">
        <w:rPr>
          <w:noProof/>
        </w:rPr>
        <w:t>[100]</w:t>
      </w:r>
      <w:r w:rsidR="00F3270B" w:rsidRPr="003F0E31">
        <w:fldChar w:fldCharType="end"/>
      </w:r>
      <w:r w:rsidR="00F3270B" w:rsidRPr="003F0E31">
        <w:t xml:space="preserve"> for treating wastewater including antibiotic removal from water due to their low costs for construction and operation</w:t>
      </w:r>
      <w:r w:rsidR="00F3270B" w:rsidRPr="003F0E31">
        <w:fldChar w:fldCharType="begin"/>
      </w:r>
      <w:r w:rsidR="00267929" w:rsidRPr="003F0E31">
        <w:instrText xml:space="preserve"> ADDIN EN.CITE &lt;EndNote&gt;&lt;Cite&gt;&lt;Author&gt;Hijosa-Valsero M&lt;/Author&gt;&lt;Year&gt;2011&lt;/Year&gt;&lt;RecNum&gt;21&lt;/RecNum&gt;&lt;DisplayText&gt;[77, 92]&lt;/DisplayText&gt;&lt;record&gt;&lt;rec-number&gt;21&lt;/rec-number&gt;&lt;foreign-keys&gt;&lt;key app="EN" db-id="dr5sdspwydz5r9eez9p5we54wdv9ffxs9v9s" timestamp="1619529048"&gt;21&lt;/key&gt;&lt;/foreign-keys&gt;&lt;ref-type name="Journal Article"&gt;17&lt;/ref-type&gt;&lt;contributors&gt;&lt;authors&gt;&lt;author&gt;Hijosa-Valsero M, Fink G, Schl¨usener M P, Sidrach-Cardona R, Mart´in-Villacorta J, Ternes T, B´ecares E&lt;/author&gt;&lt;/authors&gt;&lt;/contributors&gt;&lt;titles&gt;&lt;title&gt;Removal of antibiotics from urban wastewater by constructed wetland optimization&lt;/title&gt;&lt;secondary-title&gt;Chemosphere&lt;/secondary-title&gt;&lt;/titles&gt;&lt;pages&gt;713–719&lt;/pages&gt;&lt;dates&gt;&lt;year&gt;2011&lt;/year&gt;&lt;/dates&gt;&lt;urls&gt;&lt;/urls&gt;&lt;/record&gt;&lt;/Cite&gt;&lt;Cite&gt;&lt;Author&gt;Chen&lt;/Author&gt;&lt;Year&gt;2016&lt;/Year&gt;&lt;RecNum&gt;26&lt;/RecNum&gt;&lt;record&gt;&lt;rec-number&gt;26&lt;/rec-number&gt;&lt;foreign-keys&gt;&lt;key app="EN" db-id="dr5sdspwydz5r9eez9p5we54wdv9ffxs9v9s" timestamp="1619529049"&gt;26&lt;/key&gt;&lt;/foreign-keys&gt;&lt;ref-type name="Journal Article"&gt;17&lt;/ref-type&gt;&lt;contributors&gt;&lt;authors&gt;&lt;author&gt;Chen, J., Wei, X. D., Liu, Y. S., Ying, G. G., Liu, S. S., He, L. Y., Su, H. C., Hu, L. X., Chen, F. R., and Yang, Y. Q&lt;/author&gt;&lt;/authors&gt;&lt;/contributors&gt;&lt;titles&gt;&lt;title&gt;Removal of antibiotics and antibiotic resistance genes from domestic sewage by constructed wetlands: Optimization of wetland substrates and hydraulic loading&lt;/title&gt;&lt;secondary-title&gt;Sci. Total Environ&lt;/secondary-title&gt;&lt;/titles&gt;&lt;pages&gt;240-248&lt;/pages&gt;&lt;dates&gt;&lt;year&gt;2016&lt;/year&gt;&lt;/dates&gt;&lt;urls&gt;&lt;/urls&gt;&lt;/record&gt;&lt;/Cite&gt;&lt;/EndNote&gt;</w:instrText>
      </w:r>
      <w:r w:rsidR="00F3270B" w:rsidRPr="003F0E31">
        <w:fldChar w:fldCharType="separate"/>
      </w:r>
      <w:r w:rsidR="00267929" w:rsidRPr="003F0E31">
        <w:rPr>
          <w:noProof/>
        </w:rPr>
        <w:t>[77, 92]</w:t>
      </w:r>
      <w:r w:rsidR="00F3270B" w:rsidRPr="003F0E31">
        <w:fldChar w:fldCharType="end"/>
      </w:r>
      <w:r w:rsidR="00F3270B" w:rsidRPr="003F0E31">
        <w:t xml:space="preserve">. </w:t>
      </w:r>
      <w:r w:rsidRPr="003F0E31">
        <w:t>Several factors are</w:t>
      </w:r>
      <w:r w:rsidR="00F3270B" w:rsidRPr="003F0E31">
        <w:t xml:space="preserve"> affecting the performance of CWs used for the treatment of antibiotics in water but there are main four things to be mentioned, the types and configurations of CWs, hydraulic load rates, substrates, and plants and microorganisms. Further researches focusing on these factors are needed to improve the removal efficiency of antibiotics in CWs</w:t>
      </w:r>
      <w:r w:rsidR="00F3270B" w:rsidRPr="003F0E31">
        <w:fldChar w:fldCharType="begin"/>
      </w:r>
      <w:r w:rsidR="00267929" w:rsidRPr="003F0E31">
        <w:instrText xml:space="preserve"> ADDIN EN.CITE &lt;EndNote&gt;&lt;Cite&gt;&lt;Author&gt;GUAN Yidong&lt;/Author&gt;&lt;Year&gt;2017&lt;/Year&gt;&lt;RecNum&gt;86&lt;/RecNum&gt;&lt;DisplayText&gt;[91]&lt;/DisplayText&gt;&lt;record&gt;&lt;rec-number&gt;86&lt;/rec-number&gt;&lt;foreign-keys&gt;&lt;key app="EN" db-id="evez5wr52dw50feptstx009m2zpdsfdaa2wx" timestamp="1619534668"&gt;86&lt;/key&gt;&lt;/foreign-keys&gt;&lt;ref-type name="Journal Article"&gt;17&lt;/ref-type&gt;&lt;contributors&gt;&lt;authors&gt;&lt;author&gt;&lt;style face="normal" font="default" size="100%"&gt;GUAN Yidong, WANG Bo, GAO Yongxia, LIUWen;&lt;/style&gt;&lt;style face="normal" font="default" charset="1" size="100%"&gt;</w:instrText>
      </w:r>
      <w:r w:rsidR="00267929" w:rsidRPr="003F0E31">
        <w:rPr>
          <w:rFonts w:ascii="Cambria Math" w:hAnsi="Cambria Math" w:cs="Cambria Math"/>
        </w:rPr>
        <w:instrText>∗</w:instrText>
      </w:r>
      <w:r w:rsidR="00267929" w:rsidRPr="003F0E31">
        <w:instrText>&lt;/style&gt;&lt;style face="normal" font="default" size="100%"&gt;, ZHAO Xiaoli, HUANG Xiaofeng and YU Jianghua&lt;/style&gt;&lt;/author&gt;&lt;/authors&gt;&lt;/contributors&gt;&lt;titles&gt;&lt;title&gt;Occurrence and Fate of Antibiotics in the Aqueous Environment and Their Removal by Constructed Wetlands in China: A review&lt;/title&gt;&lt;secondary-title&gt;Pedosphere&lt;/secondary-title&gt;&lt;/titles&gt;&lt;periodical&gt;&lt;full-title&gt;Pedosphere&lt;/full-title&gt;&lt;/periodical&gt;&lt;pages&gt;42–51&lt;/pages&gt;&lt;volume&gt;27&lt;/volume&gt;&lt;number&gt;1&lt;/number&gt;&lt;dates&gt;&lt;year&gt;2017&lt;/year&gt;&lt;/dates&gt;&lt;urls&gt;&lt;/urls&gt;&lt;electronic-resource-num&gt;doi:10.1016/S1002-0160(17)60295-9&lt;/electronic-resource-num&gt;&lt;/record&gt;&lt;/Cite&gt;&lt;/EndNote&gt;</w:instrText>
      </w:r>
      <w:r w:rsidR="00F3270B" w:rsidRPr="003F0E31">
        <w:fldChar w:fldCharType="separate"/>
      </w:r>
      <w:r w:rsidR="00267929" w:rsidRPr="003F0E31">
        <w:rPr>
          <w:noProof/>
        </w:rPr>
        <w:t>[91]</w:t>
      </w:r>
      <w:r w:rsidR="00F3270B" w:rsidRPr="003F0E31">
        <w:fldChar w:fldCharType="end"/>
      </w:r>
      <w:r w:rsidR="00F3270B" w:rsidRPr="003F0E31">
        <w:t xml:space="preserve">. The potential of constructed wetlands for pharmaceutical compounds removal from water </w:t>
      </w:r>
      <w:r w:rsidRPr="003F0E31">
        <w:t xml:space="preserve">is </w:t>
      </w:r>
      <w:r w:rsidR="00F3270B" w:rsidRPr="003F0E31">
        <w:t xml:space="preserve">also because of the engineered system </w:t>
      </w:r>
      <w:r w:rsidR="00F3270B" w:rsidRPr="003F0E31">
        <w:fldChar w:fldCharType="begin"/>
      </w:r>
      <w:r w:rsidR="003175FB" w:rsidRPr="003F0E31">
        <w:instrText xml:space="preserve"> ADDIN EN.CITE &lt;EndNote&gt;&lt;Cite&gt;&lt;Author&gt;Carvalho PN&lt;/Author&gt;&lt;Year&gt;2013&lt;/Year&gt;&lt;RecNum&gt;0&lt;/RecNum&gt;&lt;IDText&gt;Potential of constructed wetlands microcosms for the removal of veterinary pharmaceuticals from livestock wastewater&lt;/IDText&gt;&lt;DisplayText&gt;[100, 101]&lt;/DisplayText&gt;&lt;record&gt;&lt;ref-type name="Journal Article"&gt;17&lt;/ref-type&gt;&lt;contributors&gt;&lt;authors&gt;&lt;author&gt;Carvalho PN, Araújo JL, Mucha AP, Basto MCP, Almeida CMR&lt;/author&gt;&lt;/authors&gt;&lt;/contributors&gt;&lt;titles&gt;&lt;title&gt;Potential of constructed wetlands microcosms for the removal of veterinary pharmaceuticals from livestock wastewater&lt;/title&gt;&lt;secondary-title&gt;Bioresour Technol&lt;/secondary-title&gt;&lt;/titles&gt;&lt;dates&gt;&lt;year&gt;2013&lt;/year&gt;&lt;/dates&gt;&lt;pages&gt;412–416&lt;/pages&gt;&lt;/record&gt;&lt;/Cite&gt;&lt;Cite&gt;&lt;Author&gt;Brix H&lt;/Author&gt;&lt;Year&gt;2005&lt;/Year&gt;&lt;RecNum&gt;0&lt;/RecNum&gt;&lt;IDText&gt;The use of vertical fl ow constructed wetlands for on-site treatment of domestic wastewater: new Danish guidelines&lt;/IDText&gt;&lt;record&gt;&lt;ref-type name="Journal Article"&gt;17&lt;/ref-type&gt;&lt;contributors&gt;&lt;authors&gt;&lt;author&gt;Brix H, Arias CA&lt;/author&gt;&lt;/authors&gt;&lt;/contributors&gt;&lt;titles&gt;&lt;title&gt;The use of vertical fl ow constructed wetlands for on-site treatment of domestic wastewater: new Danish guidelines&lt;/title&gt;&lt;secondary-title&gt;Ecol Eng&lt;/secondary-title&gt;&lt;/titles&gt;&lt;dates&gt;&lt;year&gt;2005&lt;/year&gt;&lt;/dates&gt;&lt;pages&gt;491–500&lt;/pages&gt;&lt;/record&gt;&lt;/Cite&gt;&lt;/EndNote&gt;</w:instrText>
      </w:r>
      <w:r w:rsidR="00F3270B" w:rsidRPr="003F0E31">
        <w:fldChar w:fldCharType="separate"/>
      </w:r>
      <w:r w:rsidR="003175FB" w:rsidRPr="003F0E31">
        <w:rPr>
          <w:noProof/>
        </w:rPr>
        <w:t>[100, 101]</w:t>
      </w:r>
      <w:r w:rsidR="00F3270B" w:rsidRPr="003F0E31">
        <w:fldChar w:fldCharType="end"/>
      </w:r>
      <w:r w:rsidR="00F3270B" w:rsidRPr="003F0E31">
        <w:t xml:space="preserve">. Although some researchers have demonstrated that wetland plants are also important for </w:t>
      </w:r>
      <w:r w:rsidRPr="003F0E31">
        <w:t xml:space="preserve">the </w:t>
      </w:r>
      <w:r w:rsidR="00F3270B" w:rsidRPr="003F0E31">
        <w:t xml:space="preserve">efficiency of CWs. </w:t>
      </w:r>
      <w:r w:rsidR="00F3270B" w:rsidRPr="003F0E31">
        <w:fldChar w:fldCharType="begin"/>
      </w:r>
      <w:r w:rsidR="003175FB" w:rsidRPr="003F0E31">
        <w:instrText xml:space="preserve"> ADDIN EN.CITE &lt;EndNote&gt;&lt;Cite&gt;&lt;Author&gt;Tang X&lt;/Author&gt;&lt;Year&gt;2015&lt;/Year&gt;&lt;RecNum&gt;0&lt;/RecNum&gt;&lt;IDText&gt;Removal of six phthalic acid esters (PAEs) from domestic sewage by constructed wetlands&lt;/IDText&gt;&lt;DisplayText&gt;[102]&lt;/DisplayText&gt;&lt;record&gt;&lt;ref-type name="Journal Article"&gt;17&lt;/ref-type&gt;&lt;contributors&gt;&lt;authors&gt;&lt;author&gt;Tang X, Wang S, Yang Y, Tao R, Dai Y, Dan A, Li L&lt;/author&gt;&lt;/authors&gt;&lt;/contributors&gt;&lt;titles&gt;&lt;title&gt;Removal of six phthalic acid esters (PAEs) from domestic sewage by constructed wetlands&lt;/title&gt;&lt;secondary-title&gt;Chem Eng J&lt;/secondary-title&gt;&lt;/titles&gt;&lt;dates&gt;&lt;year&gt;2015&lt;/year&gt;&lt;/dates&gt;&lt;pages&gt;198–205&lt;/pages&gt;&lt;/record&gt;&lt;/Cite&gt;&lt;/EndNote&gt;</w:instrText>
      </w:r>
      <w:r w:rsidR="00F3270B" w:rsidRPr="003F0E31">
        <w:fldChar w:fldCharType="separate"/>
      </w:r>
      <w:r w:rsidR="003175FB" w:rsidRPr="003F0E31">
        <w:rPr>
          <w:noProof/>
        </w:rPr>
        <w:t>[102]</w:t>
      </w:r>
      <w:r w:rsidR="00F3270B" w:rsidRPr="003F0E31">
        <w:fldChar w:fldCharType="end"/>
      </w:r>
      <w:r w:rsidR="00F3270B" w:rsidRPr="003F0E31">
        <w:t xml:space="preserve"> because plants also need to survive in a potentially toxic environment and its </w:t>
      </w:r>
      <w:r w:rsidR="00F3270B" w:rsidRPr="003F0E31">
        <w:lastRenderedPageBreak/>
        <w:t>variability in the wastewater</w:t>
      </w:r>
      <w:r w:rsidR="00F3270B" w:rsidRPr="003F0E31">
        <w:fldChar w:fldCharType="begin"/>
      </w:r>
      <w:r w:rsidR="003175FB" w:rsidRPr="003F0E31">
        <w:instrText xml:space="preserve"> ADDIN EN.CITE &lt;EndNote&gt;&lt;Cite&gt;&lt;Author&gt;Calheiros CSC&lt;/Author&gt;&lt;Year&gt;2014&lt;/Year&gt;&lt;RecNum&gt;0&lt;/RecNum&gt;&lt;IDText&gt;Constructed wetlands for tannery wastewater treatment in Portugal: ten years of experience&lt;/IDText&gt;&lt;DisplayText&gt;[103]&lt;/DisplayText&gt;&lt;record&gt;&lt;ref-type name="Journal Article"&gt;17&lt;/ref-type&gt;&lt;contributors&gt;&lt;authors&gt;&lt;author&gt;Calheiros CSC, Rangel AOSS, Castro PML&lt;/author&gt;&lt;/authors&gt;&lt;/contributors&gt;&lt;titles&gt;&lt;title&gt;Constructed wetlands for tannery wastewater treatment in Portugal: ten years of experience&lt;/title&gt;&lt;secondary-title&gt;Int J Phytoremed&lt;/secondary-title&gt;&lt;/titles&gt;&lt;dates&gt;&lt;year&gt;2014&lt;/year&gt;&lt;/dates&gt;&lt;pages&gt;859–870&lt;/pages&gt;&lt;/record&gt;&lt;/Cite&gt;&lt;/EndNote&gt;</w:instrText>
      </w:r>
      <w:r w:rsidR="00F3270B" w:rsidRPr="003F0E31">
        <w:fldChar w:fldCharType="separate"/>
      </w:r>
      <w:r w:rsidR="003175FB" w:rsidRPr="003F0E31">
        <w:rPr>
          <w:noProof/>
        </w:rPr>
        <w:t>[103]</w:t>
      </w:r>
      <w:r w:rsidR="00F3270B" w:rsidRPr="003F0E31">
        <w:fldChar w:fldCharType="end"/>
      </w:r>
      <w:r w:rsidR="00F3270B" w:rsidRPr="003F0E31">
        <w:t>. Different types of constructed wetlands including integrated CW</w:t>
      </w:r>
      <w:r w:rsidR="00F3270B" w:rsidRPr="003F0E31">
        <w:fldChar w:fldCharType="begin"/>
      </w:r>
      <w:r w:rsidR="00267929" w:rsidRPr="003F0E31">
        <w:instrText xml:space="preserve"> ADDIN EN.CITE &lt;EndNote&gt;&lt;Cite&gt;&lt;Author&gt;Chen J&lt;/Author&gt;&lt;Year&gt;2015&lt;/Year&gt;&lt;RecNum&gt;0&lt;/RecNum&gt;&lt;IDText&gt;Removal of antibiotics and antibiotic resistance genes in rural wastewater by an integrated constructed wetland&lt;/IDText&gt;&lt;DisplayText&gt;[74]&lt;/DisplayText&gt;&lt;record&gt;&lt;ref-type name="Journal Article"&gt;17&lt;/ref-type&gt;&lt;contributors&gt;&lt;authors&gt;&lt;author&gt;Chen J, Liu Y S, Su H C, Ying G G, Liu F, Liu S S, He L Y, Chen Z F, Yang Y Q, Chen F R&lt;/author&gt;&lt;/authors&gt;&lt;/contributors&gt;&lt;titles&gt;&lt;title&gt;Removal of antibiotics and antibiotic resistance genes in rural wastewater by an integrated constructed wetland&lt;/title&gt;&lt;secondary-title&gt;Environ Sci Pollut R&lt;/secondary-title&gt;&lt;/titles&gt;&lt;dates&gt;&lt;year&gt;2015&lt;/year&gt;&lt;/dates&gt;&lt;pages&gt;1794–1803&lt;/pages&gt;&lt;/record&gt;&lt;/Cite&gt;&lt;/EndNote&gt;</w:instrText>
      </w:r>
      <w:r w:rsidR="00F3270B" w:rsidRPr="003F0E31">
        <w:fldChar w:fldCharType="separate"/>
      </w:r>
      <w:r w:rsidR="00267929" w:rsidRPr="003F0E31">
        <w:rPr>
          <w:noProof/>
        </w:rPr>
        <w:t>[74]</w:t>
      </w:r>
      <w:r w:rsidR="00F3270B" w:rsidRPr="003F0E31">
        <w:fldChar w:fldCharType="end"/>
      </w:r>
      <w:r w:rsidR="00F3270B" w:rsidRPr="003F0E31">
        <w:t>, subsurface horizontal flow CW</w:t>
      </w:r>
      <w:r w:rsidR="00F3270B" w:rsidRPr="003F0E31">
        <w:fldChar w:fldCharType="begin"/>
      </w:r>
      <w:r w:rsidR="00267929" w:rsidRPr="003F0E31">
        <w:instrText xml:space="preserve"> ADDIN EN.CITE &lt;EndNote&gt;&lt;Cite&gt;&lt;Author&gt;Chen&lt;/Author&gt;&lt;Year&gt;2016&lt;/Year&gt;&lt;RecNum&gt;0&lt;/RecNum&gt;&lt;IDText&gt;Removal of antibiotics and antibiotic resistance genes from domestic sewage by constructed wetlands: Optimization of wetland substrates and hydraulic loading&lt;/IDText&gt;&lt;DisplayText&gt;[76, 77]&lt;/DisplayText&gt;&lt;record&gt;&lt;ref-type name="Journal Article"&gt;17&lt;/ref-type&gt;&lt;contributors&gt;&lt;authors&gt;&lt;author&gt;Chen, J., Wei, X. D., Liu, Y. S., Ying, G. G., Liu, S. S., He, L. Y., Su, H. C., Hu, L. X., Chen, F. R., and Yang, Y. Q&lt;/author&gt;&lt;/authors&gt;&lt;/contributors&gt;&lt;titles&gt;&lt;title&gt;Removal of antibiotics and antibiotic resistance genes from domestic sewage by constructed wetlands: Optimization of wetland substrates and hydraulic loading&lt;/title&gt;&lt;secondary-title&gt;Sci. Total Environ&lt;/secondary-title&gt;&lt;/titles&gt;&lt;dates&gt;&lt;year&gt;2016&lt;/year&gt;&lt;/dates&gt;&lt;pages&gt;240-248&lt;/pages&gt;&lt;/record&gt;&lt;/Cite&gt;&lt;Cite&gt;&lt;Author&gt;Liu&lt;/Author&gt;&lt;Year&gt;2014&lt;/Year&gt;&lt;RecNum&gt;0&lt;/RecNum&gt;&lt;IDText&gt;Behavior of tetracycline and sulfamethazine with corresponding resistance genes from swine wastewater in pilot-scale constructed wetlands&lt;/IDText&gt;&lt;record&gt;&lt;ref-type name="Journal Article"&gt;17&lt;/ref-type&gt;&lt;contributors&gt;&lt;authors&gt;&lt;author&gt;Liu, L., Liu, Y. H., Wang, Z., Liu, C. X., Huang, X., and Zhu, G. F&lt;/author&gt;&lt;/authors&gt;&lt;/contributors&gt;&lt;titles&gt;&lt;title&gt;Behavior of tetracycline and sulfamethazine with corresponding resistance genes from swine wastewater in pilot-scale constructed wetlands&lt;/title&gt;&lt;secondary-title&gt;J. Hazard. Mater&lt;/secondary-title&gt;&lt;/titles&gt;&lt;dates&gt;&lt;year&gt;2014&lt;/year&gt;&lt;/dates&gt;&lt;pages&gt;304-310&lt;/pages&gt;&lt;/record&gt;&lt;/Cite&gt;&lt;/EndNote&gt;</w:instrText>
      </w:r>
      <w:r w:rsidR="00F3270B" w:rsidRPr="003F0E31">
        <w:fldChar w:fldCharType="separate"/>
      </w:r>
      <w:r w:rsidR="00267929" w:rsidRPr="003F0E31">
        <w:rPr>
          <w:noProof/>
        </w:rPr>
        <w:t>[76, 77]</w:t>
      </w:r>
      <w:r w:rsidR="00F3270B" w:rsidRPr="003F0E31">
        <w:fldChar w:fldCharType="end"/>
      </w:r>
      <w:r w:rsidR="00F3270B" w:rsidRPr="003F0E31">
        <w:t>, vertical up-flow CW</w:t>
      </w:r>
      <w:r w:rsidR="00F3270B" w:rsidRPr="003F0E31">
        <w:fldChar w:fldCharType="begin"/>
      </w:r>
      <w:r w:rsidR="00F3270B" w:rsidRPr="003F0E31">
        <w:instrText xml:space="preserve"> ADDIN EN.CITE &lt;EndNote&gt;&lt;Cite&gt;&lt;Author&gt;Huang&lt;/Author&gt;&lt;Year&gt;2015&lt;/Year&gt;&lt;RecNum&gt;0&lt;/RecNum&gt;&lt;IDText&gt;Performance of vertical up-flow constructed wetlands on swine wastewater containing tetracyclines and tet genes&lt;/IDText&gt;&lt;DisplayText&gt;[2]&lt;/DisplayText&gt;&lt;record&gt;&lt;ref-type name="Journal Article"&gt;17&lt;/ref-type&gt;&lt;contributors&gt;&lt;authors&gt;&lt;author&gt;Huang, X., Liu, C., Li, K., Su, J., Zhu, G., and Liu, L&lt;/author&gt;&lt;/authors&gt;&lt;/contributors&gt;&lt;titles&gt;&lt;title&gt;Performance of vertical up-flow constructed wetlands on swine wastewater containing tetracyclines and tet genes&lt;/title&gt;&lt;secondary-title&gt;Water Res&lt;/secondary-title&gt;&lt;/titles&gt;&lt;dates&gt;&lt;year&gt;2015&lt;/year&gt;&lt;/dates&gt;&lt;pages&gt;109-117&lt;/pages&gt;&lt;/record&gt;&lt;/Cite&gt;&lt;/EndNote&gt;</w:instrText>
      </w:r>
      <w:r w:rsidR="00F3270B" w:rsidRPr="003F0E31">
        <w:fldChar w:fldCharType="separate"/>
      </w:r>
      <w:r w:rsidR="00F3270B" w:rsidRPr="003F0E31">
        <w:t>[2]</w:t>
      </w:r>
      <w:r w:rsidR="00F3270B" w:rsidRPr="003F0E31">
        <w:fldChar w:fldCharType="end"/>
      </w:r>
      <w:r w:rsidR="00F3270B" w:rsidRPr="003F0E31">
        <w:t xml:space="preserve">, vertical flow CW </w:t>
      </w:r>
      <w:r w:rsidR="00F3270B" w:rsidRPr="003F0E31">
        <w:fldChar w:fldCharType="begin"/>
      </w:r>
      <w:r w:rsidR="00267929" w:rsidRPr="003F0E31">
        <w:instrText xml:space="preserve"> ADDIN EN.CITE &lt;EndNote&gt;&lt;Cite&gt;&lt;Author&gt;Liu&lt;/Author&gt;&lt;Year&gt;2013&lt;/Year&gt;&lt;RecNum&gt;0&lt;/RecNum&gt;&lt;IDText&gt;Elimination of veterinary antibiotics and antibiotic resistance genes from swine wastewater in the vertical flow constructed wetlands&lt;/IDText&gt;&lt;DisplayText&gt;[76, 78]&lt;/DisplayText&gt;&lt;record&gt;&lt;ref-type name="Journal Article"&gt;17&lt;/ref-type&gt;&lt;contributors&gt;&lt;authors&gt;&lt;author&gt;Liu, L., Liu, C., Zheng, J., Huang, X., Wang Z, Liu, Y., and Zhu G&lt;/author&gt;&lt;/authors&gt;&lt;/contributors&gt;&lt;titles&gt;&lt;title&gt;Elimination of veterinary antibiotics and antibiotic resistance genes from swine wastewater in the vertical flow constructed wetlands&lt;/title&gt;&lt;secondary-title&gt;Chemosphere&lt;/secondary-title&gt;&lt;/titles&gt;&lt;dates&gt;&lt;year&gt;2013&lt;/year&gt;&lt;/dates&gt;&lt;pages&gt;1088-1093&lt;/pages&gt;&lt;/record&gt;&lt;/Cite&gt;&lt;Cite&gt;&lt;Author&gt;Liu&lt;/Author&gt;&lt;Year&gt;2014&lt;/Year&gt;&lt;RecNum&gt;0&lt;/RecNum&gt;&lt;IDText&gt;Behavior of tetracycline and sulfamethazine with corresponding resistance genes from swine wastewater in pilot-scale constructed wetlands&lt;/IDText&gt;&lt;record&gt;&lt;ref-type name="Journal Article"&gt;17&lt;/ref-type&gt;&lt;contributors&gt;&lt;authors&gt;&lt;author&gt;Liu, L., Liu, Y. H., Wang, Z., Liu, C. X., Huang, X., and Zhu, G. F&lt;/author&gt;&lt;/authors&gt;&lt;/contributors&gt;&lt;titles&gt;&lt;title&gt;Behavior of tetracycline and sulfamethazine with corresponding resistance genes from swine wastewater in pilot-scale constructed wetlands&lt;/title&gt;&lt;secondary-title&gt;J. Hazard. Mater&lt;/secondary-title&gt;&lt;/titles&gt;&lt;dates&gt;&lt;year&gt;2014&lt;/year&gt;&lt;/dates&gt;&lt;pages&gt;304-310&lt;/pages&gt;&lt;/record&gt;&lt;/Cite&gt;&lt;/EndNote&gt;</w:instrText>
      </w:r>
      <w:r w:rsidR="00F3270B" w:rsidRPr="003F0E31">
        <w:fldChar w:fldCharType="separate"/>
      </w:r>
      <w:r w:rsidR="00267929" w:rsidRPr="003F0E31">
        <w:rPr>
          <w:noProof/>
        </w:rPr>
        <w:t>[76, 78]</w:t>
      </w:r>
      <w:r w:rsidR="00F3270B" w:rsidRPr="003F0E31">
        <w:fldChar w:fldCharType="end"/>
      </w:r>
      <w:r w:rsidR="00F3270B" w:rsidRPr="003F0E31">
        <w:t xml:space="preserve"> are being used for antibiotic removal and all of them have shown better results.</w:t>
      </w:r>
    </w:p>
    <w:p w14:paraId="6F86D19D" w14:textId="44DD2940" w:rsidR="002B72F5" w:rsidRPr="003F0E31" w:rsidRDefault="00E609ED" w:rsidP="004A2D3A">
      <w:pPr>
        <w:spacing w:after="0" w:afterAutospacing="0" w:line="360" w:lineRule="auto"/>
      </w:pPr>
      <w:r w:rsidRPr="003F0E31">
        <w:rPr>
          <w:noProof/>
        </w:rPr>
        <mc:AlternateContent>
          <mc:Choice Requires="wps">
            <w:drawing>
              <wp:anchor distT="0" distB="0" distL="114300" distR="114300" simplePos="0" relativeHeight="251660288" behindDoc="0" locked="0" layoutInCell="1" allowOverlap="1" wp14:anchorId="4F6AEB03" wp14:editId="75638972">
                <wp:simplePos x="0" y="0"/>
                <wp:positionH relativeFrom="column">
                  <wp:posOffset>45720</wp:posOffset>
                </wp:positionH>
                <wp:positionV relativeFrom="paragraph">
                  <wp:posOffset>5074920</wp:posOffset>
                </wp:positionV>
                <wp:extent cx="5844540" cy="635"/>
                <wp:effectExtent l="0" t="0" r="3810" b="8890"/>
                <wp:wrapTight wrapText="bothSides">
                  <wp:wrapPolygon edited="0">
                    <wp:start x="0" y="0"/>
                    <wp:lineTo x="0" y="20978"/>
                    <wp:lineTo x="21544" y="20978"/>
                    <wp:lineTo x="21544"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a:effectLst/>
                      </wps:spPr>
                      <wps:txbx>
                        <w:txbxContent>
                          <w:p w14:paraId="05C3B301" w14:textId="5DE9696B" w:rsidR="00C11FA1" w:rsidRPr="00001EFF" w:rsidRDefault="00C11FA1" w:rsidP="00001EFF">
                            <w:pPr>
                              <w:pStyle w:val="a5"/>
                              <w:rPr>
                                <w:noProof/>
                                <w:color w:val="auto"/>
                                <w:sz w:val="24"/>
                                <w:szCs w:val="24"/>
                              </w:rPr>
                            </w:pPr>
                            <w:r w:rsidRPr="00001EFF">
                              <w:rPr>
                                <w:color w:val="auto"/>
                                <w:sz w:val="24"/>
                                <w:szCs w:val="24"/>
                              </w:rPr>
                              <w:t xml:space="preserve">Figure </w:t>
                            </w:r>
                            <w:r w:rsidRPr="00001EFF">
                              <w:rPr>
                                <w:color w:val="auto"/>
                                <w:sz w:val="24"/>
                                <w:szCs w:val="24"/>
                              </w:rPr>
                              <w:fldChar w:fldCharType="begin"/>
                            </w:r>
                            <w:r w:rsidRPr="00001EFF">
                              <w:rPr>
                                <w:color w:val="auto"/>
                                <w:sz w:val="24"/>
                                <w:szCs w:val="24"/>
                              </w:rPr>
                              <w:instrText xml:space="preserve"> SEQ Figure \* ARABIC </w:instrText>
                            </w:r>
                            <w:r w:rsidRPr="00001EFF">
                              <w:rPr>
                                <w:color w:val="auto"/>
                                <w:sz w:val="24"/>
                                <w:szCs w:val="24"/>
                              </w:rPr>
                              <w:fldChar w:fldCharType="separate"/>
                            </w:r>
                            <w:r w:rsidR="002E49B0">
                              <w:rPr>
                                <w:noProof/>
                                <w:color w:val="auto"/>
                                <w:sz w:val="24"/>
                                <w:szCs w:val="24"/>
                              </w:rPr>
                              <w:t>3</w:t>
                            </w:r>
                            <w:r w:rsidRPr="00001EFF">
                              <w:rPr>
                                <w:color w:val="auto"/>
                                <w:sz w:val="24"/>
                                <w:szCs w:val="24"/>
                              </w:rPr>
                              <w:fldChar w:fldCharType="end"/>
                            </w:r>
                            <w:r w:rsidRPr="00001EFF">
                              <w:rPr>
                                <w:color w:val="auto"/>
                                <w:sz w:val="24"/>
                                <w:szCs w:val="24"/>
                              </w:rPr>
                              <w:t xml:space="preserve"> Process of CWs for antibiotic removal (modified from </w:t>
                            </w:r>
                            <w:proofErr w:type="spellStart"/>
                            <w:r w:rsidRPr="00001EFF">
                              <w:rPr>
                                <w:color w:val="auto"/>
                                <w:sz w:val="24"/>
                                <w:szCs w:val="24"/>
                              </w:rPr>
                              <w:t>JunChen</w:t>
                            </w:r>
                            <w:proofErr w:type="spellEnd"/>
                            <w:r w:rsidRPr="00001EFF">
                              <w:rPr>
                                <w:color w:val="auto"/>
                                <w:sz w:val="24"/>
                                <w:szCs w:val="24"/>
                              </w:rPr>
                              <w:t xml:space="preserve">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6AEB03" id="Text Box 7" o:spid="_x0000_s1028" type="#_x0000_t202" style="position:absolute;left:0;text-align:left;margin-left:3.6pt;margin-top:399.6pt;width:460.2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" stroked="f">
                <v:textbox style="mso-fit-shape-to-text:t" inset="0,0,0,0">
                  <w:txbxContent>
                    <w:p w14:paraId="05C3B301" w14:textId="5DE9696B" w:rsidR="00C11FA1" w:rsidRPr="00001EFF" w:rsidRDefault="00C11FA1" w:rsidP="00001EFF">
                      <w:pPr>
                        <w:pStyle w:val="a5"/>
                        <w:rPr>
                          <w:noProof/>
                          <w:color w:val="auto"/>
                          <w:sz w:val="24"/>
                          <w:szCs w:val="24"/>
                        </w:rPr>
                      </w:pPr>
                      <w:r w:rsidRPr="00001EFF">
                        <w:rPr>
                          <w:color w:val="auto"/>
                          <w:sz w:val="24"/>
                          <w:szCs w:val="24"/>
                        </w:rPr>
                        <w:t xml:space="preserve">Figure </w:t>
                      </w:r>
                      <w:r w:rsidRPr="00001EFF">
                        <w:rPr>
                          <w:color w:val="auto"/>
                          <w:sz w:val="24"/>
                          <w:szCs w:val="24"/>
                        </w:rPr>
                        <w:fldChar w:fldCharType="begin"/>
                      </w:r>
                      <w:r w:rsidRPr="00001EFF">
                        <w:rPr>
                          <w:color w:val="auto"/>
                          <w:sz w:val="24"/>
                          <w:szCs w:val="24"/>
                        </w:rPr>
                        <w:instrText xml:space="preserve"> SEQ Figure \* ARABIC </w:instrText>
                      </w:r>
                      <w:r w:rsidRPr="00001EFF">
                        <w:rPr>
                          <w:color w:val="auto"/>
                          <w:sz w:val="24"/>
                          <w:szCs w:val="24"/>
                        </w:rPr>
                        <w:fldChar w:fldCharType="separate"/>
                      </w:r>
                      <w:r w:rsidR="002E49B0">
                        <w:rPr>
                          <w:noProof/>
                          <w:color w:val="auto"/>
                          <w:sz w:val="24"/>
                          <w:szCs w:val="24"/>
                        </w:rPr>
                        <w:t>3</w:t>
                      </w:r>
                      <w:r w:rsidRPr="00001EFF">
                        <w:rPr>
                          <w:color w:val="auto"/>
                          <w:sz w:val="24"/>
                          <w:szCs w:val="24"/>
                        </w:rPr>
                        <w:fldChar w:fldCharType="end"/>
                      </w:r>
                      <w:r w:rsidRPr="00001EFF">
                        <w:rPr>
                          <w:color w:val="auto"/>
                          <w:sz w:val="24"/>
                          <w:szCs w:val="24"/>
                        </w:rPr>
                        <w:t xml:space="preserve"> Process of CWs for antibiotic removal (modified from </w:t>
                      </w:r>
                      <w:proofErr w:type="spellStart"/>
                      <w:r w:rsidRPr="00001EFF">
                        <w:rPr>
                          <w:color w:val="auto"/>
                          <w:sz w:val="24"/>
                          <w:szCs w:val="24"/>
                        </w:rPr>
                        <w:t>JunChen</w:t>
                      </w:r>
                      <w:proofErr w:type="spellEnd"/>
                      <w:r w:rsidRPr="00001EFF">
                        <w:rPr>
                          <w:color w:val="auto"/>
                          <w:sz w:val="24"/>
                          <w:szCs w:val="24"/>
                        </w:rPr>
                        <w:t xml:space="preserve"> 2016)</w:t>
                      </w:r>
                    </w:p>
                  </w:txbxContent>
                </v:textbox>
                <w10:wrap type="tight"/>
              </v:shape>
            </w:pict>
          </mc:Fallback>
        </mc:AlternateContent>
      </w:r>
      <w:r w:rsidRPr="003F0E31">
        <w:rPr>
          <w:noProof/>
        </w:rPr>
        <w:drawing>
          <wp:anchor distT="0" distB="0" distL="114300" distR="114300" simplePos="0" relativeHeight="251656192" behindDoc="1" locked="0" layoutInCell="1" allowOverlap="1" wp14:anchorId="06CC0B93" wp14:editId="4E5BA513">
            <wp:simplePos x="0" y="0"/>
            <wp:positionH relativeFrom="column">
              <wp:posOffset>-152400</wp:posOffset>
            </wp:positionH>
            <wp:positionV relativeFrom="paragraph">
              <wp:posOffset>1851660</wp:posOffset>
            </wp:positionV>
            <wp:extent cx="6042660" cy="3219450"/>
            <wp:effectExtent l="0" t="0" r="0" b="0"/>
            <wp:wrapTight wrapText="bothSides">
              <wp:wrapPolygon edited="0">
                <wp:start x="0" y="0"/>
                <wp:lineTo x="0" y="21472"/>
                <wp:lineTo x="21518" y="21472"/>
                <wp:lineTo x="21518" y="0"/>
                <wp:lineTo x="0" y="0"/>
              </wp:wrapPolygon>
            </wp:wrapTight>
            <wp:docPr id="6" name="Picture 6" descr="D:\My Research papers\Antibiotic\MS\c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 papers\Antibiotic\MS\cw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2660" cy="3219450"/>
                    </a:xfrm>
                    <a:prstGeom prst="rect">
                      <a:avLst/>
                    </a:prstGeom>
                    <a:noFill/>
                    <a:ln>
                      <a:noFill/>
                    </a:ln>
                  </pic:spPr>
                </pic:pic>
              </a:graphicData>
            </a:graphic>
            <wp14:sizeRelH relativeFrom="page">
              <wp14:pctWidth>0</wp14:pctWidth>
            </wp14:sizeRelH>
            <wp14:sizeRelV relativeFrom="page">
              <wp14:pctHeight>0</wp14:pctHeight>
            </wp14:sizeRelV>
          </wp:anchor>
        </w:drawing>
      </w:r>
      <w:r w:rsidR="0061318C" w:rsidRPr="003F0E31">
        <w:t>The removal efficiency of five groups of antibiotics in constructed wetlands has been reported. Those groups: Sulfonamides, Quinolones, Macrolides, Tetracyclines, and B-lactams</w:t>
      </w:r>
      <w:r w:rsidR="0061318C"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Ic2ll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==
</w:fldData>
        </w:fldChar>
      </w:r>
      <w:r w:rsidR="00267929" w:rsidRPr="003F0E31">
        <w:instrText xml:space="preserve"> ADDIN EN.CITE </w:instrText>
      </w:r>
      <w:r w:rsidR="00267929"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Ic2ll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==
</w:fldData>
        </w:fldChar>
      </w:r>
      <w:r w:rsidR="00267929" w:rsidRPr="003F0E31">
        <w:instrText xml:space="preserve"> ADDIN EN.CITE.DATA </w:instrText>
      </w:r>
      <w:r w:rsidR="00267929" w:rsidRPr="003F0E31">
        <w:fldChar w:fldCharType="end"/>
      </w:r>
      <w:r w:rsidR="0061318C" w:rsidRPr="003F0E31">
        <w:fldChar w:fldCharType="separate"/>
      </w:r>
      <w:r w:rsidR="00267929" w:rsidRPr="003F0E31">
        <w:rPr>
          <w:noProof/>
        </w:rPr>
        <w:t>[74, 92, 104, 105]</w:t>
      </w:r>
      <w:r w:rsidR="0061318C" w:rsidRPr="003F0E31">
        <w:fldChar w:fldCharType="end"/>
      </w:r>
      <w:r w:rsidR="0061318C" w:rsidRPr="003F0E31">
        <w:t>. Results from previous studies</w:t>
      </w:r>
      <w:r w:rsidR="00E6612D" w:rsidRPr="003F0E31">
        <w:t xml:space="preserve"> </w:t>
      </w:r>
      <w:r w:rsidR="00E6612D"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Ic2ll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==
</w:fldData>
        </w:fldChar>
      </w:r>
      <w:r w:rsidR="00E6612D" w:rsidRPr="003F0E31">
        <w:instrText xml:space="preserve"> ADDIN EN.CITE </w:instrText>
      </w:r>
      <w:r w:rsidR="00E6612D"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Ic2ll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==
</w:fldData>
        </w:fldChar>
      </w:r>
      <w:r w:rsidR="00E6612D" w:rsidRPr="003F0E31">
        <w:instrText xml:space="preserve"> ADDIN EN.CITE.DATA </w:instrText>
      </w:r>
      <w:r w:rsidR="00E6612D" w:rsidRPr="003F0E31">
        <w:fldChar w:fldCharType="end"/>
      </w:r>
      <w:r w:rsidR="00E6612D" w:rsidRPr="003F0E31">
        <w:fldChar w:fldCharType="separate"/>
      </w:r>
      <w:r w:rsidR="00E6612D" w:rsidRPr="003F0E31">
        <w:rPr>
          <w:noProof/>
        </w:rPr>
        <w:t>[74, 92, 104, 105]</w:t>
      </w:r>
      <w:r w:rsidR="00E6612D" w:rsidRPr="003F0E31">
        <w:fldChar w:fldCharType="end"/>
      </w:r>
      <w:r w:rsidR="00E6612D" w:rsidRPr="003F0E31">
        <w:t>, it has been proved that CW is a good technology for antibiotic removal. Study</w:t>
      </w:r>
      <w:r w:rsidR="0061318C" w:rsidRPr="003F0E31">
        <w:t xml:space="preserve"> </w:t>
      </w:r>
      <w:r w:rsidR="0061318C" w:rsidRPr="003F0E31">
        <w:fldChar w:fldCharType="begin"/>
      </w:r>
      <w:r w:rsidR="00E6612D" w:rsidRPr="003F0E31">
        <w:instrText xml:space="preserve"> ADDIN EN.CITE &lt;EndNote&gt;&lt;Cite&gt;&lt;Author&gt;Jun Chen&lt;/Author&gt;&lt;Year&gt;2016&lt;/Year&gt;&lt;RecNum&gt;63&lt;/RecNum&gt;&lt;DisplayText&gt;[86]&lt;/DisplayText&gt;&lt;record&gt;&lt;rec-number&gt;63&lt;/rec-number&gt;&lt;foreign-keys&gt;&lt;key app="EN" db-id="evez5wr52dw50feptstx009m2zpdsfdaa2wx" timestamp="1609155590"&gt;63&lt;/key&gt;&lt;/foreign-keys&gt;&lt;ref-type name="Journal Article"&gt;17&lt;/ref-type&gt;&lt;contributors&gt;&lt;authors&gt;&lt;author&gt;Jun Chen, Guang-Guo Ying, Xiao-Dong Wei, You-Sheng Liu, Shuang-Shuang Liu, Li-XinHu, Liang-YingHe, Zhi-Feng Chen, Fan-Rong Chen, Yong-QiangYang&lt;/author&gt;&lt;/authors&gt;&lt;/contributors&gt;&lt;titles&gt;&lt;title&gt;Removal of antibiotics and antibiotic resistance genes from domestic sewage by constructed wetlands: Effect of flow configuration and plant species&lt;/title&gt;&lt;secondary-title&gt;Science of The Total Environment&lt;/secondary-title&gt;&lt;/titles&gt;&lt;periodical&gt;&lt;full-title&gt;Science of the Total Environment&lt;/full-title&gt;&lt;/periodical&gt;&lt;pages&gt;974-982&lt;/pages&gt;&lt;volume&gt;571&lt;/volume&gt;&lt;dates&gt;&lt;year&gt;2016&lt;/year&gt;&lt;/dates&gt;&lt;urls&gt;&lt;/urls&gt;&lt;electronic-resource-num&gt;https://doi.org/10.1016/j.scitotenv.2016.07.085&lt;/electronic-resource-num&gt;&lt;/record&gt;&lt;/Cite&gt;&lt;/EndNote&gt;</w:instrText>
      </w:r>
      <w:r w:rsidR="0061318C" w:rsidRPr="003F0E31">
        <w:fldChar w:fldCharType="separate"/>
      </w:r>
      <w:r w:rsidR="00E6612D" w:rsidRPr="003F0E31">
        <w:rPr>
          <w:noProof/>
        </w:rPr>
        <w:t>[86]</w:t>
      </w:r>
      <w:r w:rsidR="0061318C" w:rsidRPr="003F0E31">
        <w:fldChar w:fldCharType="end"/>
      </w:r>
      <w:r w:rsidR="0061318C" w:rsidRPr="003F0E31">
        <w:t xml:space="preserve"> </w:t>
      </w:r>
      <w:r w:rsidR="00E6612D" w:rsidRPr="003F0E31">
        <w:t xml:space="preserve">has </w:t>
      </w:r>
      <w:r w:rsidR="0061318C" w:rsidRPr="003F0E31">
        <w:t>revealed efficient sulfamethoxazole removal but enhanced the spread of antibiotic resistance genes</w:t>
      </w:r>
      <w:r w:rsidR="0061318C" w:rsidRPr="003F0E31">
        <w:fldChar w:fldCharType="begin"/>
      </w:r>
      <w:r w:rsidR="003175FB" w:rsidRPr="003F0E31">
        <w:instrText xml:space="preserve"> ADDIN EN.CITE &lt;EndNote&gt;&lt;Cite&gt;&lt;Author&gt;Zhang&lt;/Author&gt;&lt;Year&gt;2020&lt;/Year&gt;&lt;RecNum&gt;95&lt;/RecNum&gt;&lt;DisplayText&gt;[106]&lt;/DisplayText&gt;&lt;record&gt;&lt;rec-number&gt;95&lt;/rec-number&gt;&lt;foreign-keys&gt;&lt;key app="EN" db-id="evez5wr52dw50feptstx009m2zpdsfdaa2wx" timestamp="1619710411"&gt;95&lt;/key&gt;&lt;/foreign-keys&gt;&lt;ref-type name="Journal Article"&gt;17&lt;/ref-type&gt;&lt;contributors&gt;&lt;authors&gt;&lt;author&gt;Zhang, Shuai&lt;/author&gt;&lt;author&gt;Lu, Yu-Xiang&lt;/author&gt;&lt;author&gt;Zhang, Jia-Jie&lt;/author&gt;&lt;author&gt;Liu, Shuai&lt;/author&gt;&lt;author&gt;Song, Hai-Liang&lt;/author&gt;&lt;author&gt;Yang, Xiao-Li&lt;/author&gt;&lt;/authors&gt;&lt;/contributors&gt;&lt;titles&gt;&lt;title&gt;Constructed Wetland Revealed Efficient Sulfamethoxazole Removal but Enhanced the Spread of Antibiotic Resistance Genes&lt;/title&gt;&lt;/titles&gt;&lt;pages&gt;834&lt;/pages&gt;&lt;volume&gt;25&lt;/volume&gt;&lt;number&gt;4&lt;/number&gt;&lt;dates&gt;&lt;year&gt;2020&lt;/year&gt;&lt;/dates&gt;&lt;isbn&gt;1420-3049&lt;/isbn&gt;&lt;accession-num&gt;doi:10.3390/molecules25040834&lt;/accession-num&gt;&lt;urls&gt;&lt;related-urls&gt;&lt;url&gt;https://www.mdpi.com/1420-3049/25/4/834&lt;/url&gt;&lt;/related-urls&gt;&lt;/urls&gt;&lt;/record&gt;&lt;/Cite&gt;&lt;/EndNote&gt;</w:instrText>
      </w:r>
      <w:r w:rsidR="0061318C" w:rsidRPr="003F0E31">
        <w:fldChar w:fldCharType="separate"/>
      </w:r>
      <w:r w:rsidR="003175FB" w:rsidRPr="003F0E31">
        <w:rPr>
          <w:noProof/>
        </w:rPr>
        <w:t>[106]</w:t>
      </w:r>
      <w:r w:rsidR="0061318C" w:rsidRPr="003F0E31">
        <w:fldChar w:fldCharType="end"/>
      </w:r>
      <w:r w:rsidR="0061318C" w:rsidRPr="003F0E31">
        <w:t xml:space="preserve">. In addition, some recent years studies have assessed the removal of TC and/or </w:t>
      </w:r>
      <w:proofErr w:type="spellStart"/>
      <w:r w:rsidR="0061318C" w:rsidRPr="003F0E31">
        <w:t>tet</w:t>
      </w:r>
      <w:proofErr w:type="spellEnd"/>
      <w:r w:rsidR="0061318C" w:rsidRPr="003F0E31">
        <w:t xml:space="preserve"> genes from wastewater using different types of constructed wetlands including integrated CW</w:t>
      </w:r>
      <w:r w:rsidR="0061318C" w:rsidRPr="003F0E31">
        <w:fldChar w:fldCharType="begin"/>
      </w:r>
      <w:r w:rsidR="00267929" w:rsidRPr="003F0E31">
        <w:instrText xml:space="preserve"> ADDIN EN.CITE &lt;EndNote&gt;&lt;Cite&gt;&lt;Author&gt;Chen J&lt;/Author&gt;&lt;Year&gt;2015&lt;/Year&gt;&lt;RecNum&gt;0&lt;/RecNum&gt;&lt;IDText&gt;Removal of antibiotics and antibiotic resistance genes in rural wastewater by an integrated constructed wetland&lt;/IDText&gt;&lt;DisplayText&gt;[74]&lt;/DisplayText&gt;&lt;record&gt;&lt;ref-type name="Journal Article"&gt;17&lt;/ref-type&gt;&lt;contributors&gt;&lt;authors&gt;&lt;author&gt;Chen J, Liu Y S, Su H C, Ying G G, Liu F, Liu S S, He L Y, Chen Z F, Yang Y Q, Chen F R&lt;/author&gt;&lt;/authors&gt;&lt;/contributors&gt;&lt;titles&gt;&lt;title&gt;Removal of antibiotics and antibiotic resistance genes in rural wastewater by an integrated constructed wetland&lt;/title&gt;&lt;secondary-title&gt;Environ Sci Pollut R&lt;/secondary-title&gt;&lt;/titles&gt;&lt;dates&gt;&lt;year&gt;2015&lt;/year&gt;&lt;/dates&gt;&lt;pages&gt;1794–1803&lt;/pages&gt;&lt;/record&gt;&lt;/Cite&gt;&lt;/EndNote&gt;</w:instrText>
      </w:r>
      <w:r w:rsidR="0061318C" w:rsidRPr="003F0E31">
        <w:fldChar w:fldCharType="separate"/>
      </w:r>
      <w:r w:rsidR="00267929" w:rsidRPr="003F0E31">
        <w:rPr>
          <w:noProof/>
        </w:rPr>
        <w:t>[74]</w:t>
      </w:r>
      <w:r w:rsidR="0061318C" w:rsidRPr="003F0E31">
        <w:fldChar w:fldCharType="end"/>
      </w:r>
      <w:r w:rsidR="0061318C" w:rsidRPr="003F0E31">
        <w:t>, subsurface horizontal flow CW</w:t>
      </w:r>
      <w:r w:rsidR="0061318C" w:rsidRPr="003F0E31">
        <w:fldChar w:fldCharType="begin"/>
      </w:r>
      <w:r w:rsidR="00267929" w:rsidRPr="003F0E31">
        <w:instrText xml:space="preserve"> ADDIN EN.CITE &lt;EndNote&gt;&lt;Cite&gt;&lt;Author&gt;Chen&lt;/Author&gt;&lt;Year&gt;2016&lt;/Year&gt;&lt;RecNum&gt;0&lt;/RecNum&gt;&lt;IDText&gt;Removal of antibiotics and antibiotic resistance genes from domestic sewage by constructed wetlands: Optimization of wetland substrates and hydraulic loading&lt;/IDText&gt;&lt;DisplayText&gt;[76, 77]&lt;/DisplayText&gt;&lt;record&gt;&lt;ref-type name="Journal Article"&gt;17&lt;/ref-type&gt;&lt;contributors&gt;&lt;authors&gt;&lt;author&gt;Chen, J., Wei, X. D., Liu, Y. S., Ying, G. G., Liu, S. S., He, L. Y., Su, H. C., Hu, L. X., Chen, F. R., and Yang, Y. Q&lt;/author&gt;&lt;/authors&gt;&lt;/contributors&gt;&lt;titles&gt;&lt;title&gt;Removal of antibiotics and antibiotic resistance genes from domestic sewage by constructed wetlands: Optimization of wetland substrates and hydraulic loading&lt;/title&gt;&lt;secondary-title&gt;Sci. Total Environ&lt;/secondary-title&gt;&lt;/titles&gt;&lt;dates&gt;&lt;year&gt;2016&lt;/year&gt;&lt;/dates&gt;&lt;pages&gt;240-248&lt;/pages&gt;&lt;/record&gt;&lt;/Cite&gt;&lt;Cite&gt;&lt;Author&gt;Liu&lt;/Author&gt;&lt;Year&gt;2014&lt;/Year&gt;&lt;RecNum&gt;0&lt;/RecNum&gt;&lt;IDText&gt;Behavior of tetracycline and sulfamethazine with corresponding resistance genes from swine wastewater in pilot-scale constructed wetlands&lt;/IDText&gt;&lt;record&gt;&lt;ref-type name="Journal Article"&gt;17&lt;/ref-type&gt;&lt;contributors&gt;&lt;authors&gt;&lt;author&gt;Liu, L., Liu, Y. H., Wang, Z., Liu, C. X., Huang, X., and Zhu, G. F&lt;/author&gt;&lt;/authors&gt;&lt;/contributors&gt;&lt;titles&gt;&lt;title&gt;Behavior of tetracycline and sulfamethazine with corresponding resistance genes from swine wastewater in pilot-scale constructed wetlands&lt;/title&gt;&lt;secondary-title&gt;J. Hazard. Mater&lt;/secondary-title&gt;&lt;/titles&gt;&lt;dates&gt;&lt;year&gt;2014&lt;/year&gt;&lt;/dates&gt;&lt;pages&gt;304-310&lt;/pages&gt;&lt;/record&gt;&lt;/Cite&gt;&lt;/EndNote&gt;</w:instrText>
      </w:r>
      <w:r w:rsidR="0061318C" w:rsidRPr="003F0E31">
        <w:fldChar w:fldCharType="separate"/>
      </w:r>
      <w:r w:rsidR="00267929" w:rsidRPr="003F0E31">
        <w:rPr>
          <w:noProof/>
        </w:rPr>
        <w:t>[76, 77]</w:t>
      </w:r>
      <w:r w:rsidR="0061318C" w:rsidRPr="003F0E31">
        <w:fldChar w:fldCharType="end"/>
      </w:r>
      <w:r w:rsidR="0061318C" w:rsidRPr="003F0E31">
        <w:t>, vertical up-flow CW</w:t>
      </w:r>
      <w:r w:rsidR="0061318C" w:rsidRPr="003F0E31">
        <w:fldChar w:fldCharType="begin"/>
      </w:r>
      <w:r w:rsidR="0061318C" w:rsidRPr="003F0E31">
        <w:instrText xml:space="preserve"> ADDIN EN.CITE &lt;EndNote&gt;&lt;Cite&gt;&lt;Author&gt;Huang&lt;/Author&gt;&lt;Year&gt;2015&lt;/Year&gt;&lt;RecNum&gt;0&lt;/RecNum&gt;&lt;IDText&gt;Performance of vertical up-flow constructed wetlands on swine wastewater containing tetracyclines and tet genes&lt;/IDText&gt;&lt;DisplayText&gt;[2]&lt;/DisplayText&gt;&lt;record&gt;&lt;ref-type name="Journal Article"&gt;17&lt;/ref-type&gt;&lt;contributors&gt;&lt;authors&gt;&lt;author&gt;Huang, X., Liu, C., Li, K., Su, J., Zhu, G., and Liu, L&lt;/author&gt;&lt;/authors&gt;&lt;/contributors&gt;&lt;titles&gt;&lt;title&gt;Performance of vertical up-flow constructed wetlands on swine wastewater containing tetracyclines and tet genes&lt;/title&gt;&lt;secondary-title&gt;Water Res&lt;/secondary-title&gt;&lt;/titles&gt;&lt;dates&gt;&lt;year&gt;2015&lt;/year&gt;&lt;/dates&gt;&lt;pages&gt;109-117&lt;/pages&gt;&lt;/record&gt;&lt;/Cite&gt;&lt;/EndNote&gt;</w:instrText>
      </w:r>
      <w:r w:rsidR="0061318C" w:rsidRPr="003F0E31">
        <w:fldChar w:fldCharType="separate"/>
      </w:r>
      <w:r w:rsidR="0061318C" w:rsidRPr="003F0E31">
        <w:rPr>
          <w:noProof/>
        </w:rPr>
        <w:t>[2]</w:t>
      </w:r>
      <w:r w:rsidR="0061318C" w:rsidRPr="003F0E31">
        <w:fldChar w:fldCharType="end"/>
      </w:r>
      <w:r w:rsidR="0061318C" w:rsidRPr="003F0E31">
        <w:t xml:space="preserve">, vertical flow CW </w:t>
      </w:r>
      <w:r w:rsidR="0061318C" w:rsidRPr="003F0E31">
        <w:fldChar w:fldCharType="begin"/>
      </w:r>
      <w:r w:rsidR="00267929" w:rsidRPr="003F0E31">
        <w:instrText xml:space="preserve"> ADDIN EN.CITE &lt;EndNote&gt;&lt;Cite&gt;&lt;Author&gt;Liu&lt;/Author&gt;&lt;Year&gt;2013&lt;/Year&gt;&lt;RecNum&gt;0&lt;/RecNum&gt;&lt;IDText&gt;Elimination of veterinary antibiotics and antibiotic resistance genes from swine wastewater in the vertical flow constructed wetlands&lt;/IDText&gt;&lt;DisplayText&gt;[76, 78]&lt;/DisplayText&gt;&lt;record&gt;&lt;ref-type name="Journal Article"&gt;17&lt;/ref-type&gt;&lt;contributors&gt;&lt;authors&gt;&lt;author&gt;Liu, L., Liu, C., Zheng, J., Huang, X., Wang Z, Liu, Y., and Zhu G&lt;/author&gt;&lt;/authors&gt;&lt;/contributors&gt;&lt;titles&gt;&lt;title&gt;Elimination of veterinary antibiotics and antibiotic resistance genes from swine wastewater in the vertical flow constructed wetlands&lt;/title&gt;&lt;secondary-title&gt;Chemosphere&lt;/secondary-title&gt;&lt;/titles&gt;&lt;dates&gt;&lt;year&gt;2013&lt;/year&gt;&lt;/dates&gt;&lt;pages&gt;1088-1093&lt;/pages&gt;&lt;/record&gt;&lt;/Cite&gt;&lt;Cite&gt;&lt;Author&gt;Liu&lt;/Author&gt;&lt;Year&gt;2014&lt;/Year&gt;&lt;RecNum&gt;0&lt;/RecNum&gt;&lt;IDText&gt;Behavior of tetracycline and sulfamethazine with corresponding resistance genes from swine wastewater in pilot-scale constructed wetlands&lt;/IDText&gt;&lt;record&gt;&lt;ref-type name="Journal Article"&gt;17&lt;/ref-type&gt;&lt;contributors&gt;&lt;authors&gt;&lt;author&gt;Liu, L., Liu, Y. H., Wang, Z., Liu, C. X., Huang, X., and Zhu, G. F&lt;/author&gt;&lt;/authors&gt;&lt;/contributors&gt;&lt;titles&gt;&lt;title&gt;Behavior of tetracycline and sulfamethazine with corresponding resistance genes from swine wastewater in pilot-scale constructed wetlands&lt;/title&gt;&lt;secondary-title&gt;J. Hazard. Mater&lt;/secondary-title&gt;&lt;/titles&gt;&lt;dates&gt;&lt;year&gt;2014&lt;/year&gt;&lt;/dates&gt;&lt;pages&gt;304-310&lt;/pages&gt;&lt;/record&gt;&lt;/Cite&gt;&lt;/EndNote&gt;</w:instrText>
      </w:r>
      <w:r w:rsidR="0061318C" w:rsidRPr="003F0E31">
        <w:fldChar w:fldCharType="separate"/>
      </w:r>
      <w:r w:rsidR="00267929" w:rsidRPr="003F0E31">
        <w:rPr>
          <w:noProof/>
        </w:rPr>
        <w:t>[76, 78]</w:t>
      </w:r>
      <w:r w:rsidR="0061318C" w:rsidRPr="003F0E31">
        <w:fldChar w:fldCharType="end"/>
      </w:r>
      <w:r w:rsidR="0061318C" w:rsidRPr="003F0E31">
        <w:t xml:space="preserve">. Vertical subsurface flow CWs showed the highly-efficient removal of TC and </w:t>
      </w:r>
      <w:proofErr w:type="spellStart"/>
      <w:r w:rsidR="0061318C" w:rsidRPr="003F0E31">
        <w:t>tet</w:t>
      </w:r>
      <w:proofErr w:type="spellEnd"/>
      <w:r w:rsidR="0061318C" w:rsidRPr="003F0E31">
        <w:t xml:space="preserve"> genes from wastewaters. Those mentioned researches suggested that adsorption to soil materials might be the primary mechanism for TC removal in constructed wetlands</w:t>
      </w:r>
      <w:r w:rsidR="0061318C" w:rsidRPr="003F0E31">
        <w:fldChar w:fldCharType="begin"/>
      </w:r>
      <w:r w:rsidR="00267929" w:rsidRPr="003F0E31">
        <w:instrText xml:space="preserve"> ADDIN EN.CITE &lt;EndNote&gt;&lt;Cite&gt;&lt;Author&gt;Liu&lt;/Author&gt;&lt;Year&gt;2014&lt;/Year&gt;&lt;RecNum&gt;0&lt;/RecNum&gt;&lt;IDText&gt;Behavior of tetracycline and sulfamethazine with corresponding resistance genes from swine wastewater in pilot-scale constructed wetlands&lt;/IDText&gt;&lt;DisplayText&gt;[76]&lt;/DisplayText&gt;&lt;record&gt;&lt;ref-type name="Journal Article"&gt;17&lt;/ref-type&gt;&lt;contributors&gt;&lt;authors&gt;&lt;author&gt;Liu, L., Liu, Y. H., Wang, Z., Liu, C. X., Huang, X., and Zhu, G. F&lt;/author&gt;&lt;/authors&gt;&lt;/contributors&gt;&lt;titles&gt;&lt;title&gt;Behavior of tetracycline and sulfamethazine with corresponding resistance genes from swine wastewater in pilot-scale constructed wetlands&lt;/title&gt;&lt;secondary-title&gt;J. Hazard. Mater&lt;/secondary-title&gt;&lt;/titles&gt;&lt;dates&gt;&lt;year&gt;2014&lt;/year&gt;&lt;/dates&gt;&lt;pages&gt;304-310&lt;/pages&gt;&lt;/record&gt;&lt;/Cite&gt;&lt;/EndNote&gt;</w:instrText>
      </w:r>
      <w:r w:rsidR="0061318C" w:rsidRPr="003F0E31">
        <w:fldChar w:fldCharType="separate"/>
      </w:r>
      <w:r w:rsidR="00267929" w:rsidRPr="003F0E31">
        <w:rPr>
          <w:noProof/>
        </w:rPr>
        <w:t>[76]</w:t>
      </w:r>
      <w:r w:rsidR="0061318C" w:rsidRPr="003F0E31">
        <w:fldChar w:fldCharType="end"/>
      </w:r>
      <w:r w:rsidR="0061318C" w:rsidRPr="003F0E31">
        <w:t xml:space="preserve">. </w:t>
      </w:r>
      <w:r w:rsidR="002B72F5" w:rsidRPr="003F0E31">
        <w:t xml:space="preserve">In addition, the CWs with lower water depth shows to have a higher redox value, as increased redox potential close to the surface correlated with the presence of oxygen, revealing that greater water volume was subject to the enhanced degradation processes </w:t>
      </w:r>
      <w:r w:rsidR="002B72F5" w:rsidRPr="003F0E31">
        <w:lastRenderedPageBreak/>
        <w:t>that resulted from more intensified molecular oxygen plus the potential benefit of ultraviolet radiation. Substrates in CW systems play dual roles, (i) provide a good environment for plants and microbes to grow well and (ii) remove pharmaceuticals through the coupled effect of biological degradation and absorption.</w:t>
      </w:r>
    </w:p>
    <w:p w14:paraId="222478F6" w14:textId="17C78AF5" w:rsidR="004A2D3A" w:rsidRPr="003F0E31" w:rsidRDefault="004A2D3A" w:rsidP="00A0652F">
      <w:pPr>
        <w:spacing w:after="0" w:afterAutospacing="0" w:line="360" w:lineRule="auto"/>
        <w:ind w:firstLine="720"/>
      </w:pPr>
    </w:p>
    <w:p w14:paraId="6C4131D5" w14:textId="08F97A10" w:rsidR="00D13C2A" w:rsidRPr="003F0E31" w:rsidRDefault="0021098E">
      <w:pPr>
        <w:spacing w:after="0" w:afterAutospacing="0" w:line="360" w:lineRule="auto"/>
      </w:pPr>
      <w:r w:rsidRPr="003F0E31">
        <w:t>Previous</w:t>
      </w:r>
      <w:r w:rsidR="0079358F" w:rsidRPr="003F0E31">
        <w:t>ly published studies</w:t>
      </w:r>
      <w:r w:rsidRPr="003F0E31">
        <w:t xml:space="preserve"> </w:t>
      </w:r>
      <w:r w:rsidR="00F352AA" w:rsidRPr="003F0E31">
        <w:t xml:space="preserve">have </w:t>
      </w:r>
      <w:r w:rsidR="0079358F" w:rsidRPr="003F0E31">
        <w:t>documented</w:t>
      </w:r>
      <w:r w:rsidRPr="003F0E31">
        <w:t xml:space="preserve"> that various</w:t>
      </w:r>
      <w:r w:rsidR="00DA4287" w:rsidRPr="003F0E31">
        <w:t xml:space="preserve"> </w:t>
      </w:r>
      <w:r w:rsidRPr="003F0E31">
        <w:t>substrates can treat specific antibiotic</w:t>
      </w:r>
      <w:r w:rsidR="00DA4287" w:rsidRPr="003F0E31">
        <w:t xml:space="preserve"> </w:t>
      </w:r>
      <w:r w:rsidRPr="003F0E31">
        <w:t>contaminants. T</w:t>
      </w:r>
      <w:r w:rsidR="0079358F" w:rsidRPr="003F0E31">
        <w:t>he results show that t</w:t>
      </w:r>
      <w:r w:rsidRPr="003F0E31">
        <w:t xml:space="preserve">he substrate utilized </w:t>
      </w:r>
      <w:r w:rsidR="0079358F" w:rsidRPr="003F0E31">
        <w:t>in the system can</w:t>
      </w:r>
      <w:r w:rsidRPr="003F0E31">
        <w:t xml:space="preserve"> absorb</w:t>
      </w:r>
      <w:r w:rsidR="00DA4287" w:rsidRPr="003F0E31">
        <w:t xml:space="preserve"> </w:t>
      </w:r>
      <w:r w:rsidRPr="003F0E31">
        <w:t>the target antibiotics by capturing them towards the</w:t>
      </w:r>
      <w:r w:rsidR="00DA4287" w:rsidRPr="003F0E31">
        <w:t xml:space="preserve"> </w:t>
      </w:r>
      <w:r w:rsidRPr="003F0E31">
        <w:t>substrate surface under the effect of van der Waals</w:t>
      </w:r>
      <w:r w:rsidR="00DA4287" w:rsidRPr="003F0E31">
        <w:t xml:space="preserve"> </w:t>
      </w:r>
      <w:r w:rsidRPr="003F0E31">
        <w:t>inter</w:t>
      </w:r>
      <w:r w:rsidR="0079358F" w:rsidRPr="003F0E31">
        <w:t>action, ion exchange, electronic interaction</w:t>
      </w:r>
      <w:r w:rsidRPr="003F0E31">
        <w:t>, and</w:t>
      </w:r>
      <w:r w:rsidR="00DA4287" w:rsidRPr="003F0E31">
        <w:t xml:space="preserve"> </w:t>
      </w:r>
      <w:r w:rsidRPr="003F0E31">
        <w:t>surface complexation</w:t>
      </w:r>
      <w:r w:rsidR="00834B59" w:rsidRPr="003F0E31">
        <w:fldChar w:fldCharType="begin"/>
      </w:r>
      <w:r w:rsidR="00267929" w:rsidRPr="003F0E31">
        <w:instrText xml:space="preserve"> ADDIN EN.CITE &lt;EndNote&gt;&lt;Cite&gt;&lt;Author&gt;Marie-Claire Danner&lt;/Author&gt;&lt;Year&gt;2019&lt;/Year&gt;&lt;RecNum&gt;26&lt;/RecNum&gt;&lt;IDText&gt;Antibiotic pollution in surface fresh waters: Occurrence and effects&lt;/IDText&gt;&lt;DisplayText&gt;[31]&lt;/DisplayText&gt;&lt;record&gt;&lt;rec-number&gt;26&lt;/rec-number&gt;&lt;foreign-keys&gt;&lt;key app="EN" db-id="evez5wr52dw50feptstx009m2zpdsfdaa2wx" timestamp="1591370413"&gt;26&lt;/key&gt;&lt;/foreign-keys&gt;&lt;ref-type name="Journal Article"&gt;17&lt;/ref-type&gt;&lt;contributors&gt;&lt;authors&gt;&lt;author&gt;Marie-Claire Danner, Anne Robertson, Volker Behrends, Julia Reiss&lt;/author&gt;&lt;/authors&gt;&lt;/contributors&gt;&lt;titles&gt;&lt;title&gt;Antibiotic pollution in surface fresh waters: Occurrence and effects&lt;/title&gt;&lt;secondary-title&gt;Science of The Total Environment&lt;/secondary-title&gt;&lt;/titles&gt;&lt;periodical&gt;&lt;full-title&gt;Science of the Total Environment&lt;/full-title&gt;&lt;/periodical&gt;&lt;dates&gt;&lt;year&gt;2019&lt;/year&gt;&lt;/dates&gt;&lt;urls&gt;&lt;/urls&gt;&lt;/record&gt;&lt;/Cite&gt;&lt;/EndNote&gt;</w:instrText>
      </w:r>
      <w:r w:rsidR="00834B59" w:rsidRPr="003F0E31">
        <w:fldChar w:fldCharType="separate"/>
      </w:r>
      <w:r w:rsidR="00267929" w:rsidRPr="003F0E31">
        <w:rPr>
          <w:noProof/>
        </w:rPr>
        <w:t>[31]</w:t>
      </w:r>
      <w:r w:rsidR="00834B59" w:rsidRPr="003F0E31">
        <w:fldChar w:fldCharType="end"/>
      </w:r>
      <w:r w:rsidR="00834B59" w:rsidRPr="003F0E31">
        <w:t xml:space="preserve">. </w:t>
      </w:r>
      <w:r w:rsidRPr="003F0E31">
        <w:t>Among polar</w:t>
      </w:r>
      <w:r w:rsidR="00DA4287" w:rsidRPr="003F0E31">
        <w:t xml:space="preserve"> </w:t>
      </w:r>
      <w:r w:rsidRPr="003F0E31">
        <w:t>pollutants, quinolones show strong absorption on solid</w:t>
      </w:r>
      <w:r w:rsidR="00DA4287" w:rsidRPr="003F0E31">
        <w:t xml:space="preserve"> </w:t>
      </w:r>
      <w:r w:rsidRPr="003F0E31">
        <w:t>substrates containing rich organic matter (OM) and</w:t>
      </w:r>
      <w:r w:rsidR="00DA4287" w:rsidRPr="003F0E31">
        <w:t xml:space="preserve"> </w:t>
      </w:r>
      <w:r w:rsidRPr="003F0E31">
        <w:t>metal oxides (Al and Fe hydrous oxides, etc.)</w:t>
      </w:r>
      <w:r w:rsidR="00834B59" w:rsidRPr="003F0E31">
        <w:fldChar w:fldCharType="begin"/>
      </w:r>
      <w:r w:rsidR="00267929" w:rsidRPr="003F0E31">
        <w:instrText xml:space="preserve"> ADDIN EN.CITE &lt;EndNote&gt;&lt;Cite&gt;&lt;Author&gt;Zhou L J&lt;/Author&gt;&lt;Year&gt;2011&lt;/Year&gt;&lt;RecNum&gt;0&lt;/RecNum&gt;&lt;IDText&gt;Trends in the occurrence of human and veterinary antibiotics in the sediments of the Yellow River, Hai River and Liao River in northern China&lt;/IDText&gt;&lt;DisplayText&gt;[35]&lt;/DisplayText&gt;&lt;record&gt;&lt;ref-type name="Journal Article"&gt;17&lt;/ref-type&gt;&lt;contributors&gt;&lt;authors&gt;&lt;author&gt;Zhou L J, Ying G G, Zhao J L, Yang J F, Wang L, Yang B, Liu S&lt;/author&gt;&lt;/authors&gt;&lt;/contributors&gt;&lt;titles&gt;&lt;title&gt;Trends in the occurrence of human and veterinary antibiotics in the sediments of the Yellow River, Hai River and Liao River in northern China&lt;/title&gt;&lt;secondary-title&gt;Environ Pollut&lt;/secondary-title&gt;&lt;/titles&gt;&lt;dates&gt;&lt;year&gt;2011&lt;/year&gt;&lt;/dates&gt;&lt;pages&gt;1877–1885&lt;/pages&gt;&lt;/record&gt;&lt;/Cite&gt;&lt;/EndNote&gt;</w:instrText>
      </w:r>
      <w:r w:rsidR="00834B59" w:rsidRPr="003F0E31">
        <w:fldChar w:fldCharType="separate"/>
      </w:r>
      <w:r w:rsidR="00267929" w:rsidRPr="003F0E31">
        <w:rPr>
          <w:noProof/>
        </w:rPr>
        <w:t>[35]</w:t>
      </w:r>
      <w:r w:rsidR="00834B59" w:rsidRPr="003F0E31">
        <w:fldChar w:fldCharType="end"/>
      </w:r>
      <w:r w:rsidRPr="003F0E31">
        <w:t>.</w:t>
      </w:r>
      <w:r w:rsidR="00DA2436" w:rsidRPr="003F0E31">
        <w:t xml:space="preserve"> </w:t>
      </w:r>
      <w:r w:rsidR="00174217" w:rsidRPr="003F0E31">
        <w:rPr>
          <w:bCs/>
        </w:rPr>
        <w:t xml:space="preserve">Garcia et al (2020) reviewed about constructed wetlands and </w:t>
      </w:r>
      <w:r w:rsidR="00F352AA" w:rsidRPr="003F0E31">
        <w:rPr>
          <w:bCs/>
        </w:rPr>
        <w:t xml:space="preserve">their </w:t>
      </w:r>
      <w:r w:rsidR="00174217" w:rsidRPr="003F0E31">
        <w:rPr>
          <w:bCs/>
        </w:rPr>
        <w:t xml:space="preserve">efficiency for pollutant removal. Study demonstrated that </w:t>
      </w:r>
      <w:r w:rsidR="00174217" w:rsidRPr="003F0E31">
        <w:t xml:space="preserve">constructed wetlands (CWs) have proven effective in removing many EOCs, including different antibiotics, before discharge of treated wastewater into the environment. Wastewater treatment systems that couple conventional treatment plants with constructed and natural wetlands offer a strategy to remove EOCs and reduce </w:t>
      </w:r>
      <w:r w:rsidR="00F352AA" w:rsidRPr="003F0E31">
        <w:t>antibiotic-</w:t>
      </w:r>
      <w:r w:rsidR="00174217" w:rsidRPr="003F0E31">
        <w:t>resistant bacteria (ARB) and antibiotic resistance genes (ARGs) far more efficiently than conventional treatment alone</w:t>
      </w:r>
      <w:r w:rsidR="00174217" w:rsidRPr="003F0E31">
        <w:fldChar w:fldCharType="begin"/>
      </w:r>
      <w:r w:rsidR="00267929" w:rsidRPr="003F0E31">
        <w:instrText xml:space="preserve"> ADDIN EN.CITE &lt;EndNote&gt;&lt;Cite&gt;&lt;Author&gt;García&lt;/Author&gt;&lt;Year&gt;2020&lt;/Year&gt;&lt;RecNum&gt;12&lt;/RecNum&gt;&lt;DisplayText&gt;[62]&lt;/DisplayText&gt;&lt;record&gt;&lt;rec-number&gt;12&lt;/rec-number&gt;&lt;foreign-keys&gt;&lt;key app="EN" db-id="v259rd5x8r2fp7epwvb5d2we2rw090aewsf5" timestamp="1621555886"&gt;12&lt;/key&gt;&lt;/foreign-keys&gt;&lt;ref-type name="Journal Article"&gt;17&lt;/ref-type&gt;&lt;contributors&gt;&lt;authors&gt;&lt;author&gt;García, Joan&lt;/author&gt;&lt;author&gt;García-Galán, María Jesús&lt;/author&gt;&lt;author&gt;Day, John W.&lt;/author&gt;&lt;author&gt;Boopathy, Raj&lt;/author&gt;&lt;author&gt;White, John R.&lt;/author&gt;&lt;author&gt;Wallace, Scott&lt;/author&gt;&lt;author&gt;Hunter, Rachael G.&lt;/author&gt;&lt;/authors&gt;&lt;/contributors&gt;&lt;titles&gt;&lt;title&gt;A review of emerging organic contaminants (EOCs), antibiotic resistant bacteria (ARB), and antibiotic resistance genes (ARGs) in the environment: Increasing removal with wetlands and reducing environmental impacts&lt;/title&gt;&lt;secondary-title&gt;Bioresource Technology&lt;/secondary-title&gt;&lt;/titles&gt;&lt;periodical&gt;&lt;full-title&gt;Bioresource Technology&lt;/full-title&gt;&lt;/periodical&gt;&lt;pages&gt;123228&lt;/pages&gt;&lt;volume&gt;307&lt;/volume&gt;&lt;keywords&gt;&lt;keyword&gt;Constructed wetlands&lt;/keyword&gt;&lt;keyword&gt;Assimilation wetlands&lt;/keyword&gt;&lt;keyword&gt;Antibiotic resistance&lt;/keyword&gt;&lt;keyword&gt;Green treatments&lt;/keyword&gt;&lt;keyword&gt;Pharmaceuticals&lt;/keyword&gt;&lt;keyword&gt;Emerging organic contaminants&lt;/keyword&gt;&lt;/keywords&gt;&lt;dates&gt;&lt;year&gt;2020&lt;/year&gt;&lt;pub-dates&gt;&lt;date&gt;2020/07/01/&lt;/date&gt;&lt;/pub-dates&gt;&lt;/dates&gt;&lt;isbn&gt;0960-8524&lt;/isbn&gt;&lt;urls&gt;&lt;related-urls&gt;&lt;url&gt;https://www.sciencedirect.com/science/article/pii/S0960852420304995&lt;/url&gt;&lt;/related-urls&gt;&lt;/urls&gt;&lt;electronic-resource-num&gt;https://doi.org/10.1016/j.biortech.2020.123228&lt;/electronic-resource-num&gt;&lt;/record&gt;&lt;/Cite&gt;&lt;/EndNote&gt;</w:instrText>
      </w:r>
      <w:r w:rsidR="00174217" w:rsidRPr="003F0E31">
        <w:fldChar w:fldCharType="separate"/>
      </w:r>
      <w:r w:rsidR="00267929" w:rsidRPr="003F0E31">
        <w:rPr>
          <w:noProof/>
        </w:rPr>
        <w:t>[62]</w:t>
      </w:r>
      <w:r w:rsidR="00174217" w:rsidRPr="003F0E31">
        <w:fldChar w:fldCharType="end"/>
      </w:r>
      <w:r w:rsidR="00174217" w:rsidRPr="003F0E31">
        <w:t>.</w:t>
      </w:r>
    </w:p>
    <w:p w14:paraId="1C21A8A0" w14:textId="65CC6D9C" w:rsidR="00D13C2A" w:rsidRPr="003F0E31" w:rsidRDefault="00174217">
      <w:pPr>
        <w:spacing w:after="0" w:afterAutospacing="0" w:line="360" w:lineRule="auto"/>
        <w:ind w:firstLine="720"/>
      </w:pPr>
      <w:r w:rsidRPr="003F0E31">
        <w:t>In addition, s</w:t>
      </w:r>
      <w:r w:rsidR="00D13C2A" w:rsidRPr="003F0E31">
        <w:t xml:space="preserve">everal studies have documented high removal efficiency of </w:t>
      </w:r>
      <w:r w:rsidR="002E6616" w:rsidRPr="003F0E31">
        <w:t>a</w:t>
      </w:r>
      <w:r w:rsidR="00D13C2A" w:rsidRPr="003F0E31">
        <w:t xml:space="preserve">ntibiotics </w:t>
      </w:r>
      <w:proofErr w:type="spellStart"/>
      <w:r w:rsidR="00D13C2A" w:rsidRPr="003F0E31">
        <w:t>i.e</w:t>
      </w:r>
      <w:proofErr w:type="spellEnd"/>
      <w:r w:rsidR="00D13C2A" w:rsidRPr="003F0E31">
        <w:t xml:space="preserve"> sulfonamides, quinolones, macrolides, tetracyclines, and lactams range from -78:4% to 100.0%, 13.5% to 100.0%, -25:8% to 100.0%, 47.0% to 97.0%, and 6.0% to 45.0%, with mean values of 83.7%, 29.2%, 70.1%, 15.9%, and 51.1%, respectively</w:t>
      </w:r>
      <w:r w:rsidR="00D13C2A"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DaGVu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==
</w:fldData>
        </w:fldChar>
      </w:r>
      <w:r w:rsidR="00267929" w:rsidRPr="003F0E31">
        <w:instrText xml:space="preserve"> ADDIN EN.CITE </w:instrText>
      </w:r>
      <w:r w:rsidR="00267929" w:rsidRPr="003F0E31">
        <w:fldChar w:fldCharType="begin">
          <w:fldData xml:space="preserve">PEVuZE5vdGU+PENpdGU+PEF1dGhvcj5IaWpvc2EtVmFsc2VybyBNPC9BdXRob3I+PFllYXI+MjAx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==
</w:fldData>
        </w:fldChar>
      </w:r>
      <w:r w:rsidR="00267929" w:rsidRPr="003F0E31">
        <w:instrText xml:space="preserve"> ADDIN EN.CITE.DATA </w:instrText>
      </w:r>
      <w:r w:rsidR="00267929" w:rsidRPr="003F0E31">
        <w:fldChar w:fldCharType="end"/>
      </w:r>
      <w:r w:rsidR="00D13C2A" w:rsidRPr="003F0E31">
        <w:fldChar w:fldCharType="separate"/>
      </w:r>
      <w:r w:rsidR="00267929" w:rsidRPr="003F0E31">
        <w:rPr>
          <w:noProof/>
        </w:rPr>
        <w:t>[74, 92, 104, 105]</w:t>
      </w:r>
      <w:r w:rsidR="00D13C2A" w:rsidRPr="003F0E31">
        <w:fldChar w:fldCharType="end"/>
      </w:r>
      <w:r w:rsidR="00D13C2A" w:rsidRPr="003F0E31">
        <w:t xml:space="preserve">. It was reported that vertical subsurface-flow CWs (VSFCWs) and soil filters (multi-soil layering systems) </w:t>
      </w:r>
      <w:r w:rsidR="00F352AA" w:rsidRPr="003F0E31">
        <w:t xml:space="preserve">have </w:t>
      </w:r>
      <w:r w:rsidR="00D13C2A" w:rsidRPr="003F0E31">
        <w:t>better capacities for oxygen-diffusion than horizontal subsurface-flow CWs (HSFCWs). This is due to more frequent contact between the solid-liquid interface</w:t>
      </w:r>
      <w:r w:rsidR="00D13C2A" w:rsidRPr="003F0E31">
        <w:fldChar w:fldCharType="begin"/>
      </w:r>
      <w:r w:rsidR="003175FB" w:rsidRPr="003F0E31">
        <w:instrText xml:space="preserve"> ADDIN EN.CITE &lt;EndNote&gt;&lt;Cite&gt;&lt;Author&gt;Guan Y&lt;/Author&gt;&lt;Year&gt;2015&lt;/Year&gt;&lt;RecNum&gt;0&lt;/RecNum&gt;&lt;IDText&gt;Effect of operating factors on the contaminants removal of a soil filter: multi-soil-layering system&lt;/IDText&gt;&lt;DisplayText&gt;[93]&lt;/DisplayText&gt;&lt;record&gt;&lt;ref-type name="Journal Article"&gt;17&lt;/ref-type&gt;&lt;contributors&gt;&lt;authors&gt;&lt;author&gt;Guan Y, Zhang Y, Zhong C N, Huang X F, Fu J, Zhao D&lt;/author&gt;&lt;/authors&gt;&lt;/contributors&gt;&lt;titles&gt;&lt;title&gt;Effect of operating factors on the contaminants removal of a soil filter: multi-soil-layering system&lt;/title&gt;&lt;secondary-title&gt;Environ Earth Sci&lt;/secondary-title&gt;&lt;/titles&gt;&lt;dates&gt;&lt;year&gt;2015&lt;/year&gt;&lt;/dates&gt;&lt;pages&gt;2679–2686&lt;/pages&gt;&lt;/record&gt;&lt;/Cite&gt;&lt;/EndNote&gt;</w:instrText>
      </w:r>
      <w:r w:rsidR="00D13C2A" w:rsidRPr="003F0E31">
        <w:fldChar w:fldCharType="separate"/>
      </w:r>
      <w:r w:rsidR="003175FB" w:rsidRPr="003F0E31">
        <w:rPr>
          <w:noProof/>
        </w:rPr>
        <w:t>[93]</w:t>
      </w:r>
      <w:r w:rsidR="00D13C2A" w:rsidRPr="003F0E31">
        <w:fldChar w:fldCharType="end"/>
      </w:r>
      <w:r w:rsidR="00D13C2A" w:rsidRPr="003F0E31">
        <w:t xml:space="preserve">, which provides more violently oxidized conditions to degrade pharmaceutical products. In contrast, HSFCWs show signs of inferior conditions inside, reflected by poor ammonia-N removal usually. Generally during degrading antibiotics, CWs must decrease the contents of nutrients (N and P) and other substances in terms of biological oxygen demand (BOD) or chemical oxygen demand (COD). </w:t>
      </w:r>
      <w:r w:rsidR="00D13C2A" w:rsidRPr="003F0E31">
        <w:lastRenderedPageBreak/>
        <w:t>Therefore, an integrated CW, comprising a VSFCW and an HSFCW, may provide a better balance between the removal of BOD, N, P, and antibiotics by providing more suitable conditions for biodegrading different contaminants.</w:t>
      </w:r>
    </w:p>
    <w:p w14:paraId="524EB97F" w14:textId="6E95E38B" w:rsidR="00DA2436" w:rsidRPr="003F0E31" w:rsidRDefault="00D13C2A">
      <w:pPr>
        <w:spacing w:after="0" w:afterAutospacing="0" w:line="360" w:lineRule="auto"/>
        <w:ind w:firstLine="720"/>
      </w:pPr>
      <w:r w:rsidRPr="003F0E31">
        <w:t>More</w:t>
      </w:r>
      <w:r w:rsidR="00F352AA" w:rsidRPr="003F0E31">
        <w:t>o</w:t>
      </w:r>
      <w:r w:rsidRPr="003F0E31">
        <w:t xml:space="preserve">ver, </w:t>
      </w:r>
      <w:r w:rsidR="00DA2436" w:rsidRPr="003F0E31">
        <w:t>Tetracyclines and</w:t>
      </w:r>
      <w:r w:rsidR="0021098E" w:rsidRPr="003F0E31">
        <w:t xml:space="preserve"> </w:t>
      </w:r>
      <w:r w:rsidR="00DA2436" w:rsidRPr="003F0E31">
        <w:t xml:space="preserve">Sulfonamides </w:t>
      </w:r>
      <w:r w:rsidR="0021098E" w:rsidRPr="003F0E31">
        <w:t>are typical</w:t>
      </w:r>
      <w:r w:rsidR="00DA4287" w:rsidRPr="003F0E31">
        <w:t xml:space="preserve"> </w:t>
      </w:r>
      <w:r w:rsidR="0021098E" w:rsidRPr="003F0E31">
        <w:t xml:space="preserve">amphoteric compounds and </w:t>
      </w:r>
      <w:r w:rsidR="00DA2436" w:rsidRPr="003F0E31">
        <w:t xml:space="preserve">mostly </w:t>
      </w:r>
      <w:r w:rsidR="0021098E" w:rsidRPr="003F0E31">
        <w:t>their relative hydrophobicity</w:t>
      </w:r>
      <w:r w:rsidR="00DA4287" w:rsidRPr="003F0E31">
        <w:t xml:space="preserve"> </w:t>
      </w:r>
      <w:r w:rsidR="0021098E" w:rsidRPr="003F0E31">
        <w:t>depends upon t</w:t>
      </w:r>
      <w:r w:rsidR="00DA2436" w:rsidRPr="003F0E31">
        <w:t xml:space="preserve">he organic content and the pH </w:t>
      </w:r>
      <w:r w:rsidR="0021098E" w:rsidRPr="003F0E31">
        <w:t>of the substrate</w:t>
      </w:r>
      <w:r w:rsidR="00834B59" w:rsidRPr="003F0E31">
        <w:fldChar w:fldCharType="begin"/>
      </w:r>
      <w:r w:rsidR="003175FB" w:rsidRPr="003F0E31">
        <w:instrText xml:space="preserve"> ADDIN EN.CITE &lt;EndNote&gt;&lt;Cite&gt;&lt;Author&gt;Simachew Diresa&lt;/Author&gt;&lt;Year&gt;2018&lt;/Year&gt;&lt;RecNum&gt;22&lt;/RecNum&gt;&lt;IDText&gt;Antibiotic resistant bacteria removal of subsurface flow constructed wetlands from hospital wastewater&lt;/IDText&gt;&lt;DisplayText&gt;[98]&lt;/DisplayText&gt;&lt;record&gt;&lt;rec-number&gt;22&lt;/rec-number&gt;&lt;foreign-keys&gt;&lt;key app="EN" db-id="evez5wr52dw50feptstx009m2zpdsfdaa2wx" timestamp="1591370413"&gt;22&lt;/key&gt;&lt;/foreign-keys&gt;&lt;ref-type name="Journal Article"&gt;17&lt;/ref-type&gt;&lt;contributors&gt;&lt;authors&gt;&lt;author&gt;Simachew Diresa, b, Tarekegn Birhanuc, Argaw Ambelud, Geremew Sahilua&lt;/author&gt;&lt;/authors&gt;&lt;/contributors&gt;&lt;titles&gt;&lt;title&gt;Antibiotic resistant bacteria removal of subsurface flow constructed wetlands from hospital wastewater&lt;/title&gt;&lt;secondary-title&gt;Journal of Environmental Chemical Engineering&lt;/secondary-title&gt;&lt;/titles&gt;&lt;periodical&gt;&lt;full-title&gt;Journal of Environmental Chemical Engineering&lt;/full-title&gt;&lt;/periodical&gt;&lt;dates&gt;&lt;year&gt;2018&lt;/year&gt;&lt;/dates&gt;&lt;urls&gt;&lt;/urls&gt;&lt;/record&gt;&lt;/Cite&gt;&lt;/EndNote&gt;</w:instrText>
      </w:r>
      <w:r w:rsidR="00834B59" w:rsidRPr="003F0E31">
        <w:fldChar w:fldCharType="separate"/>
      </w:r>
      <w:r w:rsidR="003175FB" w:rsidRPr="003F0E31">
        <w:rPr>
          <w:noProof/>
        </w:rPr>
        <w:t>[98]</w:t>
      </w:r>
      <w:r w:rsidR="00834B59" w:rsidRPr="003F0E31">
        <w:fldChar w:fldCharType="end"/>
      </w:r>
      <w:r w:rsidR="00834B59" w:rsidRPr="003F0E31">
        <w:t xml:space="preserve">. </w:t>
      </w:r>
      <w:r w:rsidR="0021098E" w:rsidRPr="003F0E31">
        <w:t xml:space="preserve">It was </w:t>
      </w:r>
      <w:r w:rsidR="00DA2436" w:rsidRPr="003F0E31">
        <w:t>demonstrated</w:t>
      </w:r>
      <w:r w:rsidR="0021098E" w:rsidRPr="003F0E31">
        <w:t xml:space="preserve"> that a substrate with high</w:t>
      </w:r>
      <w:r w:rsidR="00DA4287" w:rsidRPr="003F0E31">
        <w:t xml:space="preserve"> </w:t>
      </w:r>
      <w:r w:rsidR="0021098E" w:rsidRPr="003F0E31">
        <w:t xml:space="preserve">OM content </w:t>
      </w:r>
      <w:r w:rsidR="00C75303" w:rsidRPr="003F0E31">
        <w:t>helps to</w:t>
      </w:r>
      <w:r w:rsidR="0021098E" w:rsidRPr="003F0E31">
        <w:t xml:space="preserve"> reduc</w:t>
      </w:r>
      <w:r w:rsidR="00C75303" w:rsidRPr="003F0E31">
        <w:t>e</w:t>
      </w:r>
      <w:r w:rsidR="0021098E" w:rsidRPr="003F0E31">
        <w:t xml:space="preserve"> the potential </w:t>
      </w:r>
      <w:r w:rsidR="00C75303" w:rsidRPr="003F0E31">
        <w:t>leach</w:t>
      </w:r>
      <w:r w:rsidR="00DA4287" w:rsidRPr="003F0E31">
        <w:t xml:space="preserve">ability </w:t>
      </w:r>
      <w:r w:rsidR="00DA2436" w:rsidRPr="003F0E31">
        <w:t>of tetracyclines and sulfonamides</w:t>
      </w:r>
      <w:r w:rsidR="00834B59" w:rsidRPr="003F0E31">
        <w:t xml:space="preserve">. </w:t>
      </w:r>
      <w:r w:rsidR="0021098E" w:rsidRPr="003F0E31">
        <w:t>Macrolides</w:t>
      </w:r>
      <w:r w:rsidR="00DA4287" w:rsidRPr="003F0E31">
        <w:t xml:space="preserve"> </w:t>
      </w:r>
      <w:r w:rsidR="0021098E" w:rsidRPr="003F0E31">
        <w:t>with hydroxyl groups present a medium degree of absorption</w:t>
      </w:r>
      <w:r w:rsidR="00DA4287" w:rsidRPr="003F0E31">
        <w:t xml:space="preserve"> </w:t>
      </w:r>
      <w:r w:rsidR="0021098E" w:rsidRPr="003F0E31">
        <w:t>affinity to soil with high mineral content, and</w:t>
      </w:r>
      <w:r w:rsidR="00DA4287" w:rsidRPr="003F0E31">
        <w:t xml:space="preserve"> </w:t>
      </w:r>
      <w:r w:rsidR="0021098E" w:rsidRPr="003F0E31">
        <w:t>their leachability is limited</w:t>
      </w:r>
      <w:r w:rsidR="00834B59" w:rsidRPr="003F0E31">
        <w:fldChar w:fldCharType="begin"/>
      </w:r>
      <w:r w:rsidR="00DA39CF" w:rsidRPr="003F0E31">
        <w:instrText xml:space="preserve"> ADDIN EN.CITE &lt;EndNote&gt;&lt;Cite&gt;&lt;Author&gt;Aydin S&lt;/Author&gt;&lt;Year&gt;2016&lt;/Year&gt;&lt;RecNum&gt;4&lt;/RecNum&gt;&lt;IDText&gt;Assessment of anaerobic bacterial diversity and its effects on anaerobic system stability and the occurrence of antibiotic resistance genes&lt;/IDText&gt;&lt;DisplayText&gt;[7]&lt;/DisplayText&gt;&lt;record&gt;&lt;rec-number&gt;4&lt;/rec-number&gt;&lt;foreign-keys&gt;&lt;key app="EN" db-id="evez5wr52dw50feptstx009m2zpdsfdaa2wx" timestamp="1591370411"&gt;4&lt;/key&gt;&lt;/foreign-keys&gt;&lt;ref-type name="Journal Article"&gt;17&lt;/ref-type&gt;&lt;contributors&gt;&lt;authors&gt;&lt;author&gt;Aydin S, Ince B, Ince O&lt;/author&gt;&lt;/authors&gt;&lt;/contributors&gt;&lt;titles&gt;&lt;title&gt;Assessment of anaerobic bacterial diversity and its effects on anaerobic system stability and the occurrence of antibiotic resistance genes&lt;/title&gt;&lt;secondary-title&gt;Bioresour Technol&lt;/secondary-title&gt;&lt;/titles&gt;&lt;periodical&gt;&lt;full-title&gt;Bioresour Technol&lt;/full-title&gt;&lt;/periodical&gt;&lt;pages&gt;332-338&lt;/pages&gt;&lt;dates&gt;&lt;year&gt;2016&lt;/year&gt;&lt;/dates&gt;&lt;urls&gt;&lt;/urls&gt;&lt;/record&gt;&lt;/Cite&gt;&lt;/EndNote&gt;</w:instrText>
      </w:r>
      <w:r w:rsidR="00834B59" w:rsidRPr="003F0E31">
        <w:fldChar w:fldCharType="separate"/>
      </w:r>
      <w:r w:rsidR="00DA39CF" w:rsidRPr="003F0E31">
        <w:rPr>
          <w:noProof/>
        </w:rPr>
        <w:t>[7]</w:t>
      </w:r>
      <w:r w:rsidR="00834B59" w:rsidRPr="003F0E31">
        <w:fldChar w:fldCharType="end"/>
      </w:r>
      <w:r w:rsidR="00834B59" w:rsidRPr="003F0E31">
        <w:t xml:space="preserve">. </w:t>
      </w:r>
      <w:r w:rsidR="00DA2436" w:rsidRPr="003F0E31">
        <w:t>In addition, t</w:t>
      </w:r>
      <w:r w:rsidR="0021098E" w:rsidRPr="003F0E31">
        <w:t>he OM</w:t>
      </w:r>
      <w:r w:rsidR="00DA4287" w:rsidRPr="003F0E31">
        <w:t xml:space="preserve"> </w:t>
      </w:r>
      <w:r w:rsidR="0021098E" w:rsidRPr="003F0E31">
        <w:t xml:space="preserve">content </w:t>
      </w:r>
      <w:r w:rsidR="00DA2436" w:rsidRPr="003F0E31">
        <w:t>generally</w:t>
      </w:r>
      <w:r w:rsidR="0021098E" w:rsidRPr="003F0E31">
        <w:t xml:space="preserve"> increases the absorption of antibiotics</w:t>
      </w:r>
      <w:r w:rsidR="00DA4287" w:rsidRPr="003F0E31">
        <w:t xml:space="preserve"> </w:t>
      </w:r>
      <w:r w:rsidR="00DA2436" w:rsidRPr="003F0E31">
        <w:t>because of</w:t>
      </w:r>
      <w:r w:rsidR="0021098E" w:rsidRPr="003F0E31">
        <w:t xml:space="preserve"> the interaction between the organic groups</w:t>
      </w:r>
      <w:r w:rsidR="00DA4287" w:rsidRPr="003F0E31">
        <w:t xml:space="preserve"> </w:t>
      </w:r>
      <w:r w:rsidR="0021098E" w:rsidRPr="003F0E31">
        <w:t>(carboxyl and phenolic groups), ion exchange, and hydrogen</w:t>
      </w:r>
      <w:r w:rsidR="00DA4287" w:rsidRPr="003F0E31">
        <w:t xml:space="preserve"> </w:t>
      </w:r>
      <w:r w:rsidR="0021098E" w:rsidRPr="003F0E31">
        <w:t>bonding of the substrate matrix with the polar</w:t>
      </w:r>
      <w:r w:rsidR="00DA4287" w:rsidRPr="003F0E31">
        <w:t xml:space="preserve"> </w:t>
      </w:r>
      <w:r w:rsidR="0021098E" w:rsidRPr="003F0E31">
        <w:t>groups of the antibiotics. Therefore, substrates with</w:t>
      </w:r>
      <w:r w:rsidR="00DA4287" w:rsidRPr="003F0E31">
        <w:t xml:space="preserve"> </w:t>
      </w:r>
      <w:r w:rsidR="0021098E" w:rsidRPr="003F0E31">
        <w:t>high OM content, such as compost, soils, and compost/</w:t>
      </w:r>
      <w:r w:rsidR="00DA4287" w:rsidRPr="003F0E31">
        <w:t xml:space="preserve"> </w:t>
      </w:r>
      <w:r w:rsidR="0021098E" w:rsidRPr="003F0E31">
        <w:t xml:space="preserve">soil mixtures, have been </w:t>
      </w:r>
      <w:r w:rsidR="00834B59" w:rsidRPr="003F0E31">
        <w:t xml:space="preserve">applied to remove tetracyclines, </w:t>
      </w:r>
      <w:r w:rsidR="00DA2436" w:rsidRPr="003F0E31">
        <w:t xml:space="preserve">sulfonamides, </w:t>
      </w:r>
      <w:proofErr w:type="spellStart"/>
      <w:r w:rsidR="00834B59" w:rsidRPr="003F0E31">
        <w:t>salinomycin</w:t>
      </w:r>
      <w:proofErr w:type="spellEnd"/>
      <w:r w:rsidR="0021098E" w:rsidRPr="003F0E31">
        <w:t>, quinolones</w:t>
      </w:r>
      <w:r w:rsidR="00C75303" w:rsidRPr="003F0E31">
        <w:t>,</w:t>
      </w:r>
      <w:r w:rsidR="0021098E" w:rsidRPr="003F0E31">
        <w:t xml:space="preserve"> </w:t>
      </w:r>
      <w:r w:rsidR="00834B59" w:rsidRPr="003F0E31">
        <w:t xml:space="preserve">and </w:t>
      </w:r>
      <w:proofErr w:type="spellStart"/>
      <w:r w:rsidR="00834B59" w:rsidRPr="003F0E31">
        <w:t>tylosin</w:t>
      </w:r>
      <w:proofErr w:type="spellEnd"/>
      <w:r w:rsidR="00834B59" w:rsidRPr="003F0E31">
        <w:t xml:space="preserve"> </w:t>
      </w:r>
      <w:r w:rsidR="00834B59" w:rsidRPr="003F0E31">
        <w:fldChar w:fldCharType="begin">
          <w:fldData xml:space="preserve">PEVuZE5vdGU+PENpdGU+PEF1dGhvcj5aaG91IExKPC9BdXRob3I+PFllYXI+MjAxMzwvWWVhcj48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</w:fldData>
        </w:fldChar>
      </w:r>
      <w:r w:rsidR="00267929" w:rsidRPr="003F0E31">
        <w:instrText xml:space="preserve"> ADDIN EN.CITE </w:instrText>
      </w:r>
      <w:r w:rsidR="00267929" w:rsidRPr="003F0E31">
        <w:fldChar w:fldCharType="begin">
          <w:fldData xml:space="preserve">PEVuZE5vdGU+PENpdGU+PEF1dGhvcj5aaG91IExKPC9BdXRob3I+PFllYXI+MjAxMzwvWWVhcj48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</w:fldData>
        </w:fldChar>
      </w:r>
      <w:r w:rsidR="00267929" w:rsidRPr="003F0E31">
        <w:instrText xml:space="preserve"> ADDIN EN.CITE.DATA </w:instrText>
      </w:r>
      <w:r w:rsidR="00267929" w:rsidRPr="003F0E31">
        <w:fldChar w:fldCharType="end"/>
      </w:r>
      <w:r w:rsidR="00834B59" w:rsidRPr="003F0E31">
        <w:fldChar w:fldCharType="separate"/>
      </w:r>
      <w:r w:rsidR="00267929" w:rsidRPr="003F0E31">
        <w:rPr>
          <w:noProof/>
        </w:rPr>
        <w:t>[25, 79, 107]</w:t>
      </w:r>
      <w:r w:rsidR="00834B59" w:rsidRPr="003F0E31">
        <w:fldChar w:fldCharType="end"/>
      </w:r>
      <w:r w:rsidR="00DA4287" w:rsidRPr="003F0E31">
        <w:t>.</w:t>
      </w:r>
      <w:r w:rsidR="00DA2436" w:rsidRPr="003F0E31">
        <w:t xml:space="preserve"> </w:t>
      </w:r>
      <w:r w:rsidR="008C3417" w:rsidRPr="003F0E31">
        <w:t>There are many mechanisms involved in the wetlands system</w:t>
      </w:r>
      <w:r w:rsidR="00E44200" w:rsidRPr="003F0E31">
        <w:t xml:space="preserve">. </w:t>
      </w:r>
      <w:r w:rsidR="00E44200" w:rsidRPr="003F0E31">
        <w:rPr>
          <w:iCs/>
        </w:rPr>
        <w:t>Removal mechanisms and wastewater constituents are described in table 2.</w:t>
      </w:r>
      <w:r w:rsidR="008C3417" w:rsidRPr="003F0E31">
        <w:t xml:space="preserve"> </w:t>
      </w:r>
      <w:r w:rsidR="00E44200" w:rsidRPr="003F0E31">
        <w:t xml:space="preserve">All mechanisms involved in the system can remove pollutants near 100%. </w:t>
      </w:r>
      <w:r w:rsidR="00DA2436" w:rsidRPr="003F0E31">
        <w:t xml:space="preserve">Hence, </w:t>
      </w:r>
      <w:r w:rsidR="0026060E" w:rsidRPr="003F0E31">
        <w:t xml:space="preserve">the </w:t>
      </w:r>
      <w:r w:rsidR="00DA2436" w:rsidRPr="003F0E31">
        <w:t xml:space="preserve">removal of antibiotics from water by CWs has been recommended because it’s efficient and low-cost technology. </w:t>
      </w:r>
    </w:p>
    <w:p w14:paraId="312F1FE5" w14:textId="21851719" w:rsidR="00E44200" w:rsidRPr="003F0E31" w:rsidRDefault="00E44200" w:rsidP="00861ECD">
      <w:pPr>
        <w:pStyle w:val="a5"/>
        <w:keepNext/>
        <w:rPr>
          <w:color w:val="auto"/>
        </w:rPr>
      </w:pPr>
      <w:r w:rsidRPr="003F0E31">
        <w:rPr>
          <w:color w:val="auto"/>
        </w:rPr>
        <w:t xml:space="preserve">Table </w:t>
      </w:r>
      <w:r w:rsidR="00077EF2" w:rsidRPr="003F0E31">
        <w:rPr>
          <w:color w:val="auto"/>
        </w:rPr>
        <w:fldChar w:fldCharType="begin"/>
      </w:r>
      <w:r w:rsidR="00077EF2" w:rsidRPr="003F0E31">
        <w:rPr>
          <w:color w:val="auto"/>
        </w:rPr>
        <w:instrText xml:space="preserve"> SEQ Table \* ARABIC </w:instrText>
      </w:r>
      <w:r w:rsidR="00077EF2" w:rsidRPr="003F0E31">
        <w:rPr>
          <w:color w:val="auto"/>
        </w:rPr>
        <w:fldChar w:fldCharType="separate"/>
      </w:r>
      <w:r w:rsidR="002E49B0">
        <w:rPr>
          <w:noProof/>
          <w:color w:val="auto"/>
        </w:rPr>
        <w:t>2</w:t>
      </w:r>
      <w:r w:rsidR="00077EF2" w:rsidRPr="003F0E31">
        <w:rPr>
          <w:noProof/>
          <w:color w:val="auto"/>
        </w:rPr>
        <w:fldChar w:fldCharType="end"/>
      </w:r>
      <w:r w:rsidRPr="003F0E31">
        <w:rPr>
          <w:color w:val="auto"/>
        </w:rPr>
        <w:t xml:space="preserve"> Removal mechanisms and wastewater constituents</w:t>
      </w:r>
    </w:p>
    <w:tbl>
      <w:tblPr>
        <w:tblW w:w="9172" w:type="dxa"/>
        <w:jc w:val="center"/>
        <w:tblBorders>
          <w:top w:val="single" w:sz="4" w:space="0" w:color="auto"/>
          <w:bottom w:val="single" w:sz="4" w:space="0" w:color="auto"/>
          <w:insideH w:val="single" w:sz="4" w:space="0" w:color="auto"/>
          <w:insideV w:val="single" w:sz="4" w:space="0" w:color="auto"/>
        </w:tblBorders>
        <w:tblLayout w:type="fixed"/>
        <w:tblCellMar>
          <w:top w:w="28" w:type="dxa"/>
          <w:left w:w="28" w:type="dxa"/>
          <w:bottom w:w="28" w:type="dxa"/>
          <w:right w:w="28" w:type="dxa"/>
        </w:tblCellMar>
        <w:tblLook w:val="0000" w:firstRow="0" w:lastRow="0" w:firstColumn="0" w:lastColumn="0" w:noHBand="0" w:noVBand="0"/>
      </w:tblPr>
      <w:tblGrid>
        <w:gridCol w:w="2288"/>
        <w:gridCol w:w="5761"/>
        <w:gridCol w:w="1123"/>
      </w:tblGrid>
      <w:tr w:rsidR="003F0E31" w:rsidRPr="003F0E31" w14:paraId="4693469D" w14:textId="77777777" w:rsidTr="00861ECD">
        <w:trPr>
          <w:jc w:val="center"/>
        </w:trPr>
        <w:tc>
          <w:tcPr>
            <w:tcW w:w="8049" w:type="dxa"/>
            <w:gridSpan w:val="2"/>
            <w:shd w:val="clear" w:color="auto" w:fill="auto"/>
            <w:vAlign w:val="center"/>
          </w:tcPr>
          <w:p w14:paraId="77E75719" w14:textId="77777777" w:rsidR="00FE012E" w:rsidRPr="003F0E31" w:rsidRDefault="00FE012E" w:rsidP="00FE012E">
            <w:pPr>
              <w:jc w:val="center"/>
              <w:rPr>
                <w:rFonts w:ascii="Times New Roman" w:hAnsi="Times New Roman" w:cs="Times New Roman"/>
                <w:b/>
                <w:sz w:val="20"/>
                <w:szCs w:val="20"/>
              </w:rPr>
            </w:pPr>
            <w:r w:rsidRPr="003F0E31">
              <w:rPr>
                <w:rFonts w:ascii="Times New Roman" w:hAnsi="Times New Roman" w:cs="Times New Roman"/>
                <w:b/>
                <w:sz w:val="20"/>
                <w:szCs w:val="20"/>
              </w:rPr>
              <w:t>Removal mechanisms and wastewater constituents</w:t>
            </w:r>
          </w:p>
        </w:tc>
        <w:tc>
          <w:tcPr>
            <w:tcW w:w="1123" w:type="dxa"/>
          </w:tcPr>
          <w:p w14:paraId="01056228" w14:textId="77777777" w:rsidR="00FE012E" w:rsidRPr="003F0E31" w:rsidRDefault="00FE012E" w:rsidP="00FE012E">
            <w:pPr>
              <w:jc w:val="center"/>
              <w:rPr>
                <w:rFonts w:ascii="Times New Roman" w:hAnsi="Times New Roman" w:cs="Times New Roman"/>
                <w:b/>
                <w:sz w:val="20"/>
                <w:szCs w:val="20"/>
              </w:rPr>
            </w:pPr>
          </w:p>
        </w:tc>
      </w:tr>
      <w:tr w:rsidR="003F0E31" w:rsidRPr="003F0E31" w14:paraId="3E42E109" w14:textId="77777777" w:rsidTr="00861ECD">
        <w:trPr>
          <w:jc w:val="center"/>
        </w:trPr>
        <w:tc>
          <w:tcPr>
            <w:tcW w:w="2288" w:type="dxa"/>
            <w:shd w:val="clear" w:color="auto" w:fill="auto"/>
            <w:vAlign w:val="center"/>
          </w:tcPr>
          <w:p w14:paraId="1B08C3B7" w14:textId="77777777" w:rsidR="00FE012E" w:rsidRPr="003F0E31" w:rsidRDefault="00FE012E" w:rsidP="00FE012E">
            <w:pPr>
              <w:jc w:val="center"/>
              <w:rPr>
                <w:rFonts w:ascii="Times New Roman" w:hAnsi="Times New Roman" w:cs="Times New Roman"/>
                <w:b/>
                <w:sz w:val="20"/>
                <w:szCs w:val="20"/>
              </w:rPr>
            </w:pPr>
            <w:r w:rsidRPr="003F0E31">
              <w:rPr>
                <w:rFonts w:ascii="Times New Roman" w:hAnsi="Times New Roman" w:cs="Times New Roman"/>
                <w:b/>
                <w:sz w:val="20"/>
                <w:szCs w:val="20"/>
              </w:rPr>
              <w:t>Wastewater constituents</w:t>
            </w:r>
          </w:p>
        </w:tc>
        <w:tc>
          <w:tcPr>
            <w:tcW w:w="5761" w:type="dxa"/>
            <w:shd w:val="clear" w:color="auto" w:fill="auto"/>
            <w:vAlign w:val="center"/>
          </w:tcPr>
          <w:p w14:paraId="3A48F7C8" w14:textId="77777777" w:rsidR="00FE012E" w:rsidRPr="003F0E31" w:rsidRDefault="00FE012E" w:rsidP="00FE012E">
            <w:pPr>
              <w:jc w:val="center"/>
              <w:rPr>
                <w:rFonts w:ascii="Times New Roman" w:hAnsi="Times New Roman" w:cs="Times New Roman"/>
                <w:b/>
                <w:sz w:val="20"/>
                <w:szCs w:val="20"/>
              </w:rPr>
            </w:pPr>
            <w:r w:rsidRPr="003F0E31">
              <w:rPr>
                <w:rFonts w:ascii="Times New Roman" w:hAnsi="Times New Roman" w:cs="Times New Roman"/>
                <w:b/>
                <w:sz w:val="20"/>
                <w:szCs w:val="20"/>
              </w:rPr>
              <w:t>Removal mechanisms</w:t>
            </w:r>
          </w:p>
        </w:tc>
        <w:tc>
          <w:tcPr>
            <w:tcW w:w="1123" w:type="dxa"/>
          </w:tcPr>
          <w:p w14:paraId="1C568541" w14:textId="77777777" w:rsidR="00FE012E" w:rsidRPr="003F0E31" w:rsidRDefault="00FE012E" w:rsidP="00FE012E">
            <w:pPr>
              <w:jc w:val="center"/>
              <w:rPr>
                <w:rFonts w:ascii="Times New Roman" w:hAnsi="Times New Roman" w:cs="Times New Roman"/>
                <w:b/>
                <w:sz w:val="20"/>
                <w:szCs w:val="20"/>
              </w:rPr>
            </w:pPr>
            <w:r w:rsidRPr="003F0E31">
              <w:rPr>
                <w:rFonts w:ascii="Times New Roman" w:hAnsi="Times New Roman" w:cs="Times New Roman"/>
                <w:b/>
                <w:sz w:val="20"/>
                <w:szCs w:val="20"/>
              </w:rPr>
              <w:t>References</w:t>
            </w:r>
          </w:p>
        </w:tc>
      </w:tr>
      <w:tr w:rsidR="003F0E31" w:rsidRPr="003F0E31" w14:paraId="78C777DE" w14:textId="77777777" w:rsidTr="00861ECD">
        <w:trPr>
          <w:jc w:val="center"/>
        </w:trPr>
        <w:tc>
          <w:tcPr>
            <w:tcW w:w="2288" w:type="dxa"/>
            <w:shd w:val="clear" w:color="auto" w:fill="auto"/>
            <w:vAlign w:val="center"/>
          </w:tcPr>
          <w:p w14:paraId="26BFE89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Heavy metals</w:t>
            </w:r>
          </w:p>
        </w:tc>
        <w:tc>
          <w:tcPr>
            <w:tcW w:w="5761" w:type="dxa"/>
            <w:shd w:val="clear" w:color="auto" w:fill="auto"/>
            <w:vAlign w:val="center"/>
          </w:tcPr>
          <w:p w14:paraId="2B4BC0C7"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adsorption, plant uptake, chemical precipitation, infiltration</w:t>
            </w:r>
          </w:p>
        </w:tc>
        <w:tc>
          <w:tcPr>
            <w:tcW w:w="1123" w:type="dxa"/>
            <w:vMerge w:val="restart"/>
            <w:vAlign w:val="center"/>
          </w:tcPr>
          <w:p w14:paraId="142F61CB" w14:textId="77777777" w:rsidR="00FE012E" w:rsidRPr="003F0E31" w:rsidRDefault="00FE012E" w:rsidP="001E4DBA">
            <w:pPr>
              <w:jc w:val="center"/>
              <w:rPr>
                <w:rFonts w:ascii="Times New Roman" w:hAnsi="Times New Roman" w:cs="Times New Roman"/>
                <w:sz w:val="20"/>
                <w:szCs w:val="20"/>
              </w:rPr>
            </w:pPr>
            <w:r w:rsidRPr="003F0E31">
              <w:rPr>
                <w:rFonts w:ascii="Times New Roman" w:hAnsi="Times New Roman" w:cs="Times New Roman"/>
                <w:sz w:val="20"/>
                <w:szCs w:val="20"/>
              </w:rPr>
              <w:fldChar w:fldCharType="begin">
                <w:fldData xml:space="preserve">PEVuZE5vdGU+PENpdGU+PEF1dGhvcj5QYXJkZTwvQXV0aG9yPjxZZWFyPjIwMjE8L1llYXI+PFJl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</w:fldData>
              </w:fldChar>
            </w:r>
            <w:r w:rsidR="001E4DBA" w:rsidRPr="003F0E31">
              <w:rPr>
                <w:rFonts w:ascii="Times New Roman" w:hAnsi="Times New Roman" w:cs="Times New Roman"/>
                <w:sz w:val="20"/>
                <w:szCs w:val="20"/>
              </w:rPr>
              <w:instrText xml:space="preserve"> ADDIN EN.CITE </w:instrText>
            </w:r>
            <w:r w:rsidR="001E4DBA" w:rsidRPr="003F0E31">
              <w:rPr>
                <w:rFonts w:ascii="Times New Roman" w:hAnsi="Times New Roman" w:cs="Times New Roman"/>
                <w:sz w:val="20"/>
                <w:szCs w:val="20"/>
              </w:rPr>
              <w:fldChar w:fldCharType="begin">
                <w:fldData xml:space="preserve">PEVuZE5vdGU+PENpdGU+PEF1dGhvcj5QYXJkZTwvQXV0aG9yPjxZZWFyPjIwMjE8L1llYXI+PFJl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</w:fldData>
              </w:fldChar>
            </w:r>
            <w:r w:rsidR="001E4DBA" w:rsidRPr="003F0E31">
              <w:rPr>
                <w:rFonts w:ascii="Times New Roman" w:hAnsi="Times New Roman" w:cs="Times New Roman"/>
                <w:sz w:val="20"/>
                <w:szCs w:val="20"/>
              </w:rPr>
              <w:instrText xml:space="preserve"> ADDIN EN.CITE.DATA </w:instrText>
            </w:r>
            <w:r w:rsidR="001E4DBA" w:rsidRPr="003F0E31">
              <w:rPr>
                <w:rFonts w:ascii="Times New Roman" w:hAnsi="Times New Roman" w:cs="Times New Roman"/>
                <w:sz w:val="20"/>
                <w:szCs w:val="20"/>
              </w:rPr>
            </w:r>
            <w:r w:rsidR="001E4DBA" w:rsidRPr="003F0E31">
              <w:rPr>
                <w:rFonts w:ascii="Times New Roman" w:hAnsi="Times New Roman" w:cs="Times New Roman"/>
                <w:sz w:val="20"/>
                <w:szCs w:val="20"/>
              </w:rPr>
              <w:fldChar w:fldCharType="end"/>
            </w:r>
            <w:r w:rsidRPr="003F0E31">
              <w:rPr>
                <w:rFonts w:ascii="Times New Roman" w:hAnsi="Times New Roman" w:cs="Times New Roman"/>
                <w:sz w:val="20"/>
                <w:szCs w:val="20"/>
              </w:rPr>
            </w:r>
            <w:r w:rsidRPr="003F0E31">
              <w:rPr>
                <w:rFonts w:ascii="Times New Roman" w:hAnsi="Times New Roman" w:cs="Times New Roman"/>
                <w:sz w:val="20"/>
                <w:szCs w:val="20"/>
              </w:rPr>
              <w:fldChar w:fldCharType="separate"/>
            </w:r>
            <w:r w:rsidR="001E4DBA" w:rsidRPr="003F0E31">
              <w:rPr>
                <w:rFonts w:ascii="Times New Roman" w:hAnsi="Times New Roman" w:cs="Times New Roman"/>
                <w:noProof/>
                <w:sz w:val="20"/>
                <w:szCs w:val="20"/>
              </w:rPr>
              <w:t>[108-115]</w:t>
            </w:r>
            <w:r w:rsidRPr="003F0E31">
              <w:rPr>
                <w:rFonts w:ascii="Times New Roman" w:hAnsi="Times New Roman" w:cs="Times New Roman"/>
                <w:sz w:val="20"/>
                <w:szCs w:val="20"/>
              </w:rPr>
              <w:fldChar w:fldCharType="end"/>
            </w:r>
          </w:p>
        </w:tc>
      </w:tr>
      <w:tr w:rsidR="003F0E31" w:rsidRPr="003F0E31" w14:paraId="68EE6148" w14:textId="77777777" w:rsidTr="00FE012E">
        <w:trPr>
          <w:jc w:val="center"/>
        </w:trPr>
        <w:tc>
          <w:tcPr>
            <w:tcW w:w="2288" w:type="dxa"/>
            <w:shd w:val="clear" w:color="auto" w:fill="auto"/>
            <w:vAlign w:val="center"/>
          </w:tcPr>
          <w:p w14:paraId="174E78A9"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Bacteria/pathogens</w:t>
            </w:r>
          </w:p>
        </w:tc>
        <w:tc>
          <w:tcPr>
            <w:tcW w:w="5761" w:type="dxa"/>
            <w:shd w:val="clear" w:color="auto" w:fill="auto"/>
            <w:vAlign w:val="center"/>
          </w:tcPr>
          <w:p w14:paraId="3877AC5C"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natural die off</w:t>
            </w:r>
          </w:p>
        </w:tc>
        <w:tc>
          <w:tcPr>
            <w:tcW w:w="1123" w:type="dxa"/>
            <w:vMerge/>
          </w:tcPr>
          <w:p w14:paraId="621C0B67" w14:textId="77777777" w:rsidR="00FE012E" w:rsidRPr="003F0E31" w:rsidRDefault="00FE012E" w:rsidP="00FE012E">
            <w:pPr>
              <w:jc w:val="center"/>
              <w:rPr>
                <w:rFonts w:ascii="Times New Roman" w:hAnsi="Times New Roman" w:cs="Times New Roman"/>
                <w:sz w:val="20"/>
                <w:szCs w:val="20"/>
              </w:rPr>
            </w:pPr>
          </w:p>
        </w:tc>
      </w:tr>
      <w:tr w:rsidR="003F0E31" w:rsidRPr="003F0E31" w14:paraId="2908D7D4" w14:textId="77777777" w:rsidTr="00FE012E">
        <w:trPr>
          <w:jc w:val="center"/>
        </w:trPr>
        <w:tc>
          <w:tcPr>
            <w:tcW w:w="2288" w:type="dxa"/>
            <w:shd w:val="clear" w:color="auto" w:fill="auto"/>
            <w:vAlign w:val="center"/>
          </w:tcPr>
          <w:p w14:paraId="1C16F275"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ynthetic organics</w:t>
            </w:r>
          </w:p>
        </w:tc>
        <w:tc>
          <w:tcPr>
            <w:tcW w:w="5761" w:type="dxa"/>
            <w:shd w:val="clear" w:color="auto" w:fill="auto"/>
            <w:vAlign w:val="center"/>
          </w:tcPr>
          <w:p w14:paraId="37602A2D"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adsorption, oxidation, volatilization, infiltration</w:t>
            </w:r>
          </w:p>
        </w:tc>
        <w:tc>
          <w:tcPr>
            <w:tcW w:w="1123" w:type="dxa"/>
            <w:vMerge/>
          </w:tcPr>
          <w:p w14:paraId="7F3ED89C" w14:textId="77777777" w:rsidR="00FE012E" w:rsidRPr="003F0E31" w:rsidRDefault="00FE012E" w:rsidP="00FE012E">
            <w:pPr>
              <w:jc w:val="center"/>
              <w:rPr>
                <w:rFonts w:ascii="Times New Roman" w:hAnsi="Times New Roman" w:cs="Times New Roman"/>
                <w:sz w:val="20"/>
                <w:szCs w:val="20"/>
              </w:rPr>
            </w:pPr>
          </w:p>
        </w:tc>
      </w:tr>
      <w:tr w:rsidR="003F0E31" w:rsidRPr="003F0E31" w14:paraId="6250069C" w14:textId="77777777" w:rsidTr="00FE012E">
        <w:trPr>
          <w:jc w:val="center"/>
        </w:trPr>
        <w:tc>
          <w:tcPr>
            <w:tcW w:w="2288" w:type="dxa"/>
            <w:shd w:val="clear" w:color="auto" w:fill="auto"/>
            <w:vAlign w:val="center"/>
          </w:tcPr>
          <w:p w14:paraId="534C9CE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Hydrocarbons</w:t>
            </w:r>
          </w:p>
        </w:tc>
        <w:tc>
          <w:tcPr>
            <w:tcW w:w="5761" w:type="dxa"/>
            <w:shd w:val="clear" w:color="auto" w:fill="auto"/>
            <w:vAlign w:val="center"/>
          </w:tcPr>
          <w:p w14:paraId="3D2D4A27"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Bio-filtration, microbial decomposition, oxidation, plant uptake metabolism</w:t>
            </w:r>
          </w:p>
        </w:tc>
        <w:tc>
          <w:tcPr>
            <w:tcW w:w="1123" w:type="dxa"/>
            <w:vMerge/>
          </w:tcPr>
          <w:p w14:paraId="0D827F08" w14:textId="77777777" w:rsidR="00FE012E" w:rsidRPr="003F0E31" w:rsidRDefault="00FE012E" w:rsidP="00FE012E">
            <w:pPr>
              <w:jc w:val="center"/>
              <w:rPr>
                <w:rFonts w:ascii="Times New Roman" w:hAnsi="Times New Roman" w:cs="Times New Roman"/>
                <w:sz w:val="20"/>
                <w:szCs w:val="20"/>
              </w:rPr>
            </w:pPr>
          </w:p>
        </w:tc>
      </w:tr>
      <w:tr w:rsidR="003F0E31" w:rsidRPr="003F0E31" w14:paraId="2F73450E" w14:textId="77777777" w:rsidTr="00FE012E">
        <w:trPr>
          <w:jc w:val="center"/>
        </w:trPr>
        <w:tc>
          <w:tcPr>
            <w:tcW w:w="2288" w:type="dxa"/>
            <w:shd w:val="clear" w:color="auto" w:fill="auto"/>
            <w:vAlign w:val="center"/>
          </w:tcPr>
          <w:p w14:paraId="331A6B0F"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lastRenderedPageBreak/>
              <w:t>Total phosphorus</w:t>
            </w:r>
          </w:p>
        </w:tc>
        <w:tc>
          <w:tcPr>
            <w:tcW w:w="5761" w:type="dxa"/>
            <w:shd w:val="clear" w:color="auto" w:fill="auto"/>
            <w:vAlign w:val="center"/>
          </w:tcPr>
          <w:p w14:paraId="1789F6D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Matrix sorption, plant uptake, sedimentation bio-filtration</w:t>
            </w:r>
          </w:p>
        </w:tc>
        <w:tc>
          <w:tcPr>
            <w:tcW w:w="1123" w:type="dxa"/>
            <w:vMerge/>
          </w:tcPr>
          <w:p w14:paraId="22D06304" w14:textId="77777777" w:rsidR="00FE012E" w:rsidRPr="003F0E31" w:rsidRDefault="00FE012E" w:rsidP="00FE012E">
            <w:pPr>
              <w:jc w:val="center"/>
              <w:rPr>
                <w:rFonts w:ascii="Times New Roman" w:hAnsi="Times New Roman" w:cs="Times New Roman"/>
                <w:sz w:val="20"/>
                <w:szCs w:val="20"/>
              </w:rPr>
            </w:pPr>
          </w:p>
        </w:tc>
      </w:tr>
      <w:tr w:rsidR="003F0E31" w:rsidRPr="003F0E31" w14:paraId="65F0249C" w14:textId="77777777" w:rsidTr="00FE012E">
        <w:trPr>
          <w:jc w:val="center"/>
        </w:trPr>
        <w:tc>
          <w:tcPr>
            <w:tcW w:w="2288" w:type="dxa"/>
            <w:shd w:val="clear" w:color="auto" w:fill="auto"/>
            <w:vAlign w:val="center"/>
          </w:tcPr>
          <w:p w14:paraId="742CF131"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Nitrate</w:t>
            </w:r>
          </w:p>
        </w:tc>
        <w:tc>
          <w:tcPr>
            <w:tcW w:w="5761" w:type="dxa"/>
            <w:shd w:val="clear" w:color="auto" w:fill="auto"/>
            <w:vAlign w:val="center"/>
          </w:tcPr>
          <w:p w14:paraId="7B2DCD19"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Denitrification</w:t>
            </w:r>
          </w:p>
        </w:tc>
        <w:tc>
          <w:tcPr>
            <w:tcW w:w="1123" w:type="dxa"/>
            <w:vMerge/>
          </w:tcPr>
          <w:p w14:paraId="2722324B" w14:textId="77777777" w:rsidR="00FE012E" w:rsidRPr="003F0E31" w:rsidRDefault="00FE012E" w:rsidP="00FE012E">
            <w:pPr>
              <w:jc w:val="center"/>
              <w:rPr>
                <w:rFonts w:ascii="Times New Roman" w:hAnsi="Times New Roman" w:cs="Times New Roman"/>
                <w:sz w:val="20"/>
                <w:szCs w:val="20"/>
              </w:rPr>
            </w:pPr>
          </w:p>
        </w:tc>
      </w:tr>
      <w:tr w:rsidR="003F0E31" w:rsidRPr="003F0E31" w14:paraId="6AA99B70" w14:textId="77777777" w:rsidTr="00FE012E">
        <w:trPr>
          <w:jc w:val="center"/>
        </w:trPr>
        <w:tc>
          <w:tcPr>
            <w:tcW w:w="2288" w:type="dxa"/>
            <w:shd w:val="clear" w:color="auto" w:fill="auto"/>
            <w:vAlign w:val="center"/>
          </w:tcPr>
          <w:p w14:paraId="48B96BCF"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Nitrite</w:t>
            </w:r>
          </w:p>
        </w:tc>
        <w:tc>
          <w:tcPr>
            <w:tcW w:w="5761" w:type="dxa"/>
            <w:shd w:val="clear" w:color="auto" w:fill="auto"/>
            <w:vAlign w:val="center"/>
          </w:tcPr>
          <w:p w14:paraId="0C69B6B3"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Denitrification</w:t>
            </w:r>
          </w:p>
        </w:tc>
        <w:tc>
          <w:tcPr>
            <w:tcW w:w="1123" w:type="dxa"/>
            <w:vMerge/>
          </w:tcPr>
          <w:p w14:paraId="4E92A3FA" w14:textId="77777777" w:rsidR="00FE012E" w:rsidRPr="003F0E31" w:rsidRDefault="00FE012E" w:rsidP="00FE012E">
            <w:pPr>
              <w:jc w:val="center"/>
              <w:rPr>
                <w:rFonts w:ascii="Times New Roman" w:hAnsi="Times New Roman" w:cs="Times New Roman"/>
                <w:sz w:val="20"/>
                <w:szCs w:val="20"/>
              </w:rPr>
            </w:pPr>
          </w:p>
        </w:tc>
      </w:tr>
      <w:tr w:rsidR="003F0E31" w:rsidRPr="003F0E31" w14:paraId="61CF2815" w14:textId="77777777" w:rsidTr="00FE012E">
        <w:trPr>
          <w:jc w:val="center"/>
        </w:trPr>
        <w:tc>
          <w:tcPr>
            <w:tcW w:w="2288" w:type="dxa"/>
            <w:shd w:val="clear" w:color="auto" w:fill="auto"/>
            <w:vAlign w:val="center"/>
          </w:tcPr>
          <w:p w14:paraId="07BD0DE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Ammonia</w:t>
            </w:r>
          </w:p>
        </w:tc>
        <w:tc>
          <w:tcPr>
            <w:tcW w:w="5761" w:type="dxa"/>
            <w:shd w:val="clear" w:color="auto" w:fill="auto"/>
            <w:vAlign w:val="center"/>
          </w:tcPr>
          <w:p w14:paraId="7ACC08B2"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Nitrification</w:t>
            </w:r>
          </w:p>
        </w:tc>
        <w:tc>
          <w:tcPr>
            <w:tcW w:w="1123" w:type="dxa"/>
            <w:vMerge/>
          </w:tcPr>
          <w:p w14:paraId="00769F6F" w14:textId="77777777" w:rsidR="00FE012E" w:rsidRPr="003F0E31" w:rsidRDefault="00FE012E" w:rsidP="00FE012E">
            <w:pPr>
              <w:jc w:val="center"/>
              <w:rPr>
                <w:rFonts w:ascii="Times New Roman" w:hAnsi="Times New Roman" w:cs="Times New Roman"/>
                <w:sz w:val="20"/>
                <w:szCs w:val="20"/>
              </w:rPr>
            </w:pPr>
          </w:p>
        </w:tc>
      </w:tr>
      <w:tr w:rsidR="003F0E31" w:rsidRPr="003F0E31" w14:paraId="35C2F19C" w14:textId="77777777" w:rsidTr="00FE012E">
        <w:trPr>
          <w:jc w:val="center"/>
        </w:trPr>
        <w:tc>
          <w:tcPr>
            <w:tcW w:w="2288" w:type="dxa"/>
            <w:shd w:val="clear" w:color="auto" w:fill="auto"/>
            <w:vAlign w:val="center"/>
          </w:tcPr>
          <w:p w14:paraId="6341A7C3"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Biological oxygen demand</w:t>
            </w:r>
          </w:p>
        </w:tc>
        <w:tc>
          <w:tcPr>
            <w:tcW w:w="5761" w:type="dxa"/>
            <w:shd w:val="clear" w:color="auto" w:fill="auto"/>
            <w:vAlign w:val="center"/>
          </w:tcPr>
          <w:p w14:paraId="68CDCBFD"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bio-filtration,</w:t>
            </w:r>
          </w:p>
        </w:tc>
        <w:tc>
          <w:tcPr>
            <w:tcW w:w="1123" w:type="dxa"/>
            <w:vMerge/>
          </w:tcPr>
          <w:p w14:paraId="3A17952F" w14:textId="77777777" w:rsidR="00FE012E" w:rsidRPr="003F0E31" w:rsidRDefault="00FE012E" w:rsidP="00FE012E">
            <w:pPr>
              <w:jc w:val="center"/>
              <w:rPr>
                <w:rFonts w:ascii="Times New Roman" w:hAnsi="Times New Roman" w:cs="Times New Roman"/>
                <w:sz w:val="20"/>
                <w:szCs w:val="20"/>
              </w:rPr>
            </w:pPr>
          </w:p>
        </w:tc>
      </w:tr>
      <w:tr w:rsidR="003F0E31" w:rsidRPr="003F0E31" w14:paraId="19E94BBE" w14:textId="77777777" w:rsidTr="00FE012E">
        <w:trPr>
          <w:jc w:val="center"/>
        </w:trPr>
        <w:tc>
          <w:tcPr>
            <w:tcW w:w="2288" w:type="dxa"/>
            <w:shd w:val="clear" w:color="auto" w:fill="auto"/>
            <w:vAlign w:val="center"/>
          </w:tcPr>
          <w:p w14:paraId="12BBB6BB"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Chemical oxygen demand</w:t>
            </w:r>
          </w:p>
        </w:tc>
        <w:tc>
          <w:tcPr>
            <w:tcW w:w="5761" w:type="dxa"/>
            <w:shd w:val="clear" w:color="auto" w:fill="auto"/>
            <w:vAlign w:val="center"/>
          </w:tcPr>
          <w:p w14:paraId="465DDB3B"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bio-filtration, oxidation</w:t>
            </w:r>
          </w:p>
        </w:tc>
        <w:tc>
          <w:tcPr>
            <w:tcW w:w="1123" w:type="dxa"/>
            <w:vMerge/>
          </w:tcPr>
          <w:p w14:paraId="19B04239" w14:textId="77777777" w:rsidR="00FE012E" w:rsidRPr="003F0E31" w:rsidRDefault="00FE012E" w:rsidP="00FE012E">
            <w:pPr>
              <w:jc w:val="center"/>
              <w:rPr>
                <w:rFonts w:ascii="Times New Roman" w:hAnsi="Times New Roman" w:cs="Times New Roman"/>
                <w:sz w:val="20"/>
                <w:szCs w:val="20"/>
              </w:rPr>
            </w:pPr>
          </w:p>
        </w:tc>
      </w:tr>
      <w:tr w:rsidR="003F0E31" w:rsidRPr="003F0E31" w14:paraId="64B1A960" w14:textId="77777777" w:rsidTr="00FE012E">
        <w:trPr>
          <w:jc w:val="center"/>
        </w:trPr>
        <w:tc>
          <w:tcPr>
            <w:tcW w:w="2288" w:type="dxa"/>
            <w:shd w:val="clear" w:color="auto" w:fill="auto"/>
            <w:vAlign w:val="center"/>
          </w:tcPr>
          <w:p w14:paraId="260B72F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uspended solids</w:t>
            </w:r>
          </w:p>
        </w:tc>
        <w:tc>
          <w:tcPr>
            <w:tcW w:w="5761" w:type="dxa"/>
            <w:shd w:val="clear" w:color="auto" w:fill="auto"/>
            <w:vAlign w:val="center"/>
          </w:tcPr>
          <w:p w14:paraId="2047523E"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edimentation, filtration</w:t>
            </w:r>
          </w:p>
        </w:tc>
        <w:tc>
          <w:tcPr>
            <w:tcW w:w="1123" w:type="dxa"/>
            <w:vMerge/>
          </w:tcPr>
          <w:p w14:paraId="6B2AD170" w14:textId="77777777" w:rsidR="00FE012E" w:rsidRPr="003F0E31" w:rsidRDefault="00FE012E" w:rsidP="00FE012E">
            <w:pPr>
              <w:jc w:val="center"/>
              <w:rPr>
                <w:rFonts w:ascii="Times New Roman" w:hAnsi="Times New Roman" w:cs="Times New Roman"/>
                <w:sz w:val="20"/>
                <w:szCs w:val="20"/>
              </w:rPr>
            </w:pPr>
          </w:p>
        </w:tc>
      </w:tr>
      <w:tr w:rsidR="003F0E31" w:rsidRPr="003F0E31" w14:paraId="112C0B38" w14:textId="77777777" w:rsidTr="00FE012E">
        <w:trPr>
          <w:jc w:val="center"/>
        </w:trPr>
        <w:tc>
          <w:tcPr>
            <w:tcW w:w="2288" w:type="dxa"/>
            <w:shd w:val="clear" w:color="auto" w:fill="auto"/>
            <w:vAlign w:val="center"/>
          </w:tcPr>
          <w:p w14:paraId="0EBBB31A"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Soluble organics</w:t>
            </w:r>
          </w:p>
        </w:tc>
        <w:tc>
          <w:tcPr>
            <w:tcW w:w="5761" w:type="dxa"/>
            <w:shd w:val="clear" w:color="auto" w:fill="auto"/>
            <w:vAlign w:val="center"/>
          </w:tcPr>
          <w:p w14:paraId="51D29D26"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Aerobic microbial degradation, anaerobic microbial degradation</w:t>
            </w:r>
          </w:p>
        </w:tc>
        <w:tc>
          <w:tcPr>
            <w:tcW w:w="1123" w:type="dxa"/>
            <w:vMerge/>
          </w:tcPr>
          <w:p w14:paraId="17E39732" w14:textId="77777777" w:rsidR="00FE012E" w:rsidRPr="003F0E31" w:rsidRDefault="00FE012E" w:rsidP="00FE012E">
            <w:pPr>
              <w:jc w:val="center"/>
              <w:rPr>
                <w:rFonts w:ascii="Times New Roman" w:hAnsi="Times New Roman" w:cs="Times New Roman"/>
                <w:sz w:val="20"/>
                <w:szCs w:val="20"/>
              </w:rPr>
            </w:pPr>
          </w:p>
        </w:tc>
      </w:tr>
      <w:tr w:rsidR="00FE012E" w:rsidRPr="003F0E31" w14:paraId="26F0A094" w14:textId="77777777" w:rsidTr="00FE012E">
        <w:trPr>
          <w:jc w:val="center"/>
        </w:trPr>
        <w:tc>
          <w:tcPr>
            <w:tcW w:w="2288" w:type="dxa"/>
            <w:shd w:val="clear" w:color="auto" w:fill="auto"/>
            <w:vAlign w:val="center"/>
          </w:tcPr>
          <w:p w14:paraId="61B723B5"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Total nitrogen</w:t>
            </w:r>
          </w:p>
        </w:tc>
        <w:tc>
          <w:tcPr>
            <w:tcW w:w="5761" w:type="dxa"/>
            <w:shd w:val="clear" w:color="auto" w:fill="auto"/>
            <w:vAlign w:val="center"/>
          </w:tcPr>
          <w:p w14:paraId="49E1B1B7" w14:textId="77777777" w:rsidR="00FE012E" w:rsidRPr="003F0E31" w:rsidRDefault="00FE012E" w:rsidP="00FE012E">
            <w:pPr>
              <w:jc w:val="center"/>
              <w:rPr>
                <w:rFonts w:ascii="Times New Roman" w:hAnsi="Times New Roman" w:cs="Times New Roman"/>
                <w:sz w:val="20"/>
                <w:szCs w:val="20"/>
              </w:rPr>
            </w:pPr>
            <w:r w:rsidRPr="003F0E31">
              <w:rPr>
                <w:rFonts w:ascii="Times New Roman" w:hAnsi="Times New Roman" w:cs="Times New Roman"/>
                <w:sz w:val="20"/>
                <w:szCs w:val="20"/>
              </w:rPr>
              <w:t>Ammonification followed by microbial nitrification, denitrification, plant uptake, matrix adsorption, ammonia volatilization</w:t>
            </w:r>
          </w:p>
        </w:tc>
        <w:tc>
          <w:tcPr>
            <w:tcW w:w="1123" w:type="dxa"/>
            <w:vMerge/>
          </w:tcPr>
          <w:p w14:paraId="726BA6F3" w14:textId="77777777" w:rsidR="00FE012E" w:rsidRPr="003F0E31" w:rsidRDefault="00FE012E" w:rsidP="00FE012E">
            <w:pPr>
              <w:jc w:val="center"/>
              <w:rPr>
                <w:rFonts w:ascii="Times New Roman" w:hAnsi="Times New Roman" w:cs="Times New Roman"/>
                <w:sz w:val="20"/>
                <w:szCs w:val="20"/>
              </w:rPr>
            </w:pPr>
          </w:p>
        </w:tc>
      </w:tr>
    </w:tbl>
    <w:p w14:paraId="784D219B" w14:textId="77777777" w:rsidR="00FE012E" w:rsidRPr="003F0E31" w:rsidRDefault="00FE012E" w:rsidP="00992451">
      <w:pPr>
        <w:spacing w:after="0" w:afterAutospacing="0" w:line="360" w:lineRule="auto"/>
      </w:pPr>
    </w:p>
    <w:p w14:paraId="420F4154" w14:textId="77777777" w:rsidR="00AA623A" w:rsidRPr="003F0E31" w:rsidRDefault="00AA623A" w:rsidP="00992451">
      <w:pPr>
        <w:pStyle w:val="1"/>
        <w:spacing w:line="360" w:lineRule="auto"/>
      </w:pPr>
      <w:r w:rsidRPr="003F0E31">
        <w:t>Role of Microbial communities and plants in Constructed Wetlands for Antibiotics Removal:</w:t>
      </w:r>
    </w:p>
    <w:p w14:paraId="5E49FD78" w14:textId="5EB6C117" w:rsidR="002D6366" w:rsidRPr="003F0E31" w:rsidRDefault="00AA623A" w:rsidP="009E2D5C">
      <w:pPr>
        <w:spacing w:after="0" w:afterAutospacing="0" w:line="360" w:lineRule="auto"/>
      </w:pPr>
      <w:r w:rsidRPr="003F0E31">
        <w:t xml:space="preserve">Microorganisms play </w:t>
      </w:r>
      <w:r w:rsidR="00C75303" w:rsidRPr="003F0E31">
        <w:t xml:space="preserve">a </w:t>
      </w:r>
      <w:r w:rsidR="00EF2D55" w:rsidRPr="003F0E31">
        <w:t xml:space="preserve">vital </w:t>
      </w:r>
      <w:r w:rsidRPr="003F0E31">
        <w:t xml:space="preserve">role </w:t>
      </w:r>
      <w:r w:rsidR="00C75303" w:rsidRPr="003F0E31">
        <w:t>in</w:t>
      </w:r>
      <w:r w:rsidRPr="003F0E31">
        <w:t xml:space="preserve"> treating wastewater</w:t>
      </w:r>
      <w:r w:rsidR="00EF2D55" w:rsidRPr="003F0E31">
        <w:t xml:space="preserve"> in different types of </w:t>
      </w:r>
      <w:r w:rsidR="005A486A" w:rsidRPr="003F0E31">
        <w:t xml:space="preserve">a </w:t>
      </w:r>
      <w:r w:rsidR="00EF2D55" w:rsidRPr="003F0E31">
        <w:t>wastewater system</w:t>
      </w:r>
      <w:r w:rsidR="005A486A" w:rsidRPr="003F0E31">
        <w:t>s</w:t>
      </w:r>
      <w:r w:rsidRPr="003F0E31">
        <w:t xml:space="preserve">. </w:t>
      </w:r>
      <w:r w:rsidR="008465CA" w:rsidRPr="003F0E31">
        <w:t>Several s</w:t>
      </w:r>
      <w:r w:rsidRPr="003F0E31">
        <w:t>tudies were carried out for</w:t>
      </w:r>
      <w:r w:rsidR="00C75303" w:rsidRPr="003F0E31">
        <w:t xml:space="preserve"> the</w:t>
      </w:r>
      <w:r w:rsidRPr="003F0E31">
        <w:t xml:space="preserve"> potential of constructed wetlands for </w:t>
      </w:r>
      <w:r w:rsidR="008465CA" w:rsidRPr="003F0E31">
        <w:t>pharmaceutical compounds</w:t>
      </w:r>
      <w:r w:rsidRPr="003F0E31">
        <w:t xml:space="preserve"> removal </w:t>
      </w:r>
      <w:r w:rsidR="008465CA" w:rsidRPr="003F0E31">
        <w:t>from water</w:t>
      </w:r>
      <w:r w:rsidRPr="003F0E31">
        <w:t xml:space="preserve"> </w:t>
      </w:r>
      <w:r w:rsidRPr="003F0E31">
        <w:fldChar w:fldCharType="begin">
          <w:fldData xml:space="preserve">PEVuZE5vdGU+PENpdGU+PEF1dGhvcj5DYXJ2YWxobyBQTjwvQXV0aG9yPjxZZWFyPjIwMTM8L1ll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</w:fldData>
        </w:fldChar>
      </w:r>
      <w:r w:rsidR="002E7293" w:rsidRPr="003F0E31">
        <w:instrText xml:space="preserve"> ADDIN EN.CITE </w:instrText>
      </w:r>
      <w:r w:rsidR="002E7293" w:rsidRPr="003F0E31">
        <w:fldChar w:fldCharType="begin">
          <w:fldData xml:space="preserve">PEVuZE5vdGU+PENpdGU+PEF1dGhvcj5DYXJ2YWxobyBQTjwvQXV0aG9yPjxZZWFyPjIwMTM8L1ll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</w:fldData>
        </w:fldChar>
      </w:r>
      <w:r w:rsidR="002E7293" w:rsidRPr="003F0E31">
        <w:instrText xml:space="preserve"> ADDIN EN.CITE.DATA </w:instrText>
      </w:r>
      <w:r w:rsidR="002E7293" w:rsidRPr="003F0E31">
        <w:fldChar w:fldCharType="end"/>
      </w:r>
      <w:r w:rsidRPr="003F0E31">
        <w:fldChar w:fldCharType="separate"/>
      </w:r>
      <w:r w:rsidR="002E7293" w:rsidRPr="003F0E31">
        <w:rPr>
          <w:noProof/>
        </w:rPr>
        <w:t>[100, 101, 116]</w:t>
      </w:r>
      <w:r w:rsidRPr="003F0E31">
        <w:fldChar w:fldCharType="end"/>
      </w:r>
      <w:r w:rsidRPr="003F0E31">
        <w:t xml:space="preserve">. </w:t>
      </w:r>
      <w:r w:rsidR="007E4C66" w:rsidRPr="003F0E31">
        <w:t>Study on microbial population dynamics in constructed wetlands, a detailed review of recent advancements for wastewater treatment was concluded and it was demonstrated that microbial population is an important factor in CWs</w:t>
      </w:r>
      <w:r w:rsidR="007E4C66" w:rsidRPr="003F0E31">
        <w:fldChar w:fldCharType="begin"/>
      </w:r>
      <w:r w:rsidR="002E7293" w:rsidRPr="003F0E31">
        <w:instrText xml:space="preserve"> ADDIN EN.CITE &lt;EndNote&gt;&lt;Cite&gt;&lt;Author&gt;Rajan&lt;/Author&gt;&lt;Year&gt;2019&lt;/Year&gt;&lt;RecNum&gt;103&lt;/RecNum&gt;&lt;DisplayText&gt;[117]&lt;/DisplayText&gt;&lt;record&gt;&lt;rec-number&gt;103&lt;/rec-number&gt;&lt;foreign-keys&gt;&lt;key app="EN" db-id="evez5wr52dw50feptstx009m2zpdsfdaa2wx" timestamp="1619717612"&gt;103&lt;/key&gt;&lt;/foreign-keys&gt;&lt;ref-type name="Journal Article"&gt;17&lt;/ref-type&gt;&lt;contributors&gt;&lt;authors&gt;&lt;author&gt;Rajan, Rajitha J.&lt;/author&gt;&lt;author&gt;Sudarsan, J. S.&lt;/author&gt;&lt;author&gt;Nithiyanantham, S.&lt;/author&gt;&lt;/authors&gt;&lt;/contributors&gt;&lt;titles&gt;&lt;title&gt;Microbial population dynamics in constructed wetlands: Review of recent advancements for wastewater treatment&lt;/title&gt;&lt;secondary-title&gt;Environmental Engineering Research&lt;/secondary-title&gt;&lt;/titles&gt;&lt;periodical&gt;&lt;full-title&gt;Environmental Engineering Research&lt;/full-title&gt;&lt;/periodical&gt;&lt;pages&gt;181-190&lt;/pages&gt;&lt;volume&gt;24&lt;/volume&gt;&lt;number&gt;2&lt;/number&gt;&lt;keywords&gt;&lt;keyword&gt;Constructed wetlands&lt;/keyword&gt;&lt;keyword&gt;Denaturing Gradient Gel Electrophoresis (PCR-DGGE)&lt;/keyword&gt;&lt;keyword&gt;Phytoremediation&lt;/keyword&gt;&lt;keyword&gt;Polymerase chain reaction&lt;/keyword&gt;&lt;/keywords&gt;&lt;dates&gt;&lt;year&gt;2019&lt;/year&gt;&lt;pub-dates&gt;&lt;date&gt;6&lt;/date&gt;&lt;/pub-dates&gt;&lt;/dates&gt;&lt;publisher&gt;The Korean Society of Environmental Engineers&lt;/publisher&gt;&lt;isbn&gt;1226-1025&lt;/isbn&gt;&lt;urls&gt;&lt;related-urls&gt;&lt;url&gt;https://doi.org/10.4491/eer.2018.127&lt;/url&gt;&lt;url&gt;http://www.eeer.org/journal/view.php?number=963&lt;/url&gt;&lt;/related-urls&gt;&lt;/urls&gt;&lt;electronic-resource-num&gt;10.4491/eer.2018.127&lt;/electronic-resource-num&gt;&lt;/record&gt;&lt;/Cite&gt;&lt;/EndNote&gt;</w:instrText>
      </w:r>
      <w:r w:rsidR="007E4C66" w:rsidRPr="003F0E31">
        <w:fldChar w:fldCharType="separate"/>
      </w:r>
      <w:r w:rsidR="002E7293" w:rsidRPr="003F0E31">
        <w:rPr>
          <w:noProof/>
        </w:rPr>
        <w:t>[117]</w:t>
      </w:r>
      <w:r w:rsidR="007E4C66" w:rsidRPr="003F0E31">
        <w:fldChar w:fldCharType="end"/>
      </w:r>
      <w:r w:rsidR="007E4C66" w:rsidRPr="003F0E31">
        <w:t>.</w:t>
      </w:r>
      <w:r w:rsidR="003D4F81" w:rsidRPr="003F0E31">
        <w:t xml:space="preserve"> </w:t>
      </w:r>
      <w:r w:rsidR="003D4F81" w:rsidRPr="003F0E31">
        <w:rPr>
          <w:lang w:val="en"/>
        </w:rPr>
        <w:t xml:space="preserve">Constructed wetlands and phytoremediation are </w:t>
      </w:r>
      <w:r w:rsidR="00B53204" w:rsidRPr="003F0E31">
        <w:rPr>
          <w:lang w:val="en"/>
        </w:rPr>
        <w:t xml:space="preserve">known </w:t>
      </w:r>
      <w:r w:rsidR="003D4F81" w:rsidRPr="003F0E31">
        <w:rPr>
          <w:lang w:val="en"/>
        </w:rPr>
        <w:t>as a tool for Pharmaceutical removal</w:t>
      </w:r>
      <w:r w:rsidR="003D4F81" w:rsidRPr="003F0E31">
        <w:rPr>
          <w:lang w:val="en"/>
        </w:rPr>
        <w:fldChar w:fldCharType="begin"/>
      </w:r>
      <w:r w:rsidR="002E7293" w:rsidRPr="003F0E31">
        <w:rPr>
          <w:lang w:val="en"/>
        </w:rPr>
        <w:instrText xml:space="preserve"> ADDIN EN.CITE &lt;EndNote&gt;&lt;Cite&gt;&lt;Author&gt;Carvalho&lt;/Author&gt;&lt;Year&gt;2021&lt;/Year&gt;&lt;RecNum&gt;105&lt;/RecNum&gt;&lt;DisplayText&gt;[118]&lt;/DisplayText&gt;&lt;record&gt;&lt;rec-number&gt;105&lt;/rec-number&gt;&lt;foreign-keys&gt;&lt;key app="EN" db-id="evez5wr52dw50feptstx009m2zpdsfdaa2wx" timestamp="1619718089"&gt;105&lt;/key&gt;&lt;/foreign-keys&gt;&lt;ref-type name="Book Section"&gt;5&lt;/ref-type&gt;&lt;contributors&gt;&lt;authors&gt;&lt;author&gt;Carvalho, Pedro N.&lt;/author&gt;&lt;/authors&gt;&lt;secondary-authors&gt;&lt;author&gt;Pérez Solsona, Sandra&lt;/author&gt;&lt;author&gt;Montemurro, Nicola&lt;/author&gt;&lt;author&gt;Chiron, Serge&lt;/author&gt;&lt;author&gt;Barceló, Damià&lt;/author&gt;&lt;/secondary-authors&gt;&lt;/contributors&gt;&lt;titles&gt;&lt;title&gt;Constructed Wetlands and Phytoremediation as a Tool for Pharmaceutical Removal&lt;/title&gt;&lt;secondary-title&gt;Interaction and Fate of Pharmaceuticals in Soil-Crop Systems: The Impact of Reclaimed Wastewater&lt;/secondary-title&gt;&lt;/titles&gt;&lt;pages&gt;377-413&lt;/pages&gt;&lt;dates&gt;&lt;year&gt;2021&lt;/year&gt;&lt;/dates&gt;&lt;pub-location&gt;Cham&lt;/pub-location&gt;&lt;publisher&gt;Springer International Publishing&lt;/publisher&gt;&lt;isbn&gt;978-3-030-61290-0&lt;/isbn&gt;&lt;label&gt;Carvalho2021&lt;/label&gt;&lt;urls&gt;&lt;related-urls&gt;&lt;url&gt;https://doi.org/10.1007/698_2020_624&lt;/url&gt;&lt;/related-urls&gt;&lt;/urls&gt;&lt;electronic-resource-num&gt;10.1007/698_2020_624&lt;/electronic-resource-num&gt;&lt;/record&gt;&lt;/Cite&gt;&lt;/EndNote&gt;</w:instrText>
      </w:r>
      <w:r w:rsidR="003D4F81" w:rsidRPr="003F0E31">
        <w:rPr>
          <w:lang w:val="en"/>
        </w:rPr>
        <w:fldChar w:fldCharType="separate"/>
      </w:r>
      <w:r w:rsidR="002E7293" w:rsidRPr="003F0E31">
        <w:rPr>
          <w:noProof/>
          <w:lang w:val="en"/>
        </w:rPr>
        <w:t>[118]</w:t>
      </w:r>
      <w:r w:rsidR="003D4F81" w:rsidRPr="003F0E31">
        <w:rPr>
          <w:lang w:val="en"/>
        </w:rPr>
        <w:fldChar w:fldCharType="end"/>
      </w:r>
      <w:r w:rsidR="003D4F81" w:rsidRPr="003F0E31">
        <w:rPr>
          <w:lang w:val="en"/>
        </w:rPr>
        <w:t>.</w:t>
      </w:r>
      <w:r w:rsidR="009F032B" w:rsidRPr="003F0E31">
        <w:t xml:space="preserve"> </w:t>
      </w:r>
      <w:r w:rsidR="00B53204" w:rsidRPr="003F0E31">
        <w:t xml:space="preserve">A study </w:t>
      </w:r>
      <w:r w:rsidR="00C34D4C" w:rsidRPr="003F0E31">
        <w:t xml:space="preserve">was conducted on removing antibiotics and antibiotic resistance genes from wastewater by constructed wetlands, performance and microbial response, </w:t>
      </w:r>
      <w:r w:rsidR="00B53204" w:rsidRPr="003F0E31">
        <w:t xml:space="preserve">the </w:t>
      </w:r>
      <w:r w:rsidR="00C34D4C" w:rsidRPr="003F0E31">
        <w:t xml:space="preserve">importance of microbial communities </w:t>
      </w:r>
      <w:r w:rsidR="00B53204" w:rsidRPr="003F0E31">
        <w:t xml:space="preserve">have </w:t>
      </w:r>
      <w:r w:rsidR="00C34D4C" w:rsidRPr="003F0E31">
        <w:t>been documented</w:t>
      </w:r>
      <w:r w:rsidR="00C34D4C" w:rsidRPr="003F0E31">
        <w:fldChar w:fldCharType="begin">
          <w:fldData xml:space="preserve">PEVuZE5vdGU+PENpdGU+PEF1dGhvcj5MaXU8L0F1dGhvcj48WWVhcj4yMDE5PC9ZZWFyPjxSZWNO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</w:fldData>
        </w:fldChar>
      </w:r>
      <w:r w:rsidR="00267929" w:rsidRPr="003F0E31">
        <w:instrText xml:space="preserve"> ADDIN EN.CITE </w:instrText>
      </w:r>
      <w:r w:rsidR="00267929" w:rsidRPr="003F0E31">
        <w:fldChar w:fldCharType="begin">
          <w:fldData xml:space="preserve">PEVuZE5vdGU+PENpdGU+PEF1dGhvcj5MaXU8L0F1dGhvcj48WWVhcj4yMDE5PC9ZZWFyPjxSZWNO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</w:fldData>
        </w:fldChar>
      </w:r>
      <w:r w:rsidR="00267929" w:rsidRPr="003F0E31">
        <w:instrText xml:space="preserve"> ADDIN EN.CITE.DATA </w:instrText>
      </w:r>
      <w:r w:rsidR="00267929" w:rsidRPr="003F0E31">
        <w:fldChar w:fldCharType="end"/>
      </w:r>
      <w:r w:rsidR="00C34D4C" w:rsidRPr="003F0E31">
        <w:fldChar w:fldCharType="separate"/>
      </w:r>
      <w:r w:rsidR="00267929" w:rsidRPr="003F0E31">
        <w:rPr>
          <w:noProof/>
        </w:rPr>
        <w:t>[89]</w:t>
      </w:r>
      <w:r w:rsidR="00C34D4C" w:rsidRPr="003F0E31">
        <w:fldChar w:fldCharType="end"/>
      </w:r>
      <w:r w:rsidR="00C34D4C" w:rsidRPr="003F0E31">
        <w:t xml:space="preserve">. </w:t>
      </w:r>
      <w:r w:rsidR="00B53204" w:rsidRPr="003F0E31">
        <w:t xml:space="preserve">The efficiency </w:t>
      </w:r>
      <w:r w:rsidR="009F032B" w:rsidRPr="003F0E31">
        <w:t xml:space="preserve">of constructed wetlands in treating </w:t>
      </w:r>
      <w:r w:rsidR="009F032B" w:rsidRPr="003F0E31">
        <w:rPr>
          <w:i/>
          <w:iCs/>
        </w:rPr>
        <w:t>E</w:t>
      </w:r>
      <w:r w:rsidR="009F032B" w:rsidRPr="003F0E31">
        <w:t xml:space="preserve">. </w:t>
      </w:r>
      <w:r w:rsidR="009F032B" w:rsidRPr="003F0E31">
        <w:rPr>
          <w:i/>
          <w:iCs/>
        </w:rPr>
        <w:t>coli</w:t>
      </w:r>
      <w:r w:rsidR="009F032B" w:rsidRPr="003F0E31">
        <w:t xml:space="preserve"> bacteria present in livestock wastewater was studied and it was evident from the study that constructed wetlands are effective in the treatment of E. coli bacteria wetland plants </w:t>
      </w:r>
      <w:r w:rsidR="00B53204" w:rsidRPr="003F0E31">
        <w:t xml:space="preserve">that </w:t>
      </w:r>
      <w:r w:rsidR="009F032B" w:rsidRPr="003F0E31">
        <w:t>are used for treatment</w:t>
      </w:r>
      <w:r w:rsidR="009F032B" w:rsidRPr="003F0E31">
        <w:fldChar w:fldCharType="begin"/>
      </w:r>
      <w:r w:rsidR="002E7293" w:rsidRPr="003F0E31">
        <w:instrText xml:space="preserve"> ADDIN EN.CITE &lt;EndNote&gt;&lt;Cite&gt;&lt;Author&gt;Rajan&lt;/Author&gt;&lt;Year&gt;2020&lt;/Year&gt;&lt;RecNum&gt;106&lt;/RecNum&gt;&lt;DisplayText&gt;[119]&lt;/DisplayText&gt;&lt;record&gt;&lt;rec-number&gt;106&lt;/rec-number&gt;&lt;foreign-keys&gt;&lt;key app="EN" db-id="evez5wr52dw50feptstx009m2zpdsfdaa2wx" timestamp="1619718264"&gt;106&lt;/key&gt;&lt;/foreign-keys&gt;&lt;ref-type name="Journal Article"&gt;17&lt;/ref-type&gt;&lt;contributors&gt;&lt;authors&gt;&lt;author&gt;Rajan, R. J.&lt;/author&gt;&lt;author&gt;Sudarsan, J. S.&lt;/author&gt;&lt;author&gt;Nithiyanantham, S.&lt;/author&gt;&lt;/authors&gt;&lt;/contributors&gt;&lt;titles&gt;&lt;title&gt;Efficiency of constructed wetlands in treating E. coli bacteria present in livestock wastewater&lt;/title&gt;&lt;secondary-title&gt;International Journal of Environmental Science and Technology&lt;/secondary-title&gt;&lt;/titles&gt;&lt;periodical&gt;&lt;full-title&gt;International Journal of Environmental Science and Technology&lt;/full-title&gt;&lt;/periodical&gt;&lt;pages&gt;2153-2162&lt;/pages&gt;&lt;volume&gt;17&lt;/volume&gt;&lt;number&gt;4&lt;/number&gt;&lt;dates&gt;&lt;year&gt;2020&lt;/year&gt;&lt;pub-dates&gt;&lt;date&gt;2020/04/01&lt;/date&gt;&lt;/pub-dates&gt;&lt;/dates&gt;&lt;isbn&gt;1735-2630&lt;/isbn&gt;&lt;urls&gt;&lt;related-urls&gt;&lt;url&gt;https://doi.org/10.1007/s13762-019-02481-6&lt;/url&gt;&lt;/related-urls&gt;&lt;/urls&gt;&lt;electronic-resource-num&gt;10.1007/s13762-019-02481-6&lt;/electronic-resource-num&gt;&lt;/record&gt;&lt;/Cite&gt;&lt;/EndNote&gt;</w:instrText>
      </w:r>
      <w:r w:rsidR="009F032B" w:rsidRPr="003F0E31">
        <w:fldChar w:fldCharType="separate"/>
      </w:r>
      <w:r w:rsidR="002E7293" w:rsidRPr="003F0E31">
        <w:rPr>
          <w:noProof/>
        </w:rPr>
        <w:t>[119]</w:t>
      </w:r>
      <w:r w:rsidR="009F032B" w:rsidRPr="003F0E31">
        <w:fldChar w:fldCharType="end"/>
      </w:r>
      <w:r w:rsidR="009F032B" w:rsidRPr="003F0E31">
        <w:t xml:space="preserve">. Characterization of microbial communities in Pilot-Scale constructed wetlands with Salicornia for treatment of marine </w:t>
      </w:r>
      <w:r w:rsidR="009F032B" w:rsidRPr="003F0E31">
        <w:lastRenderedPageBreak/>
        <w:t>aquaculture effluents was studied and From a microorganism perspective, the findings of this study could contribute to better understanding of contaminants’ removal mechanism and improved management of CWs for treatment of effluents from land-based marine aquaculture</w:t>
      </w:r>
      <w:r w:rsidR="009F032B" w:rsidRPr="003F0E31">
        <w:fldChar w:fldCharType="begin"/>
      </w:r>
      <w:r w:rsidR="002E7293" w:rsidRPr="003F0E31">
        <w:instrText xml:space="preserve"> ADDIN EN.CITE &lt;EndNote&gt;&lt;Cite&gt;&lt;Author&gt;Ma&lt;/Author&gt;&lt;Year&gt;2018&lt;/Year&gt;&lt;RecNum&gt;107&lt;/RecNum&gt;&lt;DisplayText&gt;[116]&lt;/DisplayText&gt;&lt;record&gt;&lt;rec-number&gt;107&lt;/rec-number&gt;&lt;foreign-keys&gt;&lt;key app="EN" db-id="evez5wr52dw50feptstx009m2zpdsfdaa2wx" timestamp="1619718586"&gt;107&lt;/key&gt;&lt;/foreign-keys&gt;&lt;ref-type name="Journal Article"&gt;17&lt;/ref-type&gt;&lt;contributors&gt;&lt;authors&gt;&lt;author&gt;Ma, Xiaona&lt;/author&gt;&lt;author&gt;Song, Xingqiang&lt;/author&gt;&lt;author&gt;Li, Xian&lt;/author&gt;&lt;author&gt;Fu, Songzhe&lt;/author&gt;&lt;author&gt;Li, Meng&lt;/author&gt;&lt;author&gt;Liu, Ying&lt;/author&gt;&lt;/authors&gt;&lt;secondary-authors&gt;&lt;author&gt;Li, Guangbin&lt;/author&gt;&lt;/secondary-authors&gt;&lt;/contributors&gt;&lt;titles&gt;&lt;title&gt;Characterization of Microbial Communities in Pilot-Scale Constructed Wetlands with &amp;lt;i&amp;gt;Salicornia&amp;lt;/i&amp;gt; for Treatment of Marine Aquaculture Effluents&lt;/title&gt;&lt;secondary-title&gt;Archaea&lt;/secondary-title&gt;&lt;/titles&gt;&lt;periodical&gt;&lt;full-title&gt;Archaea&lt;/full-title&gt;&lt;/periodical&gt;&lt;pages&gt;7819840&lt;/pages&gt;&lt;volume&gt;2018&lt;/volume&gt;&lt;dates&gt;&lt;year&gt;2018&lt;/year&gt;&lt;pub-dates&gt;&lt;date&gt;2018/04/29&lt;/date&gt;&lt;/pub-dates&gt;&lt;/dates&gt;&lt;publisher&gt;Hindawi&lt;/publisher&gt;&lt;isbn&gt;1472-3646&lt;/isbn&gt;&lt;urls&gt;&lt;related-urls&gt;&lt;url&gt;https://doi.org/10.1155/2018/7819840&lt;/url&gt;&lt;/related-urls&gt;&lt;/urls&gt;&lt;electronic-resource-num&gt;10.1155/2018/7819840&lt;/electronic-resource-num&gt;&lt;/record&gt;&lt;/Cite&gt;&lt;/EndNote&gt;</w:instrText>
      </w:r>
      <w:r w:rsidR="009F032B" w:rsidRPr="003F0E31">
        <w:fldChar w:fldCharType="separate"/>
      </w:r>
      <w:r w:rsidR="002E7293" w:rsidRPr="003F0E31">
        <w:rPr>
          <w:noProof/>
        </w:rPr>
        <w:t>[116]</w:t>
      </w:r>
      <w:r w:rsidR="009F032B" w:rsidRPr="003F0E31">
        <w:fldChar w:fldCharType="end"/>
      </w:r>
      <w:r w:rsidR="009F032B" w:rsidRPr="003F0E31">
        <w:t>.</w:t>
      </w:r>
      <w:r w:rsidR="002D6366" w:rsidRPr="003F0E31">
        <w:t xml:space="preserve"> In addition, </w:t>
      </w:r>
      <w:r w:rsidR="00B53204" w:rsidRPr="003F0E31">
        <w:t xml:space="preserve">the </w:t>
      </w:r>
      <w:r w:rsidR="002D6366" w:rsidRPr="003F0E31">
        <w:t xml:space="preserve">functionality of microbial communities in constructed wetlands used for pesticide remediation and </w:t>
      </w:r>
      <w:r w:rsidR="00B53204" w:rsidRPr="003F0E31">
        <w:t xml:space="preserve">the </w:t>
      </w:r>
      <w:r w:rsidR="002D6366" w:rsidRPr="003F0E31">
        <w:t xml:space="preserve">influence of system design and sampling strategy were studied. </w:t>
      </w:r>
      <w:r w:rsidR="00B53204" w:rsidRPr="003F0E31">
        <w:t xml:space="preserve">The functionality </w:t>
      </w:r>
      <w:r w:rsidR="002D6366" w:rsidRPr="003F0E31">
        <w:t>of the biofilm microbial community was positively correlated to the removal of all pollutants (TN, NH</w:t>
      </w:r>
      <w:r w:rsidR="002D6366" w:rsidRPr="003F0E31">
        <w:rPr>
          <w:vertAlign w:val="subscript"/>
        </w:rPr>
        <w:t>4</w:t>
      </w:r>
      <w:r w:rsidR="002D6366" w:rsidRPr="003F0E31">
        <w:rPr>
          <w:vertAlign w:val="superscript"/>
        </w:rPr>
        <w:t>+</w:t>
      </w:r>
      <w:r w:rsidR="002D6366" w:rsidRPr="003F0E31">
        <w:t>-N, TP, TOC</w:t>
      </w:r>
      <w:r w:rsidR="00B53204" w:rsidRPr="003F0E31">
        <w:t>,</w:t>
      </w:r>
      <w:r w:rsidR="002D6366" w:rsidRPr="003F0E31">
        <w:t xml:space="preserve"> and tebuconazole) for both unsaturated and saturated CWs, suggesting the biofilm plays a more important role in </w:t>
      </w:r>
      <w:hyperlink r:id="rId14" w:tooltip="Learn more about Pollutant Removal from ScienceDirect's AI-generated Topic Pages" w:history="1">
        <w:r w:rsidR="002D6366" w:rsidRPr="003F0E31">
          <w:t>pollutant removal</w:t>
        </w:r>
      </w:hyperlink>
      <w:r w:rsidR="002D6366" w:rsidRPr="003F0E31">
        <w:t xml:space="preserve"> than the interstitial water microbial community. Thus, merely observing the interstitial water microbial communities may underestimate the role of the microbial community in CW performance. Interestingly, the ability for the biofilm microbial community to utilize amino acids and amines/amides was positively correlated with tebuconazole removal in all system types</w:t>
      </w:r>
      <w:r w:rsidR="002D6366" w:rsidRPr="003F0E31">
        <w:fldChar w:fldCharType="begin"/>
      </w:r>
      <w:r w:rsidR="001E4DBA" w:rsidRPr="003F0E31">
        <w:instrText xml:space="preserve"> ADDIN EN.CITE &lt;EndNote&gt;&lt;Cite&gt;&lt;Author&gt;Lv&lt;/Author&gt;&lt;Year&gt;2017&lt;/Year&gt;&lt;RecNum&gt;108&lt;/RecNum&gt;&lt;DisplayText&gt;[120]&lt;/DisplayText&gt;&lt;record&gt;&lt;rec-number&gt;108&lt;/rec-number&gt;&lt;foreign-keys&gt;&lt;key app="EN" db-id="evez5wr52dw50feptstx009m2zpdsfdaa2wx" timestamp="1619719777"&gt;108&lt;/key&gt;&lt;/foreign-keys&gt;&lt;ref-type name="Journal Article"&gt;17&lt;/ref-type&gt;&lt;contributors&gt;&lt;authors&gt;&lt;author&gt;Lv, Tao&lt;/author&gt;&lt;author&gt;Carvalho, Pedro N.&lt;/author&gt;&lt;author&gt;Zhang, Liang&lt;/author&gt;&lt;author&gt;Zhang, Yang&lt;/author&gt;&lt;author&gt;Button, Mark&lt;/author&gt;&lt;author&gt;Arias, Carlos A.&lt;/author&gt;&lt;author&gt;Weber, Kela P.&lt;/author&gt;&lt;author&gt;Brix, Hans&lt;/author&gt;&lt;/authors&gt;&lt;/contributors&gt;&lt;titles&gt;&lt;title&gt;Functionality of microbial communities in constructed wetlands used for pesticide remediation: Influence of system design and sampling strategy&lt;/title&gt;&lt;secondary-title&gt;Water Research&lt;/secondary-title&gt;&lt;/titles&gt;&lt;periodical&gt;&lt;full-title&gt;Water Research&lt;/full-title&gt;&lt;/periodical&gt;&lt;pages&gt;241-251&lt;/pages&gt;&lt;volume&gt;110&lt;/volume&gt;&lt;keywords&gt;&lt;keyword&gt;Community level physiological profiling (CLPP)&lt;/keyword&gt;&lt;keyword&gt;Constructed wetland&lt;/keyword&gt;&lt;keyword&gt;Emerging organic contaminants&lt;/keyword&gt;&lt;keyword&gt;Pesticides&lt;/keyword&gt;&lt;keyword&gt;Phytoremediation&lt;/keyword&gt;&lt;keyword&gt;Wetland plant&lt;/keyword&gt;&lt;/keywords&gt;&lt;dates&gt;&lt;year&gt;2017&lt;/year&gt;&lt;pub-dates&gt;&lt;date&gt;2017/03/01/&lt;/date&gt;&lt;/pub-dates&gt;&lt;/dates&gt;&lt;isbn&gt;0043-1354&lt;/isbn&gt;&lt;urls&gt;&lt;related-urls&gt;&lt;url&gt;https://www.sciencedirect.com/science/article/pii/S0043135416309617&lt;/url&gt;&lt;/related-urls&gt;&lt;/urls&gt;&lt;electronic-resource-num&gt;https://doi.org/10.1016/j.watres.2016.12.021&lt;/electronic-resource-num&gt;&lt;/record&gt;&lt;/Cite&gt;&lt;/EndNote&gt;</w:instrText>
      </w:r>
      <w:r w:rsidR="002D6366" w:rsidRPr="003F0E31">
        <w:fldChar w:fldCharType="separate"/>
      </w:r>
      <w:r w:rsidR="001E4DBA" w:rsidRPr="003F0E31">
        <w:rPr>
          <w:noProof/>
        </w:rPr>
        <w:t>[120]</w:t>
      </w:r>
      <w:r w:rsidR="002D6366" w:rsidRPr="003F0E31">
        <w:fldChar w:fldCharType="end"/>
      </w:r>
      <w:r w:rsidR="002D6366" w:rsidRPr="003F0E31">
        <w:t>.</w:t>
      </w:r>
    </w:p>
    <w:p w14:paraId="578DC925" w14:textId="27EE6A8C" w:rsidR="002D6366" w:rsidRPr="003F0E31" w:rsidRDefault="002D6366" w:rsidP="009E2D5C">
      <w:pPr>
        <w:spacing w:after="0" w:afterAutospacing="0" w:line="360" w:lineRule="auto"/>
      </w:pPr>
      <w:r w:rsidRPr="003F0E31">
        <w:t>Microbial communities</w:t>
      </w:r>
      <w:r w:rsidR="00B53204" w:rsidRPr="003F0E31">
        <w:t>, as well as bacterial diversity present in the environment,</w:t>
      </w:r>
      <w:r w:rsidRPr="003F0E31">
        <w:t xml:space="preserve"> are susceptible to antibiotics effects</w:t>
      </w:r>
      <w:r w:rsidRPr="003F0E31">
        <w:fldChar w:fldCharType="begin"/>
      </w:r>
      <w:r w:rsidR="001E4DBA" w:rsidRPr="003F0E31">
        <w:instrText xml:space="preserve"> ADDIN EN.CITE &lt;EndNote&gt;&lt;Cite&gt;&lt;Author&gt;Hammesfahr U&lt;/Author&gt;&lt;Year&gt;2011&lt;/Year&gt;&lt;RecNum&gt;0&lt;/RecNum&gt;&lt;IDText&gt;Effects of sulfadiazine-contaminated fresh and stored manure on a soil microbial community&lt;/IDText&gt;&lt;DisplayText&gt;[121, 122]&lt;/DisplayText&gt;&lt;record&gt;&lt;ref-type name="Journal Article"&gt;17&lt;/ref-type&gt;&lt;contributors&gt;&lt;authors&gt;&lt;author&gt;Hammesfahr U, Kotzerke A, Lamshöft M, Wilke B-M, Kandeler E, Thiele-Bruhn S&lt;/author&gt;&lt;/authors&gt;&lt;/contributors&gt;&lt;titles&gt;&lt;title&gt;Effects of sulfadiazine-contaminated fresh and stored manure on a soil microbial community&lt;/title&gt;&lt;secondary-title&gt;Eur J Soil Biol &lt;/secondary-title&gt;&lt;/titles&gt;&lt;dates&gt;&lt;year&gt;2011&lt;/year&gt;&lt;/dates&gt;&lt;pages&gt;61–68&lt;/pages&gt;&lt;/record&gt;&lt;/Cite&gt;&lt;Cite&gt;&lt;Author&gt;Ollivier J&lt;/Author&gt;&lt;Year&gt;2013&lt;/Year&gt;&lt;RecNum&gt;0&lt;/RecNum&gt;&lt;IDText&gt;Effects of repeated application of sulfadiazine-contaminated pig manure on the abundance and diversity of ammonia and nitrite oxidizers in the root-rhizosphere complex of pasture plants under fi eld conditions&lt;/IDText&gt;&lt;record&gt;&lt;ref-type name="Journal Article"&gt;17&lt;/ref-type&gt;&lt;contributors&gt;&lt;authors&gt;&lt;author&gt;Ollivier J, Schacht D, Kindler R, Groeneweg J, Engel M, Wilke B-M&lt;/author&gt;&lt;/authors&gt;&lt;/contributors&gt;&lt;titles&gt;&lt;title&gt;Effects of repeated application of sulfadiazine-contaminated pig manure on the abundance and diversity of ammonia and nitrite oxidizers in the root-rhizosphere complex of pasture plants under fi eld conditions&lt;/title&gt;&lt;secondary-title&gt;Front Microbiol&lt;/secondary-title&gt;&lt;/titles&gt;&lt;dates&gt;&lt;year&gt;2013&lt;/year&gt;&lt;/dates&gt;&lt;/record&gt;&lt;/Cite&gt;&lt;/EndNote&gt;</w:instrText>
      </w:r>
      <w:r w:rsidRPr="003F0E31">
        <w:fldChar w:fldCharType="separate"/>
      </w:r>
      <w:r w:rsidR="001E4DBA" w:rsidRPr="003F0E31">
        <w:rPr>
          <w:noProof/>
        </w:rPr>
        <w:t>[121, 122]</w:t>
      </w:r>
      <w:r w:rsidRPr="003F0E31">
        <w:fldChar w:fldCharType="end"/>
      </w:r>
      <w:r w:rsidRPr="003F0E31">
        <w:t>. Also, antibiotics affect selectively various groups of microbes, especially antibiotics designed to be broad-spectrum drugs</w:t>
      </w:r>
      <w:r w:rsidRPr="003F0E31">
        <w:fldChar w:fldCharType="begin"/>
      </w:r>
      <w:r w:rsidR="001E4DBA" w:rsidRPr="003F0E31">
        <w:instrText xml:space="preserve"> ADDIN EN.CITE &lt;EndNote&gt;&lt;Cite&gt;&lt;Author&gt;Ding C&lt;/Author&gt;&lt;Year&gt;2010&lt;/Year&gt;&lt;RecNum&gt;0&lt;/RecNum&gt;&lt;IDText&gt;Effect of antibiotics in the environment on microbial populations&lt;/IDText&gt;&lt;DisplayText&gt;[123]&lt;/DisplayText&gt;&lt;record&gt;&lt;ref-type name="Journal Article"&gt;17&lt;/ref-type&gt;&lt;contributors&gt;&lt;authors&gt;&lt;author&gt;Ding C, He J&lt;/author&gt;&lt;/authors&gt;&lt;/contributors&gt;&lt;titles&gt;&lt;title&gt;Effect of antibiotics in the environment on microbial populations&lt;/title&gt;&lt;secondary-title&gt;Appl Microbiol Biotechnol&lt;/secondary-title&gt;&lt;/titles&gt;&lt;dates&gt;&lt;year&gt;2010&lt;/year&gt;&lt;/dates&gt;&lt;pages&gt;925–941&lt;/pages&gt;&lt;/record&gt;&lt;/Cite&gt;&lt;/EndNote&gt;</w:instrText>
      </w:r>
      <w:r w:rsidRPr="003F0E31">
        <w:fldChar w:fldCharType="separate"/>
      </w:r>
      <w:r w:rsidR="001E4DBA" w:rsidRPr="003F0E31">
        <w:rPr>
          <w:noProof/>
        </w:rPr>
        <w:t>[123]</w:t>
      </w:r>
      <w:r w:rsidRPr="003F0E31">
        <w:fldChar w:fldCharType="end"/>
      </w:r>
      <w:r w:rsidRPr="003F0E31">
        <w:t>. In microbial communities, the effects of antibiotics generally depend on existing antibiotics concentrations, microbial groups, and soil properties</w:t>
      </w:r>
      <w:r w:rsidRPr="003F0E31">
        <w:fldChar w:fldCharType="begin"/>
      </w:r>
      <w:r w:rsidR="001E4DBA" w:rsidRPr="003F0E31">
        <w:instrText xml:space="preserve"> ADDIN EN.CITE &lt;EndNote&gt;&lt;Cite&gt;&lt;Author&gt;Ding C&lt;/Author&gt;&lt;Year&gt;2010&lt;/Year&gt;&lt;RecNum&gt;0&lt;/RecNum&gt;&lt;IDText&gt;Effect of antibiotics in the environment on microbial populations&lt;/IDText&gt;&lt;DisplayText&gt;[123]&lt;/DisplayText&gt;&lt;record&gt;&lt;ref-type name="Journal Article"&gt;17&lt;/ref-type&gt;&lt;contributors&gt;&lt;authors&gt;&lt;author&gt;Ding C, He J&lt;/author&gt;&lt;/authors&gt;&lt;/contributors&gt;&lt;titles&gt;&lt;title&gt;Effect of antibiotics in the environment on microbial populations&lt;/title&gt;&lt;secondary-title&gt;Appl Microbiol Biotechnol&lt;/secondary-title&gt;&lt;/titles&gt;&lt;dates&gt;&lt;year&gt;2010&lt;/year&gt;&lt;/dates&gt;&lt;pages&gt;925–941&lt;/pages&gt;&lt;/record&gt;&lt;/Cite&gt;&lt;/EndNote&gt;</w:instrText>
      </w:r>
      <w:r w:rsidRPr="003F0E31">
        <w:fldChar w:fldCharType="separate"/>
      </w:r>
      <w:r w:rsidR="001E4DBA" w:rsidRPr="003F0E31">
        <w:rPr>
          <w:noProof/>
        </w:rPr>
        <w:t>[123]</w:t>
      </w:r>
      <w:r w:rsidRPr="003F0E31">
        <w:fldChar w:fldCharType="end"/>
      </w:r>
      <w:r w:rsidRPr="003F0E31">
        <w:t>.  I</w:t>
      </w:r>
      <w:r w:rsidR="00B53204" w:rsidRPr="003F0E31">
        <w:t>n fact, i</w:t>
      </w:r>
      <w:r w:rsidRPr="003F0E31">
        <w:t>t has been reported that selected pressure on soil microbial communities by antibiotics at trace concentrations should be noticed</w:t>
      </w:r>
      <w:r w:rsidRPr="003F0E31">
        <w:fldChar w:fldCharType="begin"/>
      </w:r>
      <w:r w:rsidR="001E4DBA" w:rsidRPr="003F0E31">
        <w:instrText xml:space="preserve"> ADDIN EN.CITE &lt;EndNote&gt;&lt;Cite&gt;&lt;Author&gt;Thiele-Bruhn S&lt;/Author&gt;&lt;Year&gt;2005&lt;/Year&gt;&lt;RecNum&gt;0&lt;/RecNum&gt;&lt;IDText&gt;Effects of sulfonamide and tetracycline antibiotics on soil microbial activity and microbial biomass&lt;/IDText&gt;&lt;DisplayText&gt;[124]&lt;/DisplayText&gt;&lt;record&gt;&lt;ref-type name="Journal Article"&gt;17&lt;/ref-type&gt;&lt;contributors&gt;&lt;authors&gt;&lt;author&gt;Thiele-Bruhn S, Beck I-C&lt;/author&gt;&lt;/authors&gt;&lt;/contributors&gt;&lt;titles&gt;&lt;title&gt;Effects of sulfonamide and tetracycline antibiotics on soil microbial activity and microbial biomass&lt;/title&gt;&lt;secondary-title&gt;Chemosphere&lt;/secondary-title&gt;&lt;/titles&gt;&lt;dates&gt;&lt;year&gt;2005&lt;/year&gt;&lt;/dates&gt;&lt;pages&gt;457–465&lt;/pages&gt;&lt;/record&gt;&lt;/Cite&gt;&lt;/EndNote&gt;</w:instrText>
      </w:r>
      <w:r w:rsidRPr="003F0E31">
        <w:fldChar w:fldCharType="separate"/>
      </w:r>
      <w:r w:rsidR="001E4DBA" w:rsidRPr="003F0E31">
        <w:rPr>
          <w:noProof/>
        </w:rPr>
        <w:t>[124]</w:t>
      </w:r>
      <w:r w:rsidRPr="003F0E31">
        <w:fldChar w:fldCharType="end"/>
      </w:r>
      <w:r w:rsidRPr="003F0E31">
        <w:t>. There is an increasing body of evidence documenting a reduction of bacterial diversity in soils contaminated with antibiotics</w:t>
      </w:r>
      <w:r w:rsidRPr="003F0E31">
        <w:fldChar w:fldCharType="begin"/>
      </w:r>
      <w:r w:rsidR="001E4DBA" w:rsidRPr="003F0E31">
        <w:instrText xml:space="preserve"> ADDIN EN.CITE &lt;EndNote&gt;&lt;Cite&gt;&lt;Author&gt;Ollivier J&lt;/Author&gt;&lt;Year&gt;2013&lt;/Year&gt;&lt;RecNum&gt;0&lt;/RecNum&gt;&lt;IDText&gt;Effects of repeated application of sulfadiazine-contaminated pig manure on the abundance and diversity of ammonia and nitrite oxidizers in the root-rhizosphere complex of pasture plants under fi eld conditions&lt;/IDText&gt;&lt;DisplayText&gt;[122, 125]&lt;/DisplayText&gt;&lt;record&gt;&lt;ref-type name="Journal Article"&gt;17&lt;/ref-type&gt;&lt;contributors&gt;&lt;authors&gt;&lt;author&gt;Ollivier J, Schacht D, Kindler R, Groeneweg J, Engel M, Wilke B-M&lt;/author&gt;&lt;/authors&gt;&lt;/contributors&gt;&lt;titles&gt;&lt;title&gt;Effects of repeated application of sulfadiazine-contaminated pig manure on the abundance and diversity of ammonia and nitrite oxidizers in the root-rhizosphere complex of pasture plants under fi eld conditions&lt;/title&gt;&lt;secondary-title&gt;Front Microbiol&lt;/secondary-title&gt;&lt;/titles&gt;&lt;dates&gt;&lt;year&gt;2013&lt;/year&gt;&lt;/dates&gt;&lt;/record&gt;&lt;/Cite&gt;&lt;Cite&gt;&lt;Author&gt;Jechalke S&lt;/Author&gt;&lt;Year&gt;2014&lt;/Year&gt;&lt;RecNum&gt;0&lt;/RecNum&gt;&lt;IDText&gt;Fate and effects of veterinary antibiotics in soil&lt;/IDText&gt;&lt;record&gt;&lt;ref-type name="Journal Article"&gt;17&lt;/ref-type&gt;&lt;contributors&gt;&lt;authors&gt;&lt;author&gt;Jechalke S, Heuer H, Siemens J, Amelung W, Smalla K&lt;/author&gt;&lt;/authors&gt;&lt;/contributors&gt;&lt;titles&gt;&lt;title&gt;Fate and effects of veterinary antibiotics in soil&lt;/title&gt;&lt;secondary-title&gt;Trends Microbiol&lt;/secondary-title&gt;&lt;/titles&gt;&lt;dates&gt;&lt;year&gt;2014&lt;/year&gt;&lt;/dates&gt;&lt;pages&gt;536–545&lt;/pages&gt;&lt;/record&gt;&lt;/Cite&gt;&lt;/EndNote&gt;</w:instrText>
      </w:r>
      <w:r w:rsidRPr="003F0E31">
        <w:fldChar w:fldCharType="separate"/>
      </w:r>
      <w:r w:rsidR="001E4DBA" w:rsidRPr="003F0E31">
        <w:rPr>
          <w:noProof/>
        </w:rPr>
        <w:t>[122, 125]</w:t>
      </w:r>
      <w:r w:rsidRPr="003F0E31">
        <w:fldChar w:fldCharType="end"/>
      </w:r>
      <w:r w:rsidRPr="003F0E31">
        <w:t xml:space="preserve">. Moreover, it has been documented that veterinary antibiotics effects on the structure and functionality of soil microbial communities at </w:t>
      </w:r>
      <w:r w:rsidR="00B53204" w:rsidRPr="003F0E31">
        <w:t xml:space="preserve">a </w:t>
      </w:r>
      <w:r w:rsidRPr="003F0E31">
        <w:t>considerable level</w:t>
      </w:r>
      <w:r w:rsidRPr="003F0E31">
        <w:fldChar w:fldCharType="begin"/>
      </w:r>
      <w:r w:rsidR="001E4DBA" w:rsidRPr="003F0E31">
        <w:instrText xml:space="preserve"> ADDIN EN.CITE &lt;EndNote&gt;&lt;Cite&gt;&lt;Author&gt;Jechalke S&lt;/Author&gt;&lt;Year&gt;2014&lt;/Year&gt;&lt;RecNum&gt;0&lt;/RecNum&gt;&lt;IDText&gt;Fate and effects of veterinary antibiotics in soil&lt;/IDText&gt;&lt;DisplayText&gt;[125]&lt;/DisplayText&gt;&lt;record&gt;&lt;ref-type name="Journal Article"&gt;17&lt;/ref-type&gt;&lt;contributors&gt;&lt;authors&gt;&lt;author&gt;Jechalke S, Heuer H, Siemens J, Amelung W, Smalla K&lt;/author&gt;&lt;/authors&gt;&lt;/contributors&gt;&lt;titles&gt;&lt;title&gt;Fate and effects of veterinary antibiotics in soil&lt;/title&gt;&lt;secondary-title&gt;Trends Microbiol&lt;/secondary-title&gt;&lt;/titles&gt;&lt;dates&gt;&lt;year&gt;2014&lt;/year&gt;&lt;/dates&gt;&lt;pages&gt;536–545&lt;/pages&gt;&lt;/record&gt;&lt;/Cite&gt;&lt;/EndNote&gt;</w:instrText>
      </w:r>
      <w:r w:rsidRPr="003F0E31">
        <w:fldChar w:fldCharType="separate"/>
      </w:r>
      <w:r w:rsidR="001E4DBA" w:rsidRPr="003F0E31">
        <w:rPr>
          <w:noProof/>
        </w:rPr>
        <w:t>[125]</w:t>
      </w:r>
      <w:r w:rsidRPr="003F0E31">
        <w:fldChar w:fldCharType="end"/>
      </w:r>
      <w:r w:rsidRPr="003F0E31">
        <w:t xml:space="preserve">. For instance, several changes in </w:t>
      </w:r>
      <w:r w:rsidR="00B53204" w:rsidRPr="003F0E31">
        <w:t xml:space="preserve">the </w:t>
      </w:r>
      <w:r w:rsidRPr="003F0E31">
        <w:t>structure of microbial community after application of manure containing sulfadiazine in soils have been observed, also an effect that increased over time</w:t>
      </w:r>
      <w:r w:rsidRPr="003F0E31">
        <w:fldChar w:fldCharType="begin"/>
      </w:r>
      <w:r w:rsidR="001E4DBA" w:rsidRPr="003F0E31">
        <w:instrText xml:space="preserve"> ADDIN EN.CITE &lt;EndNote&gt;&lt;Cite&gt;&lt;Author&gt;Hammesfahr-U&lt;/Author&gt;&lt;Year&gt;2011&lt;/Year&gt;&lt;RecNum&gt;0&lt;/RecNum&gt;&lt;IDText&gt;Effects of sulfadiazine-contaminated fresh and stored manure on a soil microbial community&lt;/IDText&gt;&lt;DisplayText&gt;[126, 127]&lt;/DisplayText&gt;&lt;record&gt;&lt;ref-type name="Journal Article"&gt;17&lt;/ref-type&gt;&lt;contributors&gt;&lt;authors&gt;&lt;author&gt;Hammesfahr-U, Kotzerke, Lamshöft, Wilke, Kandeler E, Thiele Bruhn&lt;/author&gt;&lt;/authors&gt;&lt;/contributors&gt;&lt;titles&gt;&lt;title&gt;Effects of sulfadiazine-contaminated fresh and stored manure on a soil microbial community&lt;/title&gt;&lt;secondary-title&gt;Eur J Soil Biol&lt;/secondary-title&gt;&lt;/titles&gt;&lt;dates&gt;&lt;year&gt;2011&lt;/year&gt;&lt;/dates&gt;&lt;pages&gt;61–68&lt;/pages&gt;&lt;/record&gt;&lt;/Cite&gt;&lt;Cite&gt;&lt;Author&gt;Hammesfahr&lt;/Author&gt;&lt;Year&gt;2008&lt;/Year&gt;&lt;RecNum&gt;0&lt;/RecNum&gt;&lt;IDText&gt;Impact of the antibiotic sulfadiazine and pig manure on the microbial community structure in agricultural soils&lt;/IDText&gt;&lt;record&gt;&lt;ref-type name="Journal Article"&gt;17&lt;/ref-type&gt;&lt;contributors&gt;&lt;authors&gt;&lt;author&gt;Hammesfahr, Heuer H, Manzke B, Smalla K, Thiele-Bruhn S&lt;/author&gt;&lt;/authors&gt;&lt;/contributors&gt;&lt;titles&gt;&lt;title&gt;Impact of the antibiotic sulfadiazine and pig manure on the microbial community structure in agricultural soils&lt;/title&gt;&lt;secondary-title&gt;Soil Biol Biochem&lt;/secondary-title&gt;&lt;/titles&gt;&lt;dates&gt;&lt;year&gt;2008&lt;/year&gt;&lt;/dates&gt;&lt;pages&gt;1583–1591&lt;/pages&gt;&lt;/record&gt;&lt;/Cite&gt;&lt;/EndNote&gt;</w:instrText>
      </w:r>
      <w:r w:rsidRPr="003F0E31">
        <w:fldChar w:fldCharType="separate"/>
      </w:r>
      <w:r w:rsidR="001E4DBA" w:rsidRPr="003F0E31">
        <w:rPr>
          <w:noProof/>
        </w:rPr>
        <w:t>[126, 127]</w:t>
      </w:r>
      <w:r w:rsidRPr="003F0E31">
        <w:fldChar w:fldCharType="end"/>
      </w:r>
      <w:r w:rsidRPr="003F0E31">
        <w:t xml:space="preserve">. In addition, effects of slurry from sulfadiazine and </w:t>
      </w:r>
      <w:proofErr w:type="spellStart"/>
      <w:r w:rsidRPr="003F0E31">
        <w:t>difloxacin</w:t>
      </w:r>
      <w:proofErr w:type="spellEnd"/>
      <w:r w:rsidRPr="003F0E31">
        <w:t xml:space="preserve"> medicated pigs on soil microbial communities were also detected</w:t>
      </w:r>
      <w:r w:rsidRPr="003F0E31">
        <w:fldChar w:fldCharType="begin"/>
      </w:r>
      <w:r w:rsidR="001E4DBA" w:rsidRPr="003F0E31">
        <w:instrText xml:space="preserve"> ADDIN EN.CITE &lt;EndNote&gt;&lt;Cite&gt;&lt;Author&gt;Reichel R&lt;/Author&gt;&lt;Year&gt;2013&lt;/Year&gt;&lt;RecNum&gt;0&lt;/RecNum&gt;&lt;IDText&gt;Effects of slurry from sulfadiazine- (SDZ) and difl oxacin- (DIF) medicated pigs on the structural diversity of microorganisms in bulk and rhizosphere soil&lt;/IDText&gt;&lt;DisplayText&gt;[128]&lt;/DisplayText&gt;&lt;record&gt;&lt;ref-type name="Journal Article"&gt;17&lt;/ref-type&gt;&lt;contributors&gt;&lt;authors&gt;&lt;author&gt;Reichel R, Rosendahl I, Peeters ETHM, Focks A, Groeneweg J, Bierl R&lt;/author&gt;&lt;/authors&gt;&lt;/contributors&gt;&lt;titles&gt;&lt;title&gt;Effects of slurry from sulfadiazine- (SDZ) and difl oxacin- (DIF) medicated pigs on the structural diversity of microorganisms in bulk and rhizosphere soil&lt;/title&gt;&lt;secondary-title&gt;Soil Biol Biochem&lt;/secondary-title&gt;&lt;/titles&gt;&lt;dates&gt;&lt;year&gt;2013&lt;/year&gt;&lt;/dates&gt;&lt;pages&gt;82–91&lt;/pages&gt;&lt;/record&gt;&lt;/Cite&gt;&lt;/EndNote&gt;</w:instrText>
      </w:r>
      <w:r w:rsidRPr="003F0E31">
        <w:fldChar w:fldCharType="separate"/>
      </w:r>
      <w:r w:rsidR="001E4DBA" w:rsidRPr="003F0E31">
        <w:rPr>
          <w:noProof/>
        </w:rPr>
        <w:t>[128]</w:t>
      </w:r>
      <w:r w:rsidRPr="003F0E31">
        <w:fldChar w:fldCharType="end"/>
      </w:r>
      <w:r w:rsidRPr="003F0E31">
        <w:t>. Obtained results indicated CWs microbial communities were able to adapt to drug presence without significant changes in bacterial abundance, richness, and diversity.</w:t>
      </w:r>
    </w:p>
    <w:p w14:paraId="756A8780" w14:textId="6F90CBE1" w:rsidR="00AA623A" w:rsidRPr="003F0E31" w:rsidRDefault="00B1298C" w:rsidP="009E2D5C">
      <w:pPr>
        <w:spacing w:after="0" w:afterAutospacing="0" w:line="360" w:lineRule="auto"/>
      </w:pPr>
      <w:r w:rsidRPr="003F0E31">
        <w:t>More</w:t>
      </w:r>
      <w:r w:rsidR="00B53204" w:rsidRPr="003F0E31">
        <w:t>o</w:t>
      </w:r>
      <w:r w:rsidRPr="003F0E31">
        <w:t xml:space="preserve">ver, </w:t>
      </w:r>
      <w:r w:rsidR="00B53204" w:rsidRPr="003F0E31">
        <w:t xml:space="preserve">the </w:t>
      </w:r>
      <w:r w:rsidRPr="003F0E31">
        <w:t xml:space="preserve">effects of antibiotics on microbial community structure and microbial functions in constructed wetlands treated with artificial root exudates, which may further reveal the </w:t>
      </w:r>
      <w:r w:rsidRPr="003F0E31">
        <w:lastRenderedPageBreak/>
        <w:t>ecological implication of plants in constructed wetlands</w:t>
      </w:r>
      <w:r w:rsidRPr="003F0E31">
        <w:fldChar w:fldCharType="begin"/>
      </w:r>
      <w:r w:rsidR="001E4DBA" w:rsidRPr="003F0E31">
        <w:instrText xml:space="preserve"> ADDIN EN.CITE &lt;EndNote&gt;&lt;Cite&gt;&lt;Author&gt;Tong&lt;/Author&gt;&lt;Year&gt;2020&lt;/Year&gt;&lt;RecNum&gt;104&lt;/RecNum&gt;&lt;DisplayText&gt;[129]&lt;/DisplayText&gt;&lt;record&gt;&lt;rec-number&gt;104&lt;/rec-number&gt;&lt;foreign-keys&gt;&lt;key app="EN" db-id="evez5wr52dw50feptstx009m2zpdsfdaa2wx" timestamp="1619717940"&gt;104&lt;/key&gt;&lt;/foreign-keys&gt;&lt;ref-type name="Journal Article"&gt;17&lt;/ref-type&gt;&lt;contributors&gt;&lt;authors&gt;&lt;author&gt;Tong, Xin-nan&lt;/author&gt;&lt;author&gt;Wang, Xin-ze&lt;/author&gt;&lt;author&gt;He, Xiao-juan&lt;/author&gt;&lt;author&gt;Wang, Zhe&lt;/author&gt;&lt;author&gt;Li, Wen-xuan&lt;/author&gt;&lt;/authors&gt;&lt;/contributors&gt;&lt;titles&gt;&lt;title&gt;Effects of antibiotics on microbial community structure and microbial functions in constructed wetlands treated with artificial root exudates&lt;/title&gt;&lt;secondary-title&gt;Environmental Science: Processes &amp;amp; Impacts&lt;/secondary-title&gt;&lt;/titles&gt;&lt;periodical&gt;&lt;full-title&gt;Environmental Science: Processes &amp;amp; Impacts&lt;/full-title&gt;&lt;/periodical&gt;&lt;pages&gt;217-226&lt;/pages&gt;&lt;volume&gt;22&lt;/volume&gt;&lt;number&gt;1&lt;/number&gt;&lt;dates&gt;&lt;year&gt;2020&lt;/year&gt;&lt;/dates&gt;&lt;publisher&gt;The Royal Society of Chemistry&lt;/publisher&gt;&lt;isbn&gt;2050-7887&lt;/isbn&gt;&lt;work-type&gt;10.1039/C9EM00458K&lt;/work-type&gt;&lt;urls&gt;&lt;related-urls&gt;&lt;url&gt;http://dx.doi.org/10.1039/C9EM00458K&lt;/url&gt;&lt;/related-urls&gt;&lt;/urls&gt;&lt;electronic-resource-num&gt;10.1039/C9EM00458K&lt;/electronic-resource-num&gt;&lt;/record&gt;&lt;/Cite&gt;&lt;/EndNote&gt;</w:instrText>
      </w:r>
      <w:r w:rsidRPr="003F0E31">
        <w:fldChar w:fldCharType="separate"/>
      </w:r>
      <w:r w:rsidR="001E4DBA" w:rsidRPr="003F0E31">
        <w:rPr>
          <w:noProof/>
        </w:rPr>
        <w:t>[129]</w:t>
      </w:r>
      <w:r w:rsidRPr="003F0E31">
        <w:fldChar w:fldCharType="end"/>
      </w:r>
      <w:r w:rsidRPr="003F0E31">
        <w:t xml:space="preserve">. Although some researchers have demonstrated that the importance of wetland plants is negligible during the process of antibiotic treatment in CWs. </w:t>
      </w:r>
      <w:r w:rsidRPr="003F0E31">
        <w:fldChar w:fldCharType="begin"/>
      </w:r>
      <w:r w:rsidR="003175FB" w:rsidRPr="003F0E31">
        <w:instrText xml:space="preserve"> ADDIN EN.CITE &lt;EndNote&gt;&lt;Cite&gt;&lt;Author&gt;Tang X&lt;/Author&gt;&lt;Year&gt;2015&lt;/Year&gt;&lt;RecNum&gt;0&lt;/RecNum&gt;&lt;IDText&gt;Removal of six phthalic acid esters (PAEs) from domestic sewage by constructed wetlands&lt;/IDText&gt;&lt;DisplayText&gt;[102]&lt;/DisplayText&gt;&lt;record&gt;&lt;ref-type name="Journal Article"&gt;17&lt;/ref-type&gt;&lt;contributors&gt;&lt;authors&gt;&lt;author&gt;Tang X, Wang S, Yang Y, Tao R, Dai Y, Dan A, Li L&lt;/author&gt;&lt;/authors&gt;&lt;/contributors&gt;&lt;titles&gt;&lt;title&gt;Removal of six phthalic acid esters (PAEs) from domestic sewage by constructed wetlands&lt;/title&gt;&lt;secondary-title&gt;Chem Eng J&lt;/secondary-title&gt;&lt;/titles&gt;&lt;dates&gt;&lt;year&gt;2015&lt;/year&gt;&lt;/dates&gt;&lt;pages&gt;198–205&lt;/pages&gt;&lt;/record&gt;&lt;/Cite&gt;&lt;/EndNote&gt;</w:instrText>
      </w:r>
      <w:r w:rsidRPr="003F0E31">
        <w:fldChar w:fldCharType="separate"/>
      </w:r>
      <w:r w:rsidR="003175FB" w:rsidRPr="003F0E31">
        <w:rPr>
          <w:noProof/>
        </w:rPr>
        <w:t>[102]</w:t>
      </w:r>
      <w:r w:rsidRPr="003F0E31">
        <w:fldChar w:fldCharType="end"/>
      </w:r>
      <w:r w:rsidRPr="003F0E31">
        <w:t xml:space="preserve">. </w:t>
      </w:r>
      <w:r w:rsidR="00E87975" w:rsidRPr="003F0E31">
        <w:rPr>
          <w:bCs/>
        </w:rPr>
        <w:t xml:space="preserve">With detailed research for current and new perspectives, </w:t>
      </w:r>
      <w:r w:rsidR="00B53204" w:rsidRPr="003F0E31">
        <w:rPr>
          <w:bCs/>
        </w:rPr>
        <w:t xml:space="preserve">the </w:t>
      </w:r>
      <w:r w:rsidR="00E87975" w:rsidRPr="003F0E31">
        <w:rPr>
          <w:bCs/>
        </w:rPr>
        <w:t xml:space="preserve">role of plants in a constructed wetland was reviewed. Results </w:t>
      </w:r>
      <w:r w:rsidR="00B53204" w:rsidRPr="003F0E31">
        <w:rPr>
          <w:bCs/>
        </w:rPr>
        <w:t xml:space="preserve">description </w:t>
      </w:r>
      <w:r w:rsidR="00E87975" w:rsidRPr="003F0E31">
        <w:rPr>
          <w:bCs/>
        </w:rPr>
        <w:t>is given, in which plants can affect CW processes</w:t>
      </w:r>
      <w:r w:rsidR="00916462" w:rsidRPr="003F0E31">
        <w:rPr>
          <w:bCs/>
        </w:rPr>
        <w:fldChar w:fldCharType="begin"/>
      </w:r>
      <w:r w:rsidR="001E4DBA" w:rsidRPr="003F0E31">
        <w:rPr>
          <w:bCs/>
        </w:rPr>
        <w:instrText xml:space="preserve"> ADDIN EN.CITE &lt;EndNote&gt;&lt;Cite&gt;&lt;Author&gt;Shelef&lt;/Author&gt;&lt;Year&gt;2013&lt;/Year&gt;&lt;RecNum&gt;109&lt;/RecNum&gt;&lt;DisplayText&gt;[130]&lt;/DisplayText&gt;&lt;record&gt;&lt;rec-number&gt;109&lt;/rec-number&gt;&lt;foreign-keys&gt;&lt;key app="EN" db-id="evez5wr52dw50feptstx009m2zpdsfdaa2wx" timestamp="1619797291"&gt;109&lt;/key&gt;&lt;/foreign-keys&gt;&lt;ref-type name="Journal Article"&gt;17&lt;/ref-type&gt;&lt;contributors&gt;&lt;authors&gt;&lt;author&gt;Shelef, Oren&lt;/author&gt;&lt;author&gt;Gross, Amit&lt;/author&gt;&lt;author&gt;Rachmilevitch, Shimon&lt;/author&gt;&lt;/authors&gt;&lt;/contributors&gt;&lt;titles&gt;&lt;title&gt;Role of Plants in a Constructed Wetland: Current and New Perspectives&lt;/title&gt;&lt;secondary-title&gt;Water&lt;/secondary-title&gt;&lt;/titles&gt;&lt;periodical&gt;&lt;full-title&gt;Water&lt;/full-title&gt;&lt;/periodical&gt;&lt;volume&gt;5&lt;/volume&gt;&lt;number&gt;2&lt;/number&gt;&lt;keywords&gt;&lt;keyword&gt;Bassia indica&lt;/keyword&gt;&lt;keyword&gt;bioindicator&lt;/keyword&gt;&lt;keyword&gt;constructed wetland&lt;/keyword&gt;&lt;keyword&gt;phytoremediation&lt;/keyword&gt;&lt;keyword&gt;salinity&lt;/keyword&gt;&lt;keyword&gt;wastewater treatment&lt;/keyword&gt;&lt;/keywords&gt;&lt;dates&gt;&lt;year&gt;2013&lt;/year&gt;&lt;/dates&gt;&lt;isbn&gt;2073-4441&lt;/isbn&gt;&lt;urls&gt;&lt;/urls&gt;&lt;electronic-resource-num&gt;10.3390/w5020405&lt;/electronic-resource-num&gt;&lt;/record&gt;&lt;/Cite&gt;&lt;/EndNote&gt;</w:instrText>
      </w:r>
      <w:r w:rsidR="00916462" w:rsidRPr="003F0E31">
        <w:rPr>
          <w:bCs/>
        </w:rPr>
        <w:fldChar w:fldCharType="separate"/>
      </w:r>
      <w:r w:rsidR="001E4DBA" w:rsidRPr="003F0E31">
        <w:rPr>
          <w:bCs/>
          <w:noProof/>
        </w:rPr>
        <w:t>[130]</w:t>
      </w:r>
      <w:r w:rsidR="00916462" w:rsidRPr="003F0E31">
        <w:rPr>
          <w:bCs/>
        </w:rPr>
        <w:fldChar w:fldCharType="end"/>
      </w:r>
      <w:r w:rsidR="00E87975" w:rsidRPr="003F0E31">
        <w:rPr>
          <w:bCs/>
        </w:rPr>
        <w:t xml:space="preserve">. </w:t>
      </w:r>
      <w:r w:rsidR="00916462" w:rsidRPr="003F0E31">
        <w:t>No doubt, plants play a vital role in water clean-up in constructed wetlands</w:t>
      </w:r>
      <w:r w:rsidR="00916462" w:rsidRPr="003F0E31">
        <w:fldChar w:fldCharType="begin"/>
      </w:r>
      <w:r w:rsidR="004452C8" w:rsidRPr="003F0E31">
        <w:instrText xml:space="preserve"> ADDIN EN.CITE &lt;EndNote&gt;&lt;Cite&gt;&lt;Author&gt;Sanjrani Manzoor Ahmed&lt;/Author&gt;&lt;Year&gt;2020&lt;/Year&gt;&lt;RecNum&gt;7&lt;/RecNum&gt;&lt;IDText&gt;Developing a Composite Vertical Flow Constructed Wetlands for rainwater treatment&lt;/IDText&gt;&lt;DisplayText&gt;[13]&lt;/DisplayText&gt;&lt;record&gt;&lt;rec-number&gt;7&lt;/rec-number&gt;&lt;foreign-keys&gt;&lt;key app="EN" db-id="evez5wr52dw50feptstx009m2zpdsfdaa2wx" timestamp="1591370411"&gt;7&lt;/key&gt;&lt;/foreign-keys&gt;&lt;ref-type name="Journal Article"&gt;17&lt;/ref-type&gt;&lt;contributors&gt;&lt;authors&gt;&lt;author&gt;Sanjrani Manzoor Ahmed, Boxun Zhou, Yue Wang, Hang Yang, You Ping Zheng, Shibin Xia&lt;/author&gt;&lt;/authors&gt;&lt;/contributors&gt;&lt;titles&gt;&lt;title&gt;Developing a Composite Vertical Flow Constructed Wetlands for rainwater treatment&lt;/title&gt;&lt;secondary-title&gt;Membrane and Water Treatment&lt;/secondary-title&gt;&lt;/titles&gt;&lt;periodical&gt;&lt;full-title&gt;Membrane and Water Treatment&lt;/full-title&gt;&lt;/periodical&gt;&lt;pages&gt;001-011&lt;/pages&gt;&lt;dates&gt;&lt;year&gt;2020&lt;/year&gt;&lt;/dates&gt;&lt;urls&gt;&lt;/urls&gt;&lt;/record&gt;&lt;/Cite&gt;&lt;/EndNote&gt;</w:instrText>
      </w:r>
      <w:r w:rsidR="00916462" w:rsidRPr="003F0E31">
        <w:fldChar w:fldCharType="separate"/>
      </w:r>
      <w:r w:rsidR="004452C8" w:rsidRPr="003F0E31">
        <w:rPr>
          <w:noProof/>
        </w:rPr>
        <w:t>[13]</w:t>
      </w:r>
      <w:r w:rsidR="00916462" w:rsidRPr="003F0E31">
        <w:fldChar w:fldCharType="end"/>
      </w:r>
      <w:r w:rsidR="00916462" w:rsidRPr="003F0E31">
        <w:t xml:space="preserve">. </w:t>
      </w:r>
      <w:r w:rsidR="00E87975" w:rsidRPr="003F0E31">
        <w:rPr>
          <w:bCs/>
        </w:rPr>
        <w:t xml:space="preserve">Two novel functions for plants in CWs were suggested. The first is salt phytoremediation by halophytes. Strong evidence </w:t>
      </w:r>
      <w:r w:rsidR="00916462" w:rsidRPr="003F0E31">
        <w:rPr>
          <w:bCs/>
        </w:rPr>
        <w:t xml:space="preserve">was given </w:t>
      </w:r>
      <w:r w:rsidR="00E87975" w:rsidRPr="003F0E31">
        <w:rPr>
          <w:bCs/>
        </w:rPr>
        <w:t xml:space="preserve">that halophytic plants can reduce wastewater salinity by accumulating salts in their tissues. </w:t>
      </w:r>
      <w:r w:rsidR="00916462" w:rsidRPr="003F0E31">
        <w:rPr>
          <w:bCs/>
        </w:rPr>
        <w:t>Study</w:t>
      </w:r>
      <w:r w:rsidR="00916462" w:rsidRPr="003F0E31">
        <w:rPr>
          <w:bCs/>
        </w:rPr>
        <w:fldChar w:fldCharType="begin"/>
      </w:r>
      <w:r w:rsidR="001E4DBA" w:rsidRPr="003F0E31">
        <w:rPr>
          <w:bCs/>
        </w:rPr>
        <w:instrText xml:space="preserve"> ADDIN EN.CITE &lt;EndNote&gt;&lt;Cite&gt;&lt;Author&gt;Shelef&lt;/Author&gt;&lt;Year&gt;2013&lt;/Year&gt;&lt;RecNum&gt;109&lt;/RecNum&gt;&lt;DisplayText&gt;[130]&lt;/DisplayText&gt;&lt;record&gt;&lt;rec-number&gt;109&lt;/rec-number&gt;&lt;foreign-keys&gt;&lt;key app="EN" db-id="evez5wr52dw50feptstx009m2zpdsfdaa2wx" timestamp="1619797291"&gt;109&lt;/key&gt;&lt;/foreign-keys&gt;&lt;ref-type name="Journal Article"&gt;17&lt;/ref-type&gt;&lt;contributors&gt;&lt;authors&gt;&lt;author&gt;Shelef, Oren&lt;/author&gt;&lt;author&gt;Gross, Amit&lt;/author&gt;&lt;author&gt;Rachmilevitch, Shimon&lt;/author&gt;&lt;/authors&gt;&lt;/contributors&gt;&lt;titles&gt;&lt;title&gt;Role of Plants in a Constructed Wetland: Current and New Perspectives&lt;/title&gt;&lt;secondary-title&gt;Water&lt;/secondary-title&gt;&lt;/titles&gt;&lt;periodical&gt;&lt;full-title&gt;Water&lt;/full-title&gt;&lt;/periodical&gt;&lt;volume&gt;5&lt;/volume&gt;&lt;number&gt;2&lt;/number&gt;&lt;keywords&gt;&lt;keyword&gt;Bassia indica&lt;/keyword&gt;&lt;keyword&gt;bioindicator&lt;/keyword&gt;&lt;keyword&gt;constructed wetland&lt;/keyword&gt;&lt;keyword&gt;phytoremediation&lt;/keyword&gt;&lt;keyword&gt;salinity&lt;/keyword&gt;&lt;keyword&gt;wastewater treatment&lt;/keyword&gt;&lt;/keywords&gt;&lt;dates&gt;&lt;year&gt;2013&lt;/year&gt;&lt;/dates&gt;&lt;isbn&gt;2073-4441&lt;/isbn&gt;&lt;urls&gt;&lt;/urls&gt;&lt;electronic-resource-num&gt;10.3390/w5020405&lt;/electronic-resource-num&gt;&lt;/record&gt;&lt;/Cite&gt;&lt;/EndNote&gt;</w:instrText>
      </w:r>
      <w:r w:rsidR="00916462" w:rsidRPr="003F0E31">
        <w:rPr>
          <w:bCs/>
        </w:rPr>
        <w:fldChar w:fldCharType="separate"/>
      </w:r>
      <w:r w:rsidR="001E4DBA" w:rsidRPr="003F0E31">
        <w:rPr>
          <w:bCs/>
          <w:noProof/>
        </w:rPr>
        <w:t>[130]</w:t>
      </w:r>
      <w:r w:rsidR="00916462" w:rsidRPr="003F0E31">
        <w:rPr>
          <w:bCs/>
        </w:rPr>
        <w:fldChar w:fldCharType="end"/>
      </w:r>
      <w:r w:rsidR="00916462" w:rsidRPr="003F0E31">
        <w:rPr>
          <w:bCs/>
        </w:rPr>
        <w:t xml:space="preserve"> has</w:t>
      </w:r>
      <w:r w:rsidR="00E87975" w:rsidRPr="003F0E31">
        <w:rPr>
          <w:bCs/>
        </w:rPr>
        <w:t xml:space="preserve"> shown that Bassia indica, a halophytic annual, is capable of salt phytoremediation, accumulating sodium to up to 10% of its dry weight. The second novel use of plants in CWs is as </w:t>
      </w:r>
      <w:proofErr w:type="spellStart"/>
      <w:r w:rsidR="00E87975" w:rsidRPr="003F0E31">
        <w:rPr>
          <w:bCs/>
        </w:rPr>
        <w:t>phytoindicators</w:t>
      </w:r>
      <w:proofErr w:type="spellEnd"/>
      <w:r w:rsidR="00E87975" w:rsidRPr="003F0E31">
        <w:rPr>
          <w:bCs/>
        </w:rPr>
        <w:t xml:space="preserve"> of water quality</w:t>
      </w:r>
      <w:r w:rsidR="00916462" w:rsidRPr="003F0E31">
        <w:rPr>
          <w:bCs/>
        </w:rPr>
        <w:fldChar w:fldCharType="begin"/>
      </w:r>
      <w:r w:rsidR="001E4DBA" w:rsidRPr="003F0E31">
        <w:rPr>
          <w:bCs/>
        </w:rPr>
        <w:instrText xml:space="preserve"> ADDIN EN.CITE &lt;EndNote&gt;&lt;Cite&gt;&lt;Author&gt;Shelef&lt;/Author&gt;&lt;Year&gt;2013&lt;/Year&gt;&lt;RecNum&gt;109&lt;/RecNum&gt;&lt;DisplayText&gt;[130]&lt;/DisplayText&gt;&lt;record&gt;&lt;rec-number&gt;109&lt;/rec-number&gt;&lt;foreign-keys&gt;&lt;key app="EN" db-id="evez5wr52dw50feptstx009m2zpdsfdaa2wx" timestamp="1619797291"&gt;109&lt;/key&gt;&lt;/foreign-keys&gt;&lt;ref-type name="Journal Article"&gt;17&lt;/ref-type&gt;&lt;contributors&gt;&lt;authors&gt;&lt;author&gt;Shelef, Oren&lt;/author&gt;&lt;author&gt;Gross, Amit&lt;/author&gt;&lt;author&gt;Rachmilevitch, Shimon&lt;/author&gt;&lt;/authors&gt;&lt;/contributors&gt;&lt;titles&gt;&lt;title&gt;Role of Plants in a Constructed Wetland: Current and New Perspectives&lt;/title&gt;&lt;secondary-title&gt;Water&lt;/secondary-title&gt;&lt;/titles&gt;&lt;periodical&gt;&lt;full-title&gt;Water&lt;/full-title&gt;&lt;/periodical&gt;&lt;volume&gt;5&lt;/volume&gt;&lt;number&gt;2&lt;/number&gt;&lt;keywords&gt;&lt;keyword&gt;Bassia indica&lt;/keyword&gt;&lt;keyword&gt;bioindicator&lt;/keyword&gt;&lt;keyword&gt;constructed wetland&lt;/keyword&gt;&lt;keyword&gt;phytoremediation&lt;/keyword&gt;&lt;keyword&gt;salinity&lt;/keyword&gt;&lt;keyword&gt;wastewater treatment&lt;/keyword&gt;&lt;/keywords&gt;&lt;dates&gt;&lt;year&gt;2013&lt;/year&gt;&lt;/dates&gt;&lt;isbn&gt;2073-4441&lt;/isbn&gt;&lt;urls&gt;&lt;/urls&gt;&lt;electronic-resource-num&gt;10.3390/w5020405&lt;/electronic-resource-num&gt;&lt;/record&gt;&lt;/Cite&gt;&lt;/EndNote&gt;</w:instrText>
      </w:r>
      <w:r w:rsidR="00916462" w:rsidRPr="003F0E31">
        <w:rPr>
          <w:bCs/>
        </w:rPr>
        <w:fldChar w:fldCharType="separate"/>
      </w:r>
      <w:r w:rsidR="001E4DBA" w:rsidRPr="003F0E31">
        <w:rPr>
          <w:bCs/>
          <w:noProof/>
        </w:rPr>
        <w:t>[130]</w:t>
      </w:r>
      <w:r w:rsidR="00916462" w:rsidRPr="003F0E31">
        <w:rPr>
          <w:bCs/>
        </w:rPr>
        <w:fldChar w:fldCharType="end"/>
      </w:r>
      <w:r w:rsidR="00E87975" w:rsidRPr="003F0E31">
        <w:rPr>
          <w:bCs/>
        </w:rPr>
        <w:t>.</w:t>
      </w:r>
      <w:r w:rsidR="00813ADB" w:rsidRPr="003F0E31">
        <w:rPr>
          <w:bCs/>
        </w:rPr>
        <w:t xml:space="preserve"> Plants' involvement in the input of oxygen into the root zone, in the uptake of nutrients</w:t>
      </w:r>
      <w:r w:rsidR="00B53204" w:rsidRPr="003F0E31">
        <w:rPr>
          <w:bCs/>
        </w:rPr>
        <w:t>,</w:t>
      </w:r>
      <w:r w:rsidR="00813ADB" w:rsidRPr="003F0E31">
        <w:rPr>
          <w:bCs/>
        </w:rPr>
        <w:t xml:space="preserve"> and the direct degradation of pollutants has been documented</w:t>
      </w:r>
      <w:r w:rsidR="00813ADB" w:rsidRPr="003F0E31">
        <w:rPr>
          <w:bCs/>
        </w:rPr>
        <w:fldChar w:fldCharType="begin">
          <w:fldData xml:space="preserve">PEVuZE5vdGU+PENpdGU+PEF1dGhvcj5TdG90dG1laXN0ZXI8L0F1dGhvcj48WWVhcj4yMDAzPC9Z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</w:fldData>
        </w:fldChar>
      </w:r>
      <w:r w:rsidR="001E4DBA" w:rsidRPr="003F0E31">
        <w:rPr>
          <w:bCs/>
        </w:rPr>
        <w:instrText xml:space="preserve"> ADDIN EN.CITE </w:instrText>
      </w:r>
      <w:r w:rsidR="001E4DBA" w:rsidRPr="003F0E31">
        <w:rPr>
          <w:bCs/>
        </w:rPr>
        <w:fldChar w:fldCharType="begin">
          <w:fldData xml:space="preserve">PEVuZE5vdGU+PENpdGU+PEF1dGhvcj5TdG90dG1laXN0ZXI8L0F1dGhvcj48WWVhcj4yMDAzPC9Z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</w:fldData>
        </w:fldChar>
      </w:r>
      <w:r w:rsidR="001E4DBA" w:rsidRPr="003F0E31">
        <w:rPr>
          <w:bCs/>
        </w:rPr>
        <w:instrText xml:space="preserve"> ADDIN EN.CITE.DATA </w:instrText>
      </w:r>
      <w:r w:rsidR="001E4DBA" w:rsidRPr="003F0E31">
        <w:rPr>
          <w:bCs/>
        </w:rPr>
      </w:r>
      <w:r w:rsidR="001E4DBA" w:rsidRPr="003F0E31">
        <w:rPr>
          <w:bCs/>
        </w:rPr>
        <w:fldChar w:fldCharType="end"/>
      </w:r>
      <w:r w:rsidR="00813ADB" w:rsidRPr="003F0E31">
        <w:rPr>
          <w:bCs/>
        </w:rPr>
      </w:r>
      <w:r w:rsidR="00813ADB" w:rsidRPr="003F0E31">
        <w:rPr>
          <w:bCs/>
        </w:rPr>
        <w:fldChar w:fldCharType="separate"/>
      </w:r>
      <w:r w:rsidR="001E4DBA" w:rsidRPr="003F0E31">
        <w:rPr>
          <w:bCs/>
          <w:noProof/>
        </w:rPr>
        <w:t>[131, 132]</w:t>
      </w:r>
      <w:r w:rsidR="00813ADB" w:rsidRPr="003F0E31">
        <w:rPr>
          <w:bCs/>
        </w:rPr>
        <w:fldChar w:fldCharType="end"/>
      </w:r>
      <w:r w:rsidR="00813ADB" w:rsidRPr="003F0E31">
        <w:rPr>
          <w:bCs/>
        </w:rPr>
        <w:t>.</w:t>
      </w:r>
      <w:r w:rsidR="00813ADB" w:rsidRPr="003F0E31">
        <w:t xml:space="preserve"> </w:t>
      </w:r>
      <w:r w:rsidR="00066C4F" w:rsidRPr="003F0E31">
        <w:t>However, plants also need to survive in a potentially toxic environment and its variability in the wastewater</w:t>
      </w:r>
      <w:r w:rsidR="00066C4F" w:rsidRPr="003F0E31">
        <w:fldChar w:fldCharType="begin"/>
      </w:r>
      <w:r w:rsidR="003175FB" w:rsidRPr="003F0E31">
        <w:instrText xml:space="preserve"> ADDIN EN.CITE &lt;EndNote&gt;&lt;Cite&gt;&lt;Author&gt;Calheiros CSC&lt;/Author&gt;&lt;Year&gt;2014&lt;/Year&gt;&lt;RecNum&gt;0&lt;/RecNum&gt;&lt;IDText&gt;Constructed wetlands for tannery wastewater treatment in Portugal: ten years of experience&lt;/IDText&gt;&lt;DisplayText&gt;[103]&lt;/DisplayText&gt;&lt;record&gt;&lt;ref-type name="Journal Article"&gt;17&lt;/ref-type&gt;&lt;contributors&gt;&lt;authors&gt;&lt;author&gt;Calheiros CSC, Rangel AOSS, Castro PML&lt;/author&gt;&lt;/authors&gt;&lt;/contributors&gt;&lt;titles&gt;&lt;title&gt;Constructed wetlands for tannery wastewater treatment in Portugal: ten years of experience&lt;/title&gt;&lt;secondary-title&gt;Int J Phytoremed&lt;/secondary-title&gt;&lt;/titles&gt;&lt;dates&gt;&lt;year&gt;2014&lt;/year&gt;&lt;/dates&gt;&lt;pages&gt;859–870&lt;/pages&gt;&lt;/record&gt;&lt;/Cite&gt;&lt;/EndNote&gt;</w:instrText>
      </w:r>
      <w:r w:rsidR="00066C4F" w:rsidRPr="003F0E31">
        <w:fldChar w:fldCharType="separate"/>
      </w:r>
      <w:r w:rsidR="003175FB" w:rsidRPr="003F0E31">
        <w:rPr>
          <w:noProof/>
        </w:rPr>
        <w:t>[103]</w:t>
      </w:r>
      <w:r w:rsidR="00066C4F" w:rsidRPr="003F0E31">
        <w:fldChar w:fldCharType="end"/>
      </w:r>
      <w:r w:rsidR="00066C4F" w:rsidRPr="003F0E31">
        <w:t xml:space="preserve">. For instance, enrofloxacin phytotoxicity to several crop plants (Phaseolus vulgaris, Cucumis sativus, </w:t>
      </w:r>
      <w:proofErr w:type="spellStart"/>
      <w:r w:rsidR="00066C4F" w:rsidRPr="003F0E31">
        <w:t>Lactuca</w:t>
      </w:r>
      <w:proofErr w:type="spellEnd"/>
      <w:r w:rsidR="00066C4F" w:rsidRPr="003F0E31">
        <w:t xml:space="preserve"> sativa, and Raphanus sativus) is known to be related to plant drug uptake </w:t>
      </w:r>
      <w:r w:rsidR="00066C4F" w:rsidRPr="003F0E31">
        <w:fldChar w:fldCharType="begin"/>
      </w:r>
      <w:r w:rsidR="001E4DBA" w:rsidRPr="003F0E31">
        <w:instrText xml:space="preserve"> ADDIN EN.CITE &lt;EndNote&gt;&lt;Cite&gt;&lt;Author&gt;Fatta-Kassinos D&lt;/Author&gt;&lt;Year&gt;2011&lt;/Year&gt;&lt;RecNum&gt;0&lt;/RecNum&gt;&lt;IDText&gt;The risks associated with wastewater reuse and xenobiotics in the agroecological environment&lt;/IDText&gt;&lt;DisplayText&gt;[133]&lt;/DisplayText&gt;&lt;record&gt;&lt;ref-type name="Journal Article"&gt;17&lt;/ref-type&gt;&lt;contributors&gt;&lt;authors&gt;&lt;author&gt;Fatta-Kassinos D, Kalavrouziotis IK, Koukoulakis PH, Vasquez MI&lt;/author&gt;&lt;/authors&gt;&lt;/contributors&gt;&lt;titles&gt;&lt;title&gt;The risks associated with wastewater reuse and xenobiotics in the agroecological environment&lt;/title&gt;&lt;secondary-title&gt;Sci Total Environ&lt;/secondary-title&gt;&lt;/titles&gt;&lt;dates&gt;&lt;year&gt;2011&lt;/year&gt;&lt;/dates&gt;&lt;pages&gt;3555–3563&lt;/pages&gt;&lt;/record&gt;&lt;/Cite&gt;&lt;/EndNote&gt;</w:instrText>
      </w:r>
      <w:r w:rsidR="00066C4F" w:rsidRPr="003F0E31">
        <w:fldChar w:fldCharType="separate"/>
      </w:r>
      <w:r w:rsidR="001E4DBA" w:rsidRPr="003F0E31">
        <w:rPr>
          <w:noProof/>
        </w:rPr>
        <w:t>[133]</w:t>
      </w:r>
      <w:r w:rsidR="00066C4F" w:rsidRPr="003F0E31">
        <w:fldChar w:fldCharType="end"/>
      </w:r>
      <w:r w:rsidR="00066C4F" w:rsidRPr="003F0E31">
        <w:t xml:space="preserve">. </w:t>
      </w:r>
      <w:r w:rsidR="00BF6F96" w:rsidRPr="003F0E31">
        <w:t>A researcher (</w:t>
      </w:r>
      <w:r w:rsidR="00C75303" w:rsidRPr="003F0E31">
        <w:t>Fernandes et al</w:t>
      </w:r>
      <w:r w:rsidR="00AA623A" w:rsidRPr="003F0E31">
        <w:t xml:space="preserve"> </w:t>
      </w:r>
      <w:r w:rsidR="00BF6F96" w:rsidRPr="003F0E31">
        <w:t xml:space="preserve">2015) </w:t>
      </w:r>
      <w:r w:rsidR="00AA623A" w:rsidRPr="003F0E31">
        <w:t>recommended that plants can boost soil enzyme activity by excreting exogenous enzymes and can affect microbial com</w:t>
      </w:r>
      <w:r w:rsidR="003B03DB" w:rsidRPr="003F0E31">
        <w:t>munities’ composition, structure</w:t>
      </w:r>
      <w:r w:rsidR="00B53204" w:rsidRPr="003F0E31">
        <w:t>,</w:t>
      </w:r>
      <w:r w:rsidR="003B03DB" w:rsidRPr="003F0E31">
        <w:t xml:space="preserve"> and diversity</w:t>
      </w:r>
      <w:r w:rsidR="00AA623A" w:rsidRPr="003F0E31">
        <w:t xml:space="preserve"> </w:t>
      </w:r>
      <w:r w:rsidR="00AA623A" w:rsidRPr="003F0E31">
        <w:fldChar w:fldCharType="begin"/>
      </w:r>
      <w:r w:rsidR="003175FB" w:rsidRPr="003F0E31">
        <w:instrText xml:space="preserve"> ADDIN EN.CITE &lt;EndNote&gt;&lt;Cite&gt;&lt;Author&gt;Fernandes JP&lt;/Author&gt;&lt;Year&gt;2015&lt;/Year&gt;&lt;RecNum&gt;0&lt;/RecNum&gt;&lt;IDText&gt;Microbial community dynamics associated with veterinary antibiotics removal in constructed wetlands microcosms&lt;/IDText&gt;&lt;DisplayText&gt;[96]&lt;/DisplayText&gt;&lt;record&gt;&lt;ref-type name="Journal Article"&gt;17&lt;/ref-type&gt;&lt;contributors&gt;&lt;authors&gt;&lt;author&gt;Fernandes JP, Almeida CMR, Pereira AC, Ribeiro IL, Reis I, Carvalho P&lt;/author&gt;&lt;/authors&gt;&lt;/contributors&gt;&lt;titles&gt;&lt;title&gt;Microbial community dynamics associated with veterinary antibiotics removal in constructed wetlands microcosms&lt;/title&gt;&lt;secondary-title&gt;Bioresour Technol&lt;/secondary-title&gt;&lt;/titles&gt;&lt;dates&gt;&lt;year&gt;2015&lt;/year&gt;&lt;/dates&gt;&lt;pages&gt;26–33&lt;/pages&gt;&lt;/record&gt;&lt;/Cite&gt;&lt;/EndNote&gt;</w:instrText>
      </w:r>
      <w:r w:rsidR="00AA623A" w:rsidRPr="003F0E31">
        <w:fldChar w:fldCharType="separate"/>
      </w:r>
      <w:r w:rsidR="003175FB" w:rsidRPr="003F0E31">
        <w:rPr>
          <w:noProof/>
        </w:rPr>
        <w:t>[96]</w:t>
      </w:r>
      <w:r w:rsidR="00AA623A" w:rsidRPr="003F0E31">
        <w:fldChar w:fldCharType="end"/>
      </w:r>
      <w:r w:rsidR="00AA623A" w:rsidRPr="003F0E31">
        <w:t xml:space="preserve">. However, pharmaceutical phytotoxicity is also possible </w:t>
      </w:r>
      <w:r w:rsidR="00BF6F96" w:rsidRPr="003F0E31">
        <w:t>because of</w:t>
      </w:r>
      <w:r w:rsidR="00AA623A" w:rsidRPr="003F0E31">
        <w:t xml:space="preserve"> pharmaceutical toxicity to soil microorganisms which </w:t>
      </w:r>
      <w:r w:rsidR="00BF6F96" w:rsidRPr="003F0E31">
        <w:t xml:space="preserve">may </w:t>
      </w:r>
      <w:r w:rsidR="00AA623A" w:rsidRPr="003F0E31">
        <w:t>affect plant-microorganism symbiosis</w:t>
      </w:r>
      <w:r w:rsidR="00AA623A" w:rsidRPr="003F0E31">
        <w:fldChar w:fldCharType="begin"/>
      </w:r>
      <w:r w:rsidR="001E4DBA" w:rsidRPr="003F0E31">
        <w:instrText xml:space="preserve"> ADDIN EN.CITE &lt;EndNote&gt;&lt;Cite&gt;&lt;Author&gt;Carvalho P&lt;/Author&gt;&lt;Year&gt;2014&lt;/Year&gt;&lt;RecNum&gt;0&lt;/RecNum&gt;&lt;IDText&gt;A review of plant–pharmaceutical interactions: from uptake and effects in crop plants to phytoremediation in constructed wetlands&lt;/IDText&gt;&lt;DisplayText&gt;[134, 135]&lt;/DisplayText&gt;&lt;record&gt;&lt;ref-type name="Journal Article"&gt;17&lt;/ref-type&gt;&lt;contributors&gt;&lt;authors&gt;&lt;author&gt;Carvalho P, Basto MC, Almeida CM, Brix H&lt;/author&gt;&lt;/authors&gt;&lt;/contributors&gt;&lt;titles&gt;&lt;title&gt;A review of plant–pharmaceutical interactions: from uptake and effects in crop plants to phytoremediation in constructed wetlands&lt;/title&gt;&lt;secondary-title&gt;Environ Sci Pollut Res&lt;/secondary-title&gt;&lt;/titles&gt;&lt;dates&gt;&lt;year&gt;2014&lt;/year&gt;&lt;/dates&gt;&lt;pages&gt;11729–11763&lt;/pages&gt;&lt;/record&gt;&lt;/Cite&gt;&lt;Cite&gt;&lt;Author&gt;Herklotz PA&lt;/Author&gt;&lt;Year&gt;2010&lt;/Year&gt;&lt;RecNum&gt;0&lt;/RecNum&gt;&lt;IDText&gt;Uptake of human pharmaceuticals by plants grown under hydroponic conditions&lt;/IDText&gt;&lt;record&gt;&lt;ref-type name="Journal Article"&gt;17&lt;/ref-type&gt;&lt;contributors&gt;&lt;authors&gt;&lt;author&gt;Herklotz PA, Gurung P, Vanden Heuvel B, Kinney CA&lt;/author&gt;&lt;/authors&gt;&lt;/contributors&gt;&lt;titles&gt;&lt;title&gt;Uptake of human pharmaceuticals by plants grown under hydroponic conditions&lt;/title&gt;&lt;secondary-title&gt;Chemosphere&lt;/secondary-title&gt;&lt;/titles&gt;&lt;dates&gt;&lt;year&gt;2010&lt;/year&gt;&lt;/dates&gt;&lt;pages&gt;1416–1421&lt;/pages&gt;&lt;/record&gt;&lt;/Cite&gt;&lt;/EndNote&gt;</w:instrText>
      </w:r>
      <w:r w:rsidR="00AA623A" w:rsidRPr="003F0E31">
        <w:fldChar w:fldCharType="separate"/>
      </w:r>
      <w:r w:rsidR="001E4DBA" w:rsidRPr="003F0E31">
        <w:rPr>
          <w:noProof/>
        </w:rPr>
        <w:t>[134, 135]</w:t>
      </w:r>
      <w:r w:rsidR="00AA623A" w:rsidRPr="003F0E31">
        <w:fldChar w:fldCharType="end"/>
      </w:r>
      <w:r w:rsidR="00AA623A" w:rsidRPr="003F0E31">
        <w:t xml:space="preserve">. An important factor </w:t>
      </w:r>
      <w:r w:rsidR="00B53204" w:rsidRPr="003F0E31">
        <w:t xml:space="preserve">that </w:t>
      </w:r>
      <w:r w:rsidR="00BF6F96" w:rsidRPr="003F0E31">
        <w:t>has</w:t>
      </w:r>
      <w:r w:rsidR="00AA623A" w:rsidRPr="003F0E31">
        <w:t xml:space="preserve"> to be considered about plant phytotoxicity </w:t>
      </w:r>
      <w:r w:rsidR="00B53204" w:rsidRPr="003F0E31">
        <w:t xml:space="preserve">is </w:t>
      </w:r>
      <w:r w:rsidR="00AA623A" w:rsidRPr="003F0E31">
        <w:t>that</w:t>
      </w:r>
      <w:r w:rsidR="00BF6F96" w:rsidRPr="003F0E31">
        <w:t xml:space="preserve"> in subsurface flow CWs,</w:t>
      </w:r>
      <w:r w:rsidR="00AA623A" w:rsidRPr="003F0E31">
        <w:t xml:space="preserve"> the comp</w:t>
      </w:r>
      <w:r w:rsidR="00BF6F96" w:rsidRPr="003F0E31">
        <w:t>ound bioavailability for uptake</w:t>
      </w:r>
      <w:r w:rsidR="00AA623A" w:rsidRPr="003F0E31">
        <w:t xml:space="preserve"> usually readily available from solution but less available due to subtract</w:t>
      </w:r>
      <w:r w:rsidR="00AC17F7" w:rsidRPr="003F0E31">
        <w:t>ing</w:t>
      </w:r>
      <w:r w:rsidR="00AA623A" w:rsidRPr="003F0E31">
        <w:t xml:space="preserve"> interactions </w:t>
      </w:r>
      <w:r w:rsidR="00BF6F96" w:rsidRPr="003F0E31">
        <w:t xml:space="preserve">in the system </w:t>
      </w:r>
      <w:r w:rsidR="00AA623A" w:rsidRPr="003F0E31">
        <w:fldChar w:fldCharType="begin"/>
      </w:r>
      <w:r w:rsidR="001E4DBA" w:rsidRPr="003F0E31">
        <w:instrText xml:space="preserve"> ADDIN EN.CITE &lt;EndNote&gt;&lt;Cite&gt;&lt;Author&gt;Carvalho P&lt;/Author&gt;&lt;Year&gt;2014&lt;/Year&gt;&lt;RecNum&gt;0&lt;/RecNum&gt;&lt;IDText&gt;A review of plant–pharmaceutical interactions: from uptake and effects in crop plants to phytoremediation in constructed wetlands&lt;/IDText&gt;&lt;DisplayText&gt;[134, 136]&lt;/DisplayText&gt;&lt;record&gt;&lt;ref-type name="Journal Article"&gt;17&lt;/ref-type&gt;&lt;contributors&gt;&lt;authors&gt;&lt;author&gt;Carvalho P, Basto MC, Almeida CM, Brix H&lt;/author&gt;&lt;/authors&gt;&lt;/contributors&gt;&lt;titles&gt;&lt;title&gt;A review of plant–pharmaceutical interactions: from uptake and effects in crop plants to phytoremediation in constructed wetlands&lt;/title&gt;&lt;secondary-title&gt;Environ Sci Pollut Res&lt;/secondary-title&gt;&lt;/titles&gt;&lt;dates&gt;&lt;year&gt;2014&lt;/year&gt;&lt;/dates&gt;&lt;pages&gt;11729–11763&lt;/pages&gt;&lt;/record&gt;&lt;/Cite&gt;&lt;Cite&gt;&lt;Author&gt;Peng L&lt;/Author&gt;&lt;Year&gt;2014&lt;/Year&gt;&lt;RecNum&gt;0&lt;/RecNum&gt;&lt;IDText&gt;Effects of plants and temperature on nitrogen removal and microbiology in a pilot-scale integrated vertical-flow wetland treating primary domestic wastewater&lt;/IDText&gt;&lt;record&gt;&lt;ref-type name="Journal Article"&gt;17&lt;/ref-type&gt;&lt;contributors&gt;&lt;authors&gt;&lt;author&gt;Peng L, Hua Y, Cai J, Zhao J, Zhou W, Zhu D&lt;/author&gt;&lt;/authors&gt;&lt;/contributors&gt;&lt;titles&gt;&lt;title&gt;Effects of plants and temperature on nitrogen removal and microbiology in a pilot-scale integrated vertical-flow wetland treating primary domestic wastewater&lt;/title&gt;&lt;secondary-title&gt;Ecol Eng&lt;/secondary-title&gt;&lt;/titles&gt;&lt;dates&gt;&lt;year&gt;2014&lt;/year&gt;&lt;/dates&gt;&lt;pages&gt;285–290&lt;/pages&gt;&lt;/record&gt;&lt;/Cite&gt;&lt;/EndNote&gt;</w:instrText>
      </w:r>
      <w:r w:rsidR="00AA623A" w:rsidRPr="003F0E31">
        <w:fldChar w:fldCharType="separate"/>
      </w:r>
      <w:r w:rsidR="001E4DBA" w:rsidRPr="003F0E31">
        <w:rPr>
          <w:noProof/>
        </w:rPr>
        <w:t>[134, 136]</w:t>
      </w:r>
      <w:r w:rsidR="00AA623A" w:rsidRPr="003F0E31">
        <w:fldChar w:fldCharType="end"/>
      </w:r>
      <w:r w:rsidR="00AA623A" w:rsidRPr="003F0E31">
        <w:t xml:space="preserve">. </w:t>
      </w:r>
      <w:r w:rsidRPr="003F0E31">
        <w:t xml:space="preserve">Studies show the result that three aquatic tropical plants (Canna indica, Phragmites australis and </w:t>
      </w:r>
      <w:proofErr w:type="spellStart"/>
      <w:r w:rsidRPr="003F0E31">
        <w:t>Sacciolepis</w:t>
      </w:r>
      <w:proofErr w:type="spellEnd"/>
      <w:r w:rsidRPr="003F0E31">
        <w:t xml:space="preserve"> </w:t>
      </w:r>
      <w:proofErr w:type="spellStart"/>
      <w:r w:rsidRPr="003F0E31">
        <w:t>africana</w:t>
      </w:r>
      <w:proofErr w:type="spellEnd"/>
      <w:r w:rsidRPr="003F0E31">
        <w:t xml:space="preserve">) can be planted effectively. Some aquatic plants used in constructed wetlands are: </w:t>
      </w:r>
      <w:proofErr w:type="spellStart"/>
      <w:r w:rsidRPr="003F0E31">
        <w:t>Lemna</w:t>
      </w:r>
      <w:proofErr w:type="spellEnd"/>
      <w:r w:rsidRPr="003F0E31">
        <w:t xml:space="preserve"> </w:t>
      </w:r>
      <w:proofErr w:type="spellStart"/>
      <w:r w:rsidRPr="003F0E31">
        <w:t>valdiviana</w:t>
      </w:r>
      <w:proofErr w:type="spellEnd"/>
      <w:r w:rsidRPr="003F0E31">
        <w:t xml:space="preserve">, </w:t>
      </w:r>
      <w:proofErr w:type="spellStart"/>
      <w:r w:rsidRPr="003F0E31">
        <w:t>Spirodela</w:t>
      </w:r>
      <w:proofErr w:type="spellEnd"/>
      <w:r w:rsidRPr="003F0E31">
        <w:t xml:space="preserve"> sp., Typha angustifolia, Typha </w:t>
      </w:r>
      <w:proofErr w:type="spellStart"/>
      <w:r w:rsidRPr="003F0E31">
        <w:t>domingensis</w:t>
      </w:r>
      <w:proofErr w:type="spellEnd"/>
      <w:r w:rsidRPr="003F0E31">
        <w:t xml:space="preserve">, Typha latifolia, Cyperus </w:t>
      </w:r>
      <w:proofErr w:type="spellStart"/>
      <w:r w:rsidRPr="003F0E31">
        <w:t>involucratus</w:t>
      </w:r>
      <w:proofErr w:type="spellEnd"/>
      <w:r w:rsidRPr="003F0E31">
        <w:t xml:space="preserve">, Cyperus giganteus, Thalia dealbata, Cyperus giganteus, Juncus effuses, Phragmites communis, </w:t>
      </w:r>
      <w:proofErr w:type="spellStart"/>
      <w:r w:rsidRPr="003F0E31">
        <w:t>Sagi</w:t>
      </w:r>
      <w:r w:rsidR="00B53204" w:rsidRPr="003F0E31">
        <w:t>t</w:t>
      </w:r>
      <w:r w:rsidRPr="003F0E31">
        <w:t>taria</w:t>
      </w:r>
      <w:proofErr w:type="spellEnd"/>
      <w:r w:rsidRPr="003F0E31">
        <w:t xml:space="preserve"> </w:t>
      </w:r>
      <w:proofErr w:type="spellStart"/>
      <w:r w:rsidRPr="003F0E31">
        <w:t>lancifolia</w:t>
      </w:r>
      <w:proofErr w:type="spellEnd"/>
      <w:r w:rsidRPr="003F0E31">
        <w:t xml:space="preserve"> are </w:t>
      </w:r>
      <w:r w:rsidR="00B53204" w:rsidRPr="003F0E31">
        <w:t xml:space="preserve">the </w:t>
      </w:r>
      <w:r w:rsidRPr="003F0E31">
        <w:t>best players in CWs</w:t>
      </w:r>
      <w:r w:rsidRPr="003F0E31">
        <w:fldChar w:fldCharType="begin">
          <w:fldData xml:space="preserve">PEVuZE5vdGU+PENpdGU+PEF1dGhvcj5WeW1hemFsPC9BdXRob3I+PFllYXI+MjAxMTwvWWVhcj48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</w:fldData>
        </w:fldChar>
      </w:r>
      <w:r w:rsidR="001E4DBA" w:rsidRPr="003F0E31">
        <w:instrText xml:space="preserve"> ADDIN EN.CITE </w:instrText>
      </w:r>
      <w:r w:rsidR="001E4DBA" w:rsidRPr="003F0E31">
        <w:fldChar w:fldCharType="begin">
          <w:fldData xml:space="preserve">PEVuZE5vdGU+PENpdGU+PEF1dGhvcj5WeW1hemFsPC9BdXRob3I+PFllYXI+MjAxMTwvWWVhcj48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</w:fldData>
        </w:fldChar>
      </w:r>
      <w:r w:rsidR="001E4DBA" w:rsidRPr="003F0E31">
        <w:instrText xml:space="preserve"> ADDIN EN.CITE.DATA </w:instrText>
      </w:r>
      <w:r w:rsidR="001E4DBA" w:rsidRPr="003F0E31">
        <w:fldChar w:fldCharType="end"/>
      </w:r>
      <w:r w:rsidRPr="003F0E31">
        <w:fldChar w:fldCharType="separate"/>
      </w:r>
      <w:r w:rsidR="001E4DBA" w:rsidRPr="003F0E31">
        <w:rPr>
          <w:noProof/>
        </w:rPr>
        <w:t>[137-139]</w:t>
      </w:r>
      <w:r w:rsidRPr="003F0E31">
        <w:fldChar w:fldCharType="end"/>
      </w:r>
      <w:r w:rsidRPr="003F0E31">
        <w:t>. Study</w:t>
      </w:r>
      <w:r w:rsidRPr="003F0E31">
        <w:fldChar w:fldCharType="begin"/>
      </w:r>
      <w:r w:rsidR="001E4DBA" w:rsidRPr="003F0E31">
        <w:instrText xml:space="preserve"> ADDIN EN.CITE &lt;EndNote&gt;&lt;Cite&gt;&lt;Author&gt;Vymazal&lt;/Author&gt;&lt;Year&gt;2011&lt;/Year&gt;&lt;RecNum&gt;28&lt;/RecNum&gt;&lt;DisplayText&gt;[137]&lt;/DisplayText&gt;&lt;record&gt;&lt;rec-number&gt;28&lt;/rec-number&gt;&lt;foreign-keys&gt;&lt;key app="EN" db-id="v259rd5x8r2fp7epwvb5d2we2rw090aewsf5" timestamp="1621826736"&gt;28&lt;/key&gt;&lt;/foreign-keys&gt;&lt;ref-type name="Journal Article"&gt;17&lt;/ref-type&gt;&lt;contributors&gt;&lt;authors&gt;&lt;author&gt;Vymazal, Jan&lt;/author&gt;&lt;/authors&gt;&lt;/contributors&gt;&lt;titles&gt;&lt;title&gt;Plants used in constructed wetlands with horizontal subsurface flow: a review&lt;/title&gt;&lt;secondary-title&gt;Hydrobiologia&lt;/secondary-title&gt;&lt;/titles&gt;&lt;periodical&gt;&lt;full-title&gt;Hydrobiologia&lt;/full-title&gt;&lt;/periodical&gt;&lt;pages&gt;133-156&lt;/pages&gt;&lt;volume&gt;674&lt;/volume&gt;&lt;number&gt;1&lt;/number&gt;&lt;dates&gt;&lt;year&gt;2011&lt;/year&gt;&lt;pub-dates&gt;&lt;date&gt;2011/10/01&lt;/date&gt;&lt;/pub-dates&gt;&lt;/dates&gt;&lt;isbn&gt;1573-5117&lt;/isbn&gt;&lt;urls&gt;&lt;related-urls&gt;&lt;url&gt;https://doi.org/10.1007/s10750-011-0738-9&lt;/url&gt;&lt;/related-urls&gt;&lt;/urls&gt;&lt;electronic-resource-num&gt;10.1007/s10750-011-0738-9&lt;/electronic-resource-num&gt;&lt;/record&gt;&lt;/Cite&gt;&lt;/EndNote&gt;</w:instrText>
      </w:r>
      <w:r w:rsidRPr="003F0E31">
        <w:fldChar w:fldCharType="separate"/>
      </w:r>
      <w:r w:rsidR="001E4DBA" w:rsidRPr="003F0E31">
        <w:rPr>
          <w:noProof/>
        </w:rPr>
        <w:t>[137]</w:t>
      </w:r>
      <w:r w:rsidRPr="003F0E31">
        <w:fldChar w:fldCharType="end"/>
      </w:r>
      <w:r w:rsidRPr="003F0E31">
        <w:t xml:space="preserve"> concluded that </w:t>
      </w:r>
      <w:r w:rsidR="00B53204" w:rsidRPr="003F0E31">
        <w:t xml:space="preserve">the </w:t>
      </w:r>
      <w:r w:rsidRPr="003F0E31">
        <w:t>most commonly used species, which are given in Table 3, are robust species of emergent plants, such as the cattail (Typha latifolia), common reed (Phragmites australis), and bulrush.</w:t>
      </w:r>
    </w:p>
    <w:p w14:paraId="12DD2B65" w14:textId="77777777" w:rsidR="009A4DFC" w:rsidRPr="003F0E31" w:rsidRDefault="009A4DFC" w:rsidP="00992451">
      <w:pPr>
        <w:pStyle w:val="1"/>
        <w:spacing w:line="360" w:lineRule="auto"/>
      </w:pPr>
    </w:p>
    <w:p w14:paraId="49D678C3" w14:textId="77777777" w:rsidR="00AA623A" w:rsidRPr="003F0E31" w:rsidRDefault="00AA623A" w:rsidP="00992451">
      <w:pPr>
        <w:pStyle w:val="1"/>
        <w:spacing w:line="360" w:lineRule="auto"/>
      </w:pPr>
      <w:r w:rsidRPr="003F0E31">
        <w:t>The risk</w:t>
      </w:r>
      <w:r w:rsidR="003D39F4" w:rsidRPr="003F0E31">
        <w:t>-</w:t>
      </w:r>
      <w:r w:rsidRPr="003F0E31">
        <w:t>on humans and risk management</w:t>
      </w:r>
    </w:p>
    <w:p w14:paraId="43E3BE16" w14:textId="14E785B1" w:rsidR="002C50AF" w:rsidRPr="003F0E31" w:rsidRDefault="00AA623A" w:rsidP="009E2D5C">
      <w:pPr>
        <w:spacing w:after="0" w:afterAutospacing="0" w:line="360" w:lineRule="auto"/>
      </w:pPr>
      <w:r w:rsidRPr="003F0E31">
        <w:t xml:space="preserve">The reuse of treated wastewater effluent for irrigation is a common practice in </w:t>
      </w:r>
      <w:r w:rsidR="009A4DFC" w:rsidRPr="003F0E31">
        <w:t>several</w:t>
      </w:r>
      <w:r w:rsidRPr="003F0E31">
        <w:t xml:space="preserve"> countries</w:t>
      </w:r>
      <w:r w:rsidR="009A4DFC" w:rsidRPr="003F0E31">
        <w:t xml:space="preserve"> </w:t>
      </w:r>
      <w:r w:rsidR="00B53204" w:rsidRPr="003F0E31">
        <w:t>e</w:t>
      </w:r>
      <w:r w:rsidR="009A4DFC" w:rsidRPr="003F0E31">
        <w:t>specially not developed countries. C</w:t>
      </w:r>
      <w:r w:rsidRPr="003F0E31">
        <w:t>ertain</w:t>
      </w:r>
      <w:r w:rsidR="003D39F4" w:rsidRPr="003F0E31">
        <w:t>ly,</w:t>
      </w:r>
      <w:r w:rsidRPr="003F0E31">
        <w:t xml:space="preserve"> the reuse of treated wastewater effluent contaminated with multiple antibiotic-resistant bacteria </w:t>
      </w:r>
      <w:r w:rsidR="00C95545" w:rsidRPr="003F0E31">
        <w:t>will</w:t>
      </w:r>
      <w:r w:rsidRPr="003F0E31">
        <w:t xml:space="preserve"> also reach </w:t>
      </w:r>
      <w:r w:rsidR="00C95545" w:rsidRPr="003F0E31">
        <w:t>in</w:t>
      </w:r>
      <w:r w:rsidR="003D39F4" w:rsidRPr="003F0E31">
        <w:t xml:space="preserve"> crop</w:t>
      </w:r>
      <w:r w:rsidR="00C95545" w:rsidRPr="003F0E31">
        <w:t>s field and</w:t>
      </w:r>
      <w:r w:rsidR="003D39F4" w:rsidRPr="003F0E31">
        <w:t xml:space="preserve"> this could harm the end-</w:t>
      </w:r>
      <w:r w:rsidRPr="003F0E31">
        <w:t>user of these vegetables or fruits</w:t>
      </w:r>
      <w:r w:rsidRPr="003F0E31">
        <w:fldChar w:fldCharType="begin"/>
      </w:r>
      <w:r w:rsidR="00267929" w:rsidRPr="003F0E31">
        <w:instrText xml:space="preserve"> ADDIN EN.CITE &lt;EndNote&gt;&lt;Cite&gt;&lt;Author&gt;Al-Farsi R&lt;/Author&gt;&lt;Year&gt;2018&lt;/Year&gt;&lt;RecNum&gt;0&lt;/RecNum&gt;&lt;IDText&gt;Assessing the presence of pharmaceuticals in soil and plants irrigated with treated wastewater in Oman&lt;/IDText&gt;&lt;DisplayText&gt;[45, 107]&lt;/DisplayText&gt;&lt;record&gt;&lt;ref-type name="Journal Article"&gt;17&lt;/ref-type&gt;&lt;contributors&gt;&lt;authors&gt;&lt;author&gt;Al-Farsi R, Ahmed M, Al-Busaidi A, Choudri BS&lt;/author&gt;&lt;/authors&gt;&lt;/contributors&gt;&lt;titles&gt;&lt;title&gt;Assessing the presence of pharmaceuticals in soil and plants irrigated with treated wastewater in Oman&lt;/title&gt;&lt;secondary-title&gt;Int J of Recycl Org Waste Agric&lt;/secondary-title&gt;&lt;/titles&gt;&lt;dates&gt;&lt;year&gt;2018&lt;/year&gt;&lt;/dates&gt;&lt;pages&gt;165–172&lt;/pages&gt;&lt;/record&gt;&lt;/Cite&gt;&lt;Cite&gt;&lt;Author&gt;Al-Bahry S&lt;/Author&gt;&lt;Year&gt;2012&lt;/Year&gt;&lt;RecNum&gt;0&lt;/RecNum&gt;&lt;IDText&gt;Antibiotic resistant bacteria used as bioindicators of environmental pollution produced by tertiary treated sewage effluent&lt;/IDText&gt;&lt;record&gt;&lt;ref-type name="Journal Article"&gt;17&lt;/ref-type&gt;&lt;contributors&gt;&lt;authors&gt;&lt;author&gt;Al-Bahry S, Mahmoud I, Al-Musharafi S&lt;/author&gt;&lt;/authors&gt;&lt;/contributors&gt;&lt;titles&gt;&lt;title&gt;Antibiotic resistant bacteria used as bioindicators of environmental pollution produced by tertiary treated sewage effluent&lt;/title&gt;&lt;secondary-title&gt;WIT Trans Ecol Environ&lt;/secondary-title&gt;&lt;/titles&gt;&lt;dates&gt;&lt;year&gt;2012&lt;/year&gt;&lt;/dates&gt;&lt;pages&gt;313–321&lt;/pages&gt;&lt;/record&gt;&lt;/Cite&gt;&lt;/EndNote&gt;</w:instrText>
      </w:r>
      <w:r w:rsidRPr="003F0E31">
        <w:fldChar w:fldCharType="separate"/>
      </w:r>
      <w:r w:rsidR="00267929" w:rsidRPr="003F0E31">
        <w:rPr>
          <w:noProof/>
        </w:rPr>
        <w:t>[45, 107]</w:t>
      </w:r>
      <w:r w:rsidRPr="003F0E31">
        <w:fldChar w:fldCharType="end"/>
      </w:r>
      <w:r w:rsidRPr="003F0E31">
        <w:t xml:space="preserve">. </w:t>
      </w:r>
      <w:r w:rsidR="00C95545" w:rsidRPr="003F0E31">
        <w:t>Reuse of treated wastewater effluent for agriculture growth generally reach</w:t>
      </w:r>
      <w:r w:rsidR="00B53204" w:rsidRPr="003F0E31">
        <w:t>es</w:t>
      </w:r>
      <w:r w:rsidR="00C95545" w:rsidRPr="003F0E31">
        <w:t xml:space="preserve"> </w:t>
      </w:r>
      <w:r w:rsidRPr="003F0E31">
        <w:t xml:space="preserve">the crops through root uptake. </w:t>
      </w:r>
      <w:r w:rsidR="00B53204" w:rsidRPr="003F0E31">
        <w:t xml:space="preserve">A study </w:t>
      </w:r>
      <w:r w:rsidR="005B53C8" w:rsidRPr="003F0E31">
        <w:t xml:space="preserve">by a researcher (Wu et al 2012) </w:t>
      </w:r>
      <w:r w:rsidR="00B53204" w:rsidRPr="003F0E31">
        <w:t xml:space="preserve">has </w:t>
      </w:r>
      <w:r w:rsidR="005B53C8" w:rsidRPr="003F0E31">
        <w:t>described that spinach and lettuce are the most vegetables that uptake pharmaceuticals as well as those personal care products from reusing treated wastewater effluents used in irrigation</w:t>
      </w:r>
      <w:r w:rsidR="005B53C8" w:rsidRPr="003F0E31">
        <w:fldChar w:fldCharType="begin"/>
      </w:r>
      <w:r w:rsidR="001E4DBA" w:rsidRPr="003F0E31">
        <w:instrText xml:space="preserve"> ADDIN EN.CITE &lt;EndNote&gt;&lt;Cite&gt;&lt;Author&gt;Wu X&lt;/Author&gt;&lt;Year&gt;2012&lt;/Year&gt;&lt;RecNum&gt;0&lt;/RecNum&gt;&lt;IDText&gt;Multi-residue determination of pharmaceutical and personal care products in vegetables&lt;/IDText&gt;&lt;DisplayText&gt;[140]&lt;/DisplayText&gt;&lt;record&gt;&lt;ref-type name="Journal Article"&gt;17&lt;/ref-type&gt;&lt;contributors&gt;&lt;authors&gt;&lt;author&gt;Wu X, Conkle J, Gan J&lt;/author&gt;&lt;/authors&gt;&lt;/contributors&gt;&lt;titles&gt;&lt;title&gt;Multi-residue determination of pharmaceutical and personal care products in vegetables&lt;/title&gt;&lt;secondary-title&gt;J Chromatogr A&lt;/secondary-title&gt;&lt;/titles&gt;&lt;dates&gt;&lt;year&gt;2012&lt;/year&gt;&lt;/dates&gt;&lt;pages&gt;78–86&lt;/pages&gt;&lt;/record&gt;&lt;/Cite&gt;&lt;/EndNote&gt;</w:instrText>
      </w:r>
      <w:r w:rsidR="005B53C8" w:rsidRPr="003F0E31">
        <w:fldChar w:fldCharType="separate"/>
      </w:r>
      <w:r w:rsidR="001E4DBA" w:rsidRPr="003F0E31">
        <w:rPr>
          <w:noProof/>
        </w:rPr>
        <w:t>[140]</w:t>
      </w:r>
      <w:r w:rsidR="005B53C8" w:rsidRPr="003F0E31">
        <w:fldChar w:fldCharType="end"/>
      </w:r>
      <w:r w:rsidR="005B53C8" w:rsidRPr="003F0E31">
        <w:t xml:space="preserve">. From the pharmaceuticals detection, The sulfamethoxazole was detected at </w:t>
      </w:r>
      <w:r w:rsidR="00B53204" w:rsidRPr="003F0E31">
        <w:t xml:space="preserve">a </w:t>
      </w:r>
      <w:r w:rsidR="005B53C8" w:rsidRPr="003F0E31">
        <w:t xml:space="preserve">lower limit but another one namely trimethoprim antibiotic that had an uptake with detected concentrations of 1.1 ± (0.2–0.4) (ng/G dry weight) in both lettuce and spinach. It </w:t>
      </w:r>
      <w:r w:rsidR="00B53204" w:rsidRPr="003F0E31">
        <w:t>mostly belongs</w:t>
      </w:r>
      <w:r w:rsidR="005B53C8" w:rsidRPr="003F0E31">
        <w:t xml:space="preserve"> to those vegetables or fruits that are eaten raw or uncooked and it should be carefully used to avoid health issues and deep </w:t>
      </w:r>
      <w:r w:rsidR="00B53204" w:rsidRPr="003F0E31">
        <w:t xml:space="preserve">studies </w:t>
      </w:r>
      <w:r w:rsidR="005B53C8" w:rsidRPr="003F0E31">
        <w:t>are being conducted about this issue in the country</w:t>
      </w:r>
      <w:r w:rsidR="005B53C8" w:rsidRPr="003F0E31">
        <w:fldChar w:fldCharType="begin"/>
      </w:r>
      <w:r w:rsidR="001E4DBA" w:rsidRPr="003F0E31">
        <w:instrText xml:space="preserve"> ADDIN EN.CITE &lt;EndNote&gt;&lt;Cite&gt;&lt;Author&gt;Wu X&lt;/Author&gt;&lt;Year&gt;2012&lt;/Year&gt;&lt;RecNum&gt;0&lt;/RecNum&gt;&lt;IDText&gt;Multi-residue determination of pharmaceutical and personal care products in vegetables&lt;/IDText&gt;&lt;DisplayText&gt;[140]&lt;/DisplayText&gt;&lt;record&gt;&lt;ref-type name="Journal Article"&gt;17&lt;/ref-type&gt;&lt;contributors&gt;&lt;authors&gt;&lt;author&gt;Wu X, Conkle J, Gan J&lt;/author&gt;&lt;/authors&gt;&lt;/contributors&gt;&lt;titles&gt;&lt;title&gt;Multi-residue determination of pharmaceutical and personal care products in vegetables&lt;/title&gt;&lt;secondary-title&gt;J Chromatogr A&lt;/secondary-title&gt;&lt;/titles&gt;&lt;dates&gt;&lt;year&gt;2012&lt;/year&gt;&lt;/dates&gt;&lt;pages&gt;78–86&lt;/pages&gt;&lt;/record&gt;&lt;/Cite&gt;&lt;/EndNote&gt;</w:instrText>
      </w:r>
      <w:r w:rsidR="005B53C8" w:rsidRPr="003F0E31">
        <w:fldChar w:fldCharType="separate"/>
      </w:r>
      <w:r w:rsidR="001E4DBA" w:rsidRPr="003F0E31">
        <w:rPr>
          <w:noProof/>
        </w:rPr>
        <w:t>[140]</w:t>
      </w:r>
      <w:r w:rsidR="005B53C8" w:rsidRPr="003F0E31">
        <w:fldChar w:fldCharType="end"/>
      </w:r>
      <w:r w:rsidR="005B53C8" w:rsidRPr="003F0E31">
        <w:t>.</w:t>
      </w:r>
    </w:p>
    <w:p w14:paraId="13002564" w14:textId="77777777" w:rsidR="002C50AF" w:rsidRPr="003F0E31" w:rsidRDefault="002C50AF" w:rsidP="00992451">
      <w:pPr>
        <w:keepNext/>
        <w:spacing w:after="0" w:afterAutospacing="0" w:line="360" w:lineRule="auto"/>
      </w:pPr>
      <w:r w:rsidRPr="003F0E31">
        <w:rPr>
          <w:noProof/>
        </w:rPr>
        <w:drawing>
          <wp:inline distT="0" distB="0" distL="0" distR="0" wp14:anchorId="0706A36A" wp14:editId="24B7C7BE">
            <wp:extent cx="5943600" cy="2885424"/>
            <wp:effectExtent l="0" t="0" r="0" b="0"/>
            <wp:docPr id="8" name="Picture 8" descr="D:\My Research papers\Antibiotic\M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 Research papers\Antibiotic\MS\Untitle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85424"/>
                    </a:xfrm>
                    <a:prstGeom prst="rect">
                      <a:avLst/>
                    </a:prstGeom>
                    <a:noFill/>
                    <a:ln>
                      <a:noFill/>
                    </a:ln>
                  </pic:spPr>
                </pic:pic>
              </a:graphicData>
            </a:graphic>
          </wp:inline>
        </w:drawing>
      </w:r>
    </w:p>
    <w:p w14:paraId="07A7272D" w14:textId="52877104" w:rsidR="002C50AF" w:rsidRPr="003F0E31" w:rsidRDefault="002C50AF" w:rsidP="00992451">
      <w:pPr>
        <w:pStyle w:val="a5"/>
        <w:spacing w:line="360" w:lineRule="auto"/>
        <w:rPr>
          <w:color w:val="auto"/>
          <w:sz w:val="24"/>
          <w:szCs w:val="24"/>
        </w:rPr>
      </w:pPr>
      <w:r w:rsidRPr="003F0E31">
        <w:rPr>
          <w:color w:val="auto"/>
          <w:sz w:val="24"/>
          <w:szCs w:val="24"/>
        </w:rPr>
        <w:t xml:space="preserve">Figure </w:t>
      </w:r>
      <w:r w:rsidRPr="003F0E31">
        <w:rPr>
          <w:color w:val="auto"/>
          <w:sz w:val="24"/>
          <w:szCs w:val="24"/>
        </w:rPr>
        <w:fldChar w:fldCharType="begin"/>
      </w:r>
      <w:r w:rsidRPr="003F0E31">
        <w:rPr>
          <w:color w:val="auto"/>
          <w:sz w:val="24"/>
          <w:szCs w:val="24"/>
        </w:rPr>
        <w:instrText xml:space="preserve"> SEQ Figure \* ARABIC </w:instrText>
      </w:r>
      <w:r w:rsidRPr="003F0E31">
        <w:rPr>
          <w:color w:val="auto"/>
          <w:sz w:val="24"/>
          <w:szCs w:val="24"/>
        </w:rPr>
        <w:fldChar w:fldCharType="separate"/>
      </w:r>
      <w:r w:rsidR="002E49B0">
        <w:rPr>
          <w:noProof/>
          <w:color w:val="auto"/>
          <w:sz w:val="24"/>
          <w:szCs w:val="24"/>
        </w:rPr>
        <w:t>4</w:t>
      </w:r>
      <w:r w:rsidRPr="003F0E31">
        <w:rPr>
          <w:color w:val="auto"/>
          <w:sz w:val="24"/>
          <w:szCs w:val="24"/>
        </w:rPr>
        <w:fldChar w:fldCharType="end"/>
      </w:r>
      <w:r w:rsidRPr="003F0E31">
        <w:rPr>
          <w:color w:val="auto"/>
          <w:sz w:val="24"/>
          <w:szCs w:val="24"/>
        </w:rPr>
        <w:t xml:space="preserve"> Overall Process for Antibiotic to the environment</w:t>
      </w:r>
    </w:p>
    <w:p w14:paraId="3296A584" w14:textId="43BB78E1" w:rsidR="00AA623A" w:rsidRPr="003F0E31" w:rsidRDefault="001E270D" w:rsidP="009E2D5C">
      <w:pPr>
        <w:spacing w:after="0" w:afterAutospacing="0" w:line="360" w:lineRule="auto"/>
      </w:pPr>
      <w:r w:rsidRPr="003F0E31">
        <w:lastRenderedPageBreak/>
        <w:t>In addition, l</w:t>
      </w:r>
      <w:r w:rsidR="00AA623A" w:rsidRPr="003F0E31">
        <w:t xml:space="preserve">ivestock products that are polluted by antibiotics could result in harmful effects </w:t>
      </w:r>
      <w:r w:rsidR="00737B55" w:rsidRPr="003F0E31">
        <w:t xml:space="preserve">on </w:t>
      </w:r>
      <w:r w:rsidR="00AA623A" w:rsidRPr="003F0E31">
        <w:t>humans</w:t>
      </w:r>
      <w:r w:rsidRPr="003F0E31">
        <w:t>. Medically reported that it is harmful</w:t>
      </w:r>
      <w:r w:rsidR="00AA623A" w:rsidRPr="003F0E31">
        <w:t xml:space="preserve"> as allergic reactions or anaphylaxis, and disturbing the microflora residing in the gastrointestinal tract. A proper withdrawal time should be kept</w:t>
      </w:r>
      <w:r w:rsidR="00817259" w:rsidRPr="003F0E31">
        <w:t xml:space="preserve"> to avoid having those pollutants in </w:t>
      </w:r>
      <w:r w:rsidR="00737B55" w:rsidRPr="003F0E31">
        <w:t xml:space="preserve">the </w:t>
      </w:r>
      <w:r w:rsidR="00817259" w:rsidRPr="003F0E31">
        <w:t>meat before slaughtering the animal</w:t>
      </w:r>
      <w:r w:rsidR="00AA623A" w:rsidRPr="003F0E31">
        <w:t xml:space="preserve">. </w:t>
      </w:r>
      <w:r w:rsidR="00817259" w:rsidRPr="003F0E31">
        <w:t>A</w:t>
      </w:r>
      <w:r w:rsidR="00AA623A" w:rsidRPr="003F0E31">
        <w:t>nother mechanism in which resistance could occur</w:t>
      </w:r>
      <w:r w:rsidR="00817259" w:rsidRPr="003F0E31">
        <w:t xml:space="preserve"> was demonstrated that antibiotics in wastewater extensively </w:t>
      </w:r>
      <w:r w:rsidR="00AA623A" w:rsidRPr="003F0E31">
        <w:fldChar w:fldCharType="begin"/>
      </w:r>
      <w:r w:rsidR="001E4DBA" w:rsidRPr="003F0E31">
        <w:instrText xml:space="preserve"> ADDIN EN.CITE &lt;EndNote&gt;&lt;Cite&gt;&lt;Author&gt;Kadim&lt;/Author&gt;&lt;Year&gt;2014&lt;/Year&gt;&lt;RecNum&gt;0&lt;/RecNum&gt;&lt;IDText&gt;Chemical contaminates of meat and meat products, which threaten human health&lt;/IDText&gt;&lt;DisplayText&gt;[141, 142]&lt;/DisplayText&gt;&lt;record&gt;&lt;ref-type name="Report"&gt;27&lt;/ref-type&gt;&lt;contributors&gt;&lt;authors&gt;&lt;author&gt;Kadim&lt;/author&gt;&lt;/authors&gt;&lt;/contributors&gt;&lt;titles&gt;&lt;title&gt;Chemical contaminates of meat and meat products, which threaten human health&lt;/title&gt;&lt;/titles&gt;&lt;dates&gt;&lt;year&gt;2014&lt;/year&gt;&lt;/dates&gt;&lt;publisher&gt;idosi&lt;/publisher&gt;&lt;/record&gt;&lt;/Cite&gt;&lt;Cite&gt;&lt;Author&gt;Kümmerer&lt;/Author&gt;&lt;Year&gt;2008&lt;/Year&gt;&lt;RecNum&gt;0&lt;/RecNum&gt;&lt;IDText&gt;Pharmaceuticals in the environment – a brief summary&lt;/IDText&gt;&lt;record&gt;&lt;ref-type name="Book"&gt;6&lt;/ref-type&gt;&lt;contributors&gt;&lt;authors&gt;&lt;author&gt;Kümmerer&lt;/author&gt;&lt;/authors&gt;&lt;/contributors&gt;&lt;titles&gt;&lt;title&gt;Pharmaceuticals in the environment – a brief summary&lt;/title&gt;&lt;/titles&gt;&lt;dates&gt;&lt;year&gt;2008&lt;/year&gt;&lt;/dates&gt;&lt;pub-location&gt;Berlin&lt;/pub-location&gt;&lt;publisher&gt;Springer&lt;/publisher&gt;&lt;/record&gt;&lt;/Cite&gt;&lt;/EndNote&gt;</w:instrText>
      </w:r>
      <w:r w:rsidR="00AA623A" w:rsidRPr="003F0E31">
        <w:fldChar w:fldCharType="separate"/>
      </w:r>
      <w:r w:rsidR="001E4DBA" w:rsidRPr="003F0E31">
        <w:rPr>
          <w:noProof/>
        </w:rPr>
        <w:t>[141, 142]</w:t>
      </w:r>
      <w:r w:rsidR="00AA623A" w:rsidRPr="003F0E31">
        <w:fldChar w:fldCharType="end"/>
      </w:r>
      <w:r w:rsidR="00AA623A" w:rsidRPr="003F0E31">
        <w:t>, and has seen that the amount of antibiotics eventually reaches the environment which is in the range of ng/L to µg/L, which is thought to be negligible, but little is known about the fate of metabolites and how it affects humans. The low dose and long-term effect of medications or antibiotics in wastewater eventually reused in agriculture and reaching human</w:t>
      </w:r>
      <w:r w:rsidR="00CB5A60" w:rsidRPr="003F0E31">
        <w:t>s</w:t>
      </w:r>
      <w:r w:rsidR="00AA623A" w:rsidRPr="003F0E31">
        <w:t xml:space="preserve"> by consumption </w:t>
      </w:r>
      <w:r w:rsidR="00CB5A60" w:rsidRPr="003F0E31">
        <w:t>are</w:t>
      </w:r>
      <w:r w:rsidR="00AA623A" w:rsidRPr="003F0E31">
        <w:t xml:space="preserve"> also not known. The</w:t>
      </w:r>
      <w:r w:rsidR="00817259" w:rsidRPr="003F0E31">
        <w:t xml:space="preserve">re </w:t>
      </w:r>
      <w:r w:rsidR="00737B55" w:rsidRPr="003F0E31">
        <w:t xml:space="preserve">are a </w:t>
      </w:r>
      <w:r w:rsidR="00817259" w:rsidRPr="003F0E31">
        <w:t>few recommendation</w:t>
      </w:r>
      <w:r w:rsidR="00737B55" w:rsidRPr="003F0E31">
        <w:t>s</w:t>
      </w:r>
      <w:r w:rsidR="00817259" w:rsidRPr="003F0E31">
        <w:t xml:space="preserve"> that</w:t>
      </w:r>
      <w:r w:rsidR="00AA623A" w:rsidRPr="003F0E31">
        <w:t xml:space="preserve"> consequence</w:t>
      </w:r>
      <w:r w:rsidR="00737B55" w:rsidRPr="003F0E31">
        <w:t>s</w:t>
      </w:r>
      <w:r w:rsidR="00AA623A" w:rsidRPr="003F0E31">
        <w:t xml:space="preserve"> </w:t>
      </w:r>
      <w:r w:rsidR="00CB5A60" w:rsidRPr="003F0E31">
        <w:t>of</w:t>
      </w:r>
      <w:r w:rsidR="00AA623A" w:rsidRPr="003F0E31">
        <w:t xml:space="preserve"> babies, fetuses</w:t>
      </w:r>
      <w:r w:rsidR="00CB5A60" w:rsidRPr="003F0E31">
        <w:t>,</w:t>
      </w:r>
      <w:r w:rsidR="00AA623A" w:rsidRPr="003F0E31">
        <w:t xml:space="preserve"> and </w:t>
      </w:r>
      <w:r w:rsidR="00CB5A60" w:rsidRPr="003F0E31">
        <w:t xml:space="preserve">the </w:t>
      </w:r>
      <w:r w:rsidR="00AA623A" w:rsidRPr="003F0E31">
        <w:t>elderly should also be considered and studied</w:t>
      </w:r>
      <w:r w:rsidR="00AA623A" w:rsidRPr="003F0E31">
        <w:fldChar w:fldCharType="begin"/>
      </w:r>
      <w:r w:rsidR="001E4DBA" w:rsidRPr="003F0E31">
        <w:instrText xml:space="preserve"> ADDIN EN.CITE &lt;EndNote&gt;&lt;Cite&gt;&lt;Author&gt;Kümmerer&lt;/Author&gt;&lt;Year&gt;2008&lt;/Year&gt;&lt;RecNum&gt;0&lt;/RecNum&gt;&lt;IDText&gt;Pharmaceuticals in the environment – a brief summary&lt;/IDText&gt;&lt;DisplayText&gt;[142]&lt;/DisplayText&gt;&lt;record&gt;&lt;ref-type name="Book"&gt;6&lt;/ref-type&gt;&lt;contributors&gt;&lt;authors&gt;&lt;author&gt;Kümmerer&lt;/author&gt;&lt;/authors&gt;&lt;/contributors&gt;&lt;titles&gt;&lt;title&gt;Pharmaceuticals in the environment – a brief summary&lt;/title&gt;&lt;/titles&gt;&lt;dates&gt;&lt;year&gt;2008&lt;/year&gt;&lt;/dates&gt;&lt;pub-location&gt;Berlin&lt;/pub-location&gt;&lt;publisher&gt;Springer&lt;/publisher&gt;&lt;/record&gt;&lt;/Cite&gt;&lt;/EndNote&gt;</w:instrText>
      </w:r>
      <w:r w:rsidR="00AA623A" w:rsidRPr="003F0E31">
        <w:fldChar w:fldCharType="separate"/>
      </w:r>
      <w:r w:rsidR="001E4DBA" w:rsidRPr="003F0E31">
        <w:rPr>
          <w:noProof/>
        </w:rPr>
        <w:t>[142]</w:t>
      </w:r>
      <w:r w:rsidR="00AA623A" w:rsidRPr="003F0E31">
        <w:fldChar w:fldCharType="end"/>
      </w:r>
      <w:r w:rsidR="00AA623A" w:rsidRPr="003F0E31">
        <w:t>. The occurrence of sub-therapeutic doses of antibiotics on bacteria over a prolonged period leads to resistance, which is a threat to the environment</w:t>
      </w:r>
      <w:r w:rsidR="00AA623A" w:rsidRPr="003F0E31">
        <w:fldChar w:fldCharType="begin"/>
      </w:r>
      <w:r w:rsidR="00267929" w:rsidRPr="003F0E31">
        <w:instrText xml:space="preserve"> ADDIN EN.CITE &lt;EndNote&gt;&lt;Cite&gt;&lt;Author&gt;Al-Bahry S&lt;/Author&gt;&lt;Year&gt;2012&lt;/Year&gt;&lt;RecNum&gt;0&lt;/RecNum&gt;&lt;IDText&gt;Antibiotic resistant bacteria used as bioindicators of environmental pollution produced by tertiary treated sewage effluent&lt;/IDText&gt;&lt;DisplayText&gt;[45]&lt;/DisplayText&gt;&lt;record&gt;&lt;ref-type name="Journal Article"&gt;17&lt;/ref-type&gt;&lt;contributors&gt;&lt;authors&gt;&lt;author&gt;Al-Bahry S, Mahmoud I, Al-Musharafi S&lt;/author&gt;&lt;/authors&gt;&lt;/contributors&gt;&lt;titles&gt;&lt;title&gt;Antibiotic resistant bacteria used as bioindicators of environmental pollution produced by tertiary treated sewage effluent&lt;/title&gt;&lt;secondary-title&gt;WIT Trans Ecol Environ&lt;/secondary-title&gt;&lt;/titles&gt;&lt;dates&gt;&lt;year&gt;2012&lt;/year&gt;&lt;/dates&gt;&lt;pages&gt;313–321&lt;/pages&gt;&lt;/record&gt;&lt;/Cite&gt;&lt;/EndNote&gt;</w:instrText>
      </w:r>
      <w:r w:rsidR="00AA623A" w:rsidRPr="003F0E31">
        <w:fldChar w:fldCharType="separate"/>
      </w:r>
      <w:r w:rsidR="00267929" w:rsidRPr="003F0E31">
        <w:rPr>
          <w:noProof/>
        </w:rPr>
        <w:t>[45]</w:t>
      </w:r>
      <w:r w:rsidR="00AA623A" w:rsidRPr="003F0E31">
        <w:fldChar w:fldCharType="end"/>
      </w:r>
      <w:r w:rsidR="00AA623A" w:rsidRPr="003F0E31">
        <w:t>.</w:t>
      </w:r>
    </w:p>
    <w:p w14:paraId="58588D52" w14:textId="0A19260F" w:rsidR="00AA623A" w:rsidRPr="003F0E31" w:rsidRDefault="00CB5A60" w:rsidP="009E2D5C">
      <w:pPr>
        <w:spacing w:line="360" w:lineRule="auto"/>
      </w:pPr>
      <w:r w:rsidRPr="003F0E31">
        <w:t xml:space="preserve">It was </w:t>
      </w:r>
      <w:r w:rsidR="00AA623A" w:rsidRPr="003F0E31">
        <w:t xml:space="preserve">demonstrated that the antiepileptic carbamazepine had a significant and specific chronic effect against the oligochaete </w:t>
      </w:r>
      <w:r w:rsidRPr="003F0E31">
        <w:t>C</w:t>
      </w:r>
      <w:r w:rsidR="00AA623A" w:rsidRPr="003F0E31">
        <w:t>hironomus at environmentally relevant concentrations</w:t>
      </w:r>
      <w:r w:rsidRPr="003F0E31">
        <w:fldChar w:fldCharType="begin"/>
      </w:r>
      <w:r w:rsidR="001E4DBA" w:rsidRPr="003F0E31">
        <w:instrText xml:space="preserve"> ADDIN EN.CITE &lt;EndNote&gt;&lt;Cite&gt;&lt;Author&gt;Oetken M&lt;/Author&gt;&lt;Year&gt;2005&lt;/Year&gt;&lt;RecNum&gt;0&lt;/RecNum&gt;&lt;IDText&gt;Effects of Pharmaceuticals on Aquatic Invertebrates. Part I. The antiepileptic drug carbamazepine&lt;/IDText&gt;&lt;DisplayText&gt;[143]&lt;/DisplayText&gt;&lt;record&gt;&lt;ref-type name="Journal Article"&gt;17&lt;/ref-type&gt;&lt;contributors&gt;&lt;authors&gt;&lt;author&gt;Oetken M, Nentwig G, Lçffler D, Ternes T, Oehlmann J&lt;/author&gt;&lt;/authors&gt;&lt;/contributors&gt;&lt;titles&gt;&lt;title&gt;Effects of Pharmaceuticals on Aquatic Invertebrates. Part I. The antiepileptic drug carbamazepine&lt;/title&gt;&lt;secondary-title&gt;Arch Environ Contam Toxicol&lt;/secondary-title&gt;&lt;/titles&gt;&lt;dates&gt;&lt;year&gt;2005&lt;/year&gt;&lt;/dates&gt;&lt;pages&gt;353–361&lt;/pages&gt;&lt;/record&gt;&lt;/Cite&gt;&lt;/EndNote&gt;</w:instrText>
      </w:r>
      <w:r w:rsidRPr="003F0E31">
        <w:fldChar w:fldCharType="separate"/>
      </w:r>
      <w:r w:rsidR="001E4DBA" w:rsidRPr="003F0E31">
        <w:rPr>
          <w:noProof/>
        </w:rPr>
        <w:t>[143]</w:t>
      </w:r>
      <w:r w:rsidRPr="003F0E31">
        <w:fldChar w:fldCharType="end"/>
      </w:r>
      <w:r w:rsidR="00AA623A" w:rsidRPr="003F0E31">
        <w:t xml:space="preserve">. This is further highlighted in the </w:t>
      </w:r>
      <w:r w:rsidR="00817259" w:rsidRPr="003F0E31">
        <w:t xml:space="preserve">previously published </w:t>
      </w:r>
      <w:r w:rsidR="00AA623A" w:rsidRPr="003F0E31">
        <w:t xml:space="preserve">study </w:t>
      </w:r>
      <w:r w:rsidR="00AA623A" w:rsidRPr="003F0E31">
        <w:fldChar w:fldCharType="begin"/>
      </w:r>
      <w:r w:rsidR="001E4DBA" w:rsidRPr="003F0E31">
        <w:instrText xml:space="preserve"> ADDIN EN.CITE &lt;EndNote&gt;&lt;Cite&gt;&lt;Author&gt;Flaherty CM&lt;/Author&gt;&lt;Year&gt;2005&lt;/Year&gt;&lt;RecNum&gt;0&lt;/RecNum&gt;&lt;IDText&gt;Effects of pharmaceuticals on Daphnia survival, growth, and reproduction&lt;/IDText&gt;&lt;DisplayText&gt;[144]&lt;/DisplayText&gt;&lt;record&gt;&lt;ref-type name="Journal Article"&gt;17&lt;/ref-type&gt;&lt;contributors&gt;&lt;authors&gt;&lt;author&gt;Flaherty CM, Dodson SI&lt;/author&gt;&lt;/authors&gt;&lt;/contributors&gt;&lt;titles&gt;&lt;title&gt;Effects of pharmaceuticals on Daphnia survival, growth, and reproduction&lt;/title&gt;&lt;secondary-title&gt;Chemosphere&lt;/secondary-title&gt;&lt;/titles&gt;&lt;dates&gt;&lt;year&gt;2005&lt;/year&gt;&lt;/dates&gt;&lt;pages&gt;200–207&lt;/pages&gt;&lt;/record&gt;&lt;/Cite&gt;&lt;/EndNote&gt;</w:instrText>
      </w:r>
      <w:r w:rsidR="00AA623A" w:rsidRPr="003F0E31">
        <w:fldChar w:fldCharType="separate"/>
      </w:r>
      <w:r w:rsidR="001E4DBA" w:rsidRPr="003F0E31">
        <w:rPr>
          <w:noProof/>
        </w:rPr>
        <w:t>[144]</w:t>
      </w:r>
      <w:r w:rsidR="00AA623A" w:rsidRPr="003F0E31">
        <w:fldChar w:fldCharType="end"/>
      </w:r>
      <w:r w:rsidR="00AA623A" w:rsidRPr="003F0E31">
        <w:t xml:space="preserve"> that chronic fluoxetine exposure at </w:t>
      </w:r>
      <w:r w:rsidRPr="003F0E31">
        <w:t xml:space="preserve">a </w:t>
      </w:r>
      <w:r w:rsidR="00AA623A" w:rsidRPr="003F0E31">
        <w:t xml:space="preserve">low concentration significantly increased the daphnia fecundity. There is a poor understanding of the risks and effects that the pharmaceuticals and their metabolites implications. </w:t>
      </w:r>
      <w:r w:rsidR="00FB6A8D" w:rsidRPr="003F0E31">
        <w:t>To avoid the flushing of unused medications, city</w:t>
      </w:r>
      <w:r w:rsidR="00AA623A" w:rsidRPr="003F0E31">
        <w:t xml:space="preserve"> management </w:t>
      </w:r>
      <w:r w:rsidR="00FB6A8D" w:rsidRPr="003F0E31">
        <w:t xml:space="preserve">has taken steps </w:t>
      </w:r>
      <w:r w:rsidR="00AA623A" w:rsidRPr="003F0E31">
        <w:t>to reduce risk</w:t>
      </w:r>
      <w:r w:rsidR="00FB6A8D" w:rsidRPr="003F0E31">
        <w:t xml:space="preserve"> and they</w:t>
      </w:r>
      <w:r w:rsidR="00AA623A" w:rsidRPr="003F0E31">
        <w:t xml:space="preserve"> are returning me</w:t>
      </w:r>
      <w:r w:rsidR="00FB6A8D" w:rsidRPr="003F0E31">
        <w:t>dications to pharmacies</w:t>
      </w:r>
      <w:r w:rsidR="00AA623A" w:rsidRPr="003F0E31">
        <w:t xml:space="preserve">. Another method </w:t>
      </w:r>
      <w:r w:rsidR="00737B55" w:rsidRPr="003F0E31">
        <w:t>of</w:t>
      </w:r>
      <w:r w:rsidR="00FB6A8D" w:rsidRPr="003F0E31">
        <w:t xml:space="preserve"> minimizing the amount of pharmaceuticals in the wastewater </w:t>
      </w:r>
      <w:r w:rsidR="00AA623A" w:rsidRPr="003F0E31">
        <w:t>is to have adv</w:t>
      </w:r>
      <w:r w:rsidR="00FB6A8D" w:rsidRPr="003F0E31">
        <w:t>anced effluent treatment plants</w:t>
      </w:r>
      <w:r w:rsidR="00AA623A" w:rsidRPr="003F0E31">
        <w:t xml:space="preserve">. </w:t>
      </w:r>
      <w:r w:rsidRPr="003F0E31">
        <w:t>Also</w:t>
      </w:r>
      <w:r w:rsidR="00AA623A" w:rsidRPr="003F0E31">
        <w:t>, prescribing awareness should be done such as the overuse of antibiotics in viral infections</w:t>
      </w:r>
      <w:r w:rsidR="00AA623A" w:rsidRPr="003F0E31">
        <w:fldChar w:fldCharType="begin"/>
      </w:r>
      <w:r w:rsidR="001E4DBA" w:rsidRPr="003F0E31">
        <w:instrText xml:space="preserve"> ADDIN EN.CITE &lt;EndNote&gt;&lt;Cite&gt;&lt;Author&gt;Kümmerer&lt;/Author&gt;&lt;Year&gt;2008&lt;/Year&gt;&lt;RecNum&gt;0&lt;/RecNum&gt;&lt;IDText&gt;Pharmaceuticals in the environment – a brief summary&lt;/IDText&gt;&lt;DisplayText&gt;[142]&lt;/DisplayText&gt;&lt;record&gt;&lt;ref-type name="Book"&gt;6&lt;/ref-type&gt;&lt;contributors&gt;&lt;authors&gt;&lt;author&gt;Kümmerer&lt;/author&gt;&lt;/authors&gt;&lt;/contributors&gt;&lt;titles&gt;&lt;title&gt;Pharmaceuticals in the environment – a brief summary&lt;/title&gt;&lt;/titles&gt;&lt;dates&gt;&lt;year&gt;2008&lt;/year&gt;&lt;/dates&gt;&lt;pub-location&gt;Berlin&lt;/pub-location&gt;&lt;publisher&gt;Springer&lt;/publisher&gt;&lt;/record&gt;&lt;/Cite&gt;&lt;/EndNote&gt;</w:instrText>
      </w:r>
      <w:r w:rsidR="00AA623A" w:rsidRPr="003F0E31">
        <w:fldChar w:fldCharType="separate"/>
      </w:r>
      <w:r w:rsidR="001E4DBA" w:rsidRPr="003F0E31">
        <w:rPr>
          <w:noProof/>
        </w:rPr>
        <w:t>[142]</w:t>
      </w:r>
      <w:r w:rsidR="00AA623A" w:rsidRPr="003F0E31">
        <w:fldChar w:fldCharType="end"/>
      </w:r>
      <w:r w:rsidR="00992451" w:rsidRPr="003F0E31">
        <w:t>.</w:t>
      </w:r>
    </w:p>
    <w:p w14:paraId="583270DC" w14:textId="77777777" w:rsidR="00AA623A" w:rsidRPr="003F0E31" w:rsidRDefault="00AA623A" w:rsidP="00992451">
      <w:pPr>
        <w:pStyle w:val="1"/>
        <w:spacing w:line="360" w:lineRule="auto"/>
      </w:pPr>
      <w:r w:rsidRPr="003F0E31">
        <w:t xml:space="preserve">Conclusion and </w:t>
      </w:r>
      <w:r w:rsidR="00181308" w:rsidRPr="003F0E31">
        <w:t>Recommendations</w:t>
      </w:r>
      <w:r w:rsidRPr="003F0E31">
        <w:t>:</w:t>
      </w:r>
    </w:p>
    <w:p w14:paraId="22207B3F" w14:textId="1F96B88C" w:rsidR="00AA623A" w:rsidRPr="003F0E31" w:rsidRDefault="00E2780B" w:rsidP="009E2D5C">
      <w:pPr>
        <w:spacing w:line="360" w:lineRule="auto"/>
      </w:pPr>
      <w:r w:rsidRPr="003F0E31">
        <w:t>Antibiotics have been found in treated wastewater effluent in different countries. Water treatment is not a well-researched process, but recent studies show that many treatment processes allow the reintroduction of antibiotics, antibiotic resistance genes, and resistant organisms back into the environment. Detailed studies are required to be conducted. In this review, important aspects of antibiotic pollution in waters, the removal efficiency of CWs for antibiotic removal</w:t>
      </w:r>
      <w:r w:rsidR="00737B55" w:rsidRPr="003F0E31">
        <w:t>,</w:t>
      </w:r>
      <w:r w:rsidRPr="003F0E31">
        <w:t xml:space="preserve"> </w:t>
      </w:r>
      <w:r w:rsidRPr="003F0E31">
        <w:lastRenderedPageBreak/>
        <w:t xml:space="preserve">and that antibiotic pollution affect many things which taken together poses several challenges for environmental scientists are highlighted. It has been discovered that four main factors are affecting the performance of CWs used for the treatment of antibiotics in water supplies, the types configurations of CWs, hydraulic load rates, substrates, plants, and microorganisms. </w:t>
      </w:r>
      <w:r w:rsidR="00FB6A8D" w:rsidRPr="003F0E31">
        <w:t>From several previously published studies repo</w:t>
      </w:r>
      <w:r w:rsidR="00737B55" w:rsidRPr="003F0E31">
        <w:t>r</w:t>
      </w:r>
      <w:r w:rsidR="00FB6A8D" w:rsidRPr="003F0E31">
        <w:t xml:space="preserve">ted that CW is better technology for antibiotic removal from water. </w:t>
      </w:r>
      <w:r w:rsidR="008B0E26" w:rsidRPr="003F0E31">
        <w:t xml:space="preserve">However, there </w:t>
      </w:r>
      <w:r w:rsidR="00737B55" w:rsidRPr="003F0E31">
        <w:t xml:space="preserve">is a </w:t>
      </w:r>
      <w:r w:rsidR="008B0E26" w:rsidRPr="003F0E31">
        <w:t xml:space="preserve">research and data gap on antibiotics </w:t>
      </w:r>
      <w:r w:rsidR="008B0E26" w:rsidRPr="003F0E31">
        <w:rPr>
          <w:sz w:val="23"/>
          <w:szCs w:val="23"/>
        </w:rPr>
        <w:t xml:space="preserve">and </w:t>
      </w:r>
      <w:r w:rsidR="00737B55" w:rsidRPr="003F0E31">
        <w:rPr>
          <w:sz w:val="23"/>
          <w:szCs w:val="23"/>
        </w:rPr>
        <w:t xml:space="preserve">a </w:t>
      </w:r>
      <w:r w:rsidR="008B0E26" w:rsidRPr="003F0E31">
        <w:rPr>
          <w:sz w:val="23"/>
          <w:szCs w:val="23"/>
        </w:rPr>
        <w:t xml:space="preserve">need to investigate more as industrialization and urbanization </w:t>
      </w:r>
      <w:r w:rsidR="00737B55" w:rsidRPr="003F0E31">
        <w:rPr>
          <w:sz w:val="23"/>
          <w:szCs w:val="23"/>
        </w:rPr>
        <w:t xml:space="preserve">are </w:t>
      </w:r>
      <w:r w:rsidR="008B0E26" w:rsidRPr="003F0E31">
        <w:rPr>
          <w:sz w:val="23"/>
          <w:szCs w:val="23"/>
        </w:rPr>
        <w:t xml:space="preserve">changing the world every day and creating different water issues. </w:t>
      </w:r>
      <w:r w:rsidR="00E44200" w:rsidRPr="003F0E31">
        <w:rPr>
          <w:sz w:val="23"/>
          <w:szCs w:val="23"/>
        </w:rPr>
        <w:t>Constructed wetlands may not treat highly toxic modern wastewater till it is pre-treated in special installations. In climates with cold winters, bacteria and plants living in the constructed wetland’s soil die back and release their own nutrients back into the system. A constructed wetland’s biological processes are not well understood. Residual pollutants may ha</w:t>
      </w:r>
      <w:r w:rsidR="00737B55" w:rsidRPr="003F0E31">
        <w:rPr>
          <w:sz w:val="23"/>
          <w:szCs w:val="23"/>
        </w:rPr>
        <w:t>rm</w:t>
      </w:r>
      <w:r w:rsidR="00E44200" w:rsidRPr="003F0E31">
        <w:rPr>
          <w:sz w:val="23"/>
          <w:szCs w:val="23"/>
        </w:rPr>
        <w:t xml:space="preserve"> the reserve’s wildlife. </w:t>
      </w:r>
      <w:r w:rsidR="00FB6A8D" w:rsidRPr="003F0E31">
        <w:t xml:space="preserve">Hence, more research is required, especially to study the effluents and </w:t>
      </w:r>
      <w:r w:rsidR="00737B55" w:rsidRPr="003F0E31">
        <w:t xml:space="preserve">their </w:t>
      </w:r>
      <w:r w:rsidR="00FB6A8D" w:rsidRPr="003F0E31">
        <w:t xml:space="preserve">analysis for the concentration of antibiotics. </w:t>
      </w:r>
      <w:r w:rsidR="00AA623A" w:rsidRPr="003F0E31">
        <w:t>In addition, this review also suggests investigating more advanced technologies, such as photo-catalysis and nanotechnology in wastewater treatment plants to get rid of antibiotics, which can eventually harm the environment, humans</w:t>
      </w:r>
      <w:r w:rsidR="00CB5A60" w:rsidRPr="003F0E31">
        <w:t>,</w:t>
      </w:r>
      <w:r w:rsidR="00AA623A" w:rsidRPr="003F0E31">
        <w:t xml:space="preserve"> and animals. Further, </w:t>
      </w:r>
      <w:r w:rsidR="00CB5A60" w:rsidRPr="003F0E31">
        <w:t xml:space="preserve">the </w:t>
      </w:r>
      <w:r w:rsidR="00AA623A" w:rsidRPr="003F0E31">
        <w:t>development of guidelines is crucial in amounts of antibiotics acceptably occurring in treated wastewater effluent and if they could be suitable for agriculture without causing any harm.</w:t>
      </w:r>
      <w:r w:rsidR="00034145" w:rsidRPr="003F0E31">
        <w:t xml:space="preserve"> CWs should include different types of plants and activated carbon fiber to get better results. </w:t>
      </w:r>
      <w:r w:rsidR="00034145" w:rsidRPr="003F0E31">
        <w:rPr>
          <w:sz w:val="23"/>
          <w:szCs w:val="23"/>
        </w:rPr>
        <w:t>It is recommended that before selection of plants for wetlands; consider the condition such as weather of the area, type of wetlands, and type of water need</w:t>
      </w:r>
      <w:r w:rsidR="00737B55" w:rsidRPr="003F0E31">
        <w:rPr>
          <w:sz w:val="23"/>
          <w:szCs w:val="23"/>
        </w:rPr>
        <w:t>s</w:t>
      </w:r>
      <w:r w:rsidR="00034145" w:rsidRPr="003F0E31">
        <w:rPr>
          <w:sz w:val="23"/>
          <w:szCs w:val="23"/>
        </w:rPr>
        <w:t xml:space="preserve"> to be treated so that removal percentage should be higher. </w:t>
      </w:r>
      <w:r w:rsidR="00737B55" w:rsidRPr="003F0E31">
        <w:rPr>
          <w:sz w:val="23"/>
          <w:szCs w:val="23"/>
        </w:rPr>
        <w:t xml:space="preserve">The addition </w:t>
      </w:r>
      <w:r w:rsidR="00034145" w:rsidRPr="003F0E31">
        <w:rPr>
          <w:sz w:val="23"/>
          <w:szCs w:val="23"/>
        </w:rPr>
        <w:t xml:space="preserve">of biochar/ACF boosts </w:t>
      </w:r>
      <w:r w:rsidR="00737B55" w:rsidRPr="003F0E31">
        <w:rPr>
          <w:sz w:val="23"/>
          <w:szCs w:val="23"/>
        </w:rPr>
        <w:t xml:space="preserve">the </w:t>
      </w:r>
      <w:r w:rsidR="00034145" w:rsidRPr="003F0E31">
        <w:rPr>
          <w:sz w:val="23"/>
          <w:szCs w:val="23"/>
        </w:rPr>
        <w:t xml:space="preserve">efficiency of the system. It is recommended that select an efficient material for media. Wood biochar is less expensive than others. </w:t>
      </w:r>
    </w:p>
    <w:p w14:paraId="5324D2C3" w14:textId="77777777" w:rsidR="00834B59" w:rsidRPr="003F0E31" w:rsidRDefault="00AA623A" w:rsidP="00992451">
      <w:pPr>
        <w:pStyle w:val="1"/>
        <w:spacing w:line="360" w:lineRule="auto"/>
      </w:pPr>
      <w:r w:rsidRPr="003F0E31">
        <w:t>References:</w:t>
      </w:r>
    </w:p>
    <w:p w14:paraId="46B6697E" w14:textId="77777777" w:rsidR="002E7293" w:rsidRPr="003F0E31" w:rsidRDefault="00834B59" w:rsidP="002E7293">
      <w:pPr>
        <w:pStyle w:val="EndNoteBibliography"/>
        <w:spacing w:after="0"/>
        <w:ind w:left="720" w:hanging="720"/>
      </w:pPr>
      <w:r w:rsidRPr="003F0E31">
        <w:rPr>
          <w:rFonts w:ascii="Times New Roman" w:hAnsi="Times New Roman" w:cs="Times New Roman"/>
        </w:rPr>
        <w:fldChar w:fldCharType="begin"/>
      </w:r>
      <w:r w:rsidRPr="003F0E31">
        <w:rPr>
          <w:rFonts w:ascii="Times New Roman" w:hAnsi="Times New Roman" w:cs="Times New Roman"/>
        </w:rPr>
        <w:instrText xml:space="preserve"> ADDIN EN.REFLIST </w:instrText>
      </w:r>
      <w:r w:rsidRPr="003F0E31">
        <w:rPr>
          <w:rFonts w:ascii="Times New Roman" w:hAnsi="Times New Roman" w:cs="Times New Roman"/>
        </w:rPr>
        <w:fldChar w:fldCharType="separate"/>
      </w:r>
      <w:r w:rsidR="002E7293" w:rsidRPr="003F0E31">
        <w:t>1.</w:t>
      </w:r>
      <w:r w:rsidR="002E7293" w:rsidRPr="003F0E31">
        <w:tab/>
        <w:t xml:space="preserve">Hughes SR, K.P., Brown LE, </w:t>
      </w:r>
      <w:r w:rsidR="002E7293" w:rsidRPr="003F0E31">
        <w:rPr>
          <w:i/>
        </w:rPr>
        <w:t>Global synthesis and critical evaluation of pharmaceutical data sets collected from river systems.</w:t>
      </w:r>
      <w:r w:rsidR="002E7293" w:rsidRPr="003F0E31">
        <w:t xml:space="preserve"> Environ Sci Technol, 2013: p. 661–77.</w:t>
      </w:r>
    </w:p>
    <w:p w14:paraId="5EF9DAC4" w14:textId="77777777" w:rsidR="002E7293" w:rsidRPr="003F0E31" w:rsidRDefault="002E7293" w:rsidP="002E7293">
      <w:pPr>
        <w:pStyle w:val="EndNoteBibliography"/>
        <w:spacing w:after="0"/>
        <w:ind w:left="720" w:hanging="720"/>
      </w:pPr>
      <w:r w:rsidRPr="003F0E31">
        <w:t>2.</w:t>
      </w:r>
      <w:r w:rsidRPr="003F0E31">
        <w:tab/>
        <w:t xml:space="preserve">Huang, X., Liu, C., Li, K., Su, J., Zhu, G., and Liu, L, </w:t>
      </w:r>
      <w:r w:rsidRPr="003F0E31">
        <w:rPr>
          <w:i/>
        </w:rPr>
        <w:t>Performance of vertical up-flow constructed wetlands on swine wastewater containing tetracyclines and tet genes.</w:t>
      </w:r>
      <w:r w:rsidRPr="003F0E31">
        <w:t xml:space="preserve"> Water Res, 2015: p. 109-117.</w:t>
      </w:r>
    </w:p>
    <w:p w14:paraId="324A82CC" w14:textId="77777777" w:rsidR="002E7293" w:rsidRPr="003F0E31" w:rsidRDefault="002E7293" w:rsidP="002E7293">
      <w:pPr>
        <w:pStyle w:val="EndNoteBibliography"/>
        <w:spacing w:after="0"/>
        <w:ind w:left="720" w:hanging="720"/>
      </w:pPr>
      <w:r w:rsidRPr="003F0E31">
        <w:t>3.</w:t>
      </w:r>
      <w:r w:rsidRPr="003F0E31">
        <w:tab/>
        <w:t xml:space="preserve">Gao, L., et al., </w:t>
      </w:r>
      <w:r w:rsidRPr="003F0E31">
        <w:rPr>
          <w:i/>
        </w:rPr>
        <w:t>Occurrence of antibiotics in eight sewage treatment plants in Beijing, China.</w:t>
      </w:r>
      <w:r w:rsidRPr="003F0E31">
        <w:t xml:space="preserve"> Chemosphere, 2012. </w:t>
      </w:r>
      <w:r w:rsidRPr="003F0E31">
        <w:rPr>
          <w:b/>
        </w:rPr>
        <w:t>86</w:t>
      </w:r>
      <w:r w:rsidRPr="003F0E31">
        <w:t>(6): p. 665-671.</w:t>
      </w:r>
    </w:p>
    <w:p w14:paraId="6F888DAB" w14:textId="77777777" w:rsidR="002E7293" w:rsidRPr="003F0E31" w:rsidRDefault="002E7293" w:rsidP="002E7293">
      <w:pPr>
        <w:pStyle w:val="EndNoteBibliography"/>
        <w:spacing w:after="0"/>
        <w:ind w:left="720" w:hanging="720"/>
      </w:pPr>
      <w:r w:rsidRPr="003F0E31">
        <w:lastRenderedPageBreak/>
        <w:t>4.</w:t>
      </w:r>
      <w:r w:rsidRPr="003F0E31">
        <w:tab/>
        <w:t xml:space="preserve">Zhang, H., et al., </w:t>
      </w:r>
      <w:r w:rsidRPr="003F0E31">
        <w:rPr>
          <w:i/>
        </w:rPr>
        <w:t>Fate of antibiotics during wastewater treatment and antibiotic distribution in the effluent-receiving waters of the Yellow Sea, northern China.</w:t>
      </w:r>
      <w:r w:rsidRPr="003F0E31">
        <w:t xml:space="preserve"> Marine Pollution Bulletin, 2013. </w:t>
      </w:r>
      <w:r w:rsidRPr="003F0E31">
        <w:rPr>
          <w:b/>
        </w:rPr>
        <w:t>73</w:t>
      </w:r>
      <w:r w:rsidRPr="003F0E31">
        <w:t>(1): p. 282-290.</w:t>
      </w:r>
    </w:p>
    <w:p w14:paraId="64AFD6D9" w14:textId="77777777" w:rsidR="002E7293" w:rsidRPr="003F0E31" w:rsidRDefault="002E7293" w:rsidP="002E7293">
      <w:pPr>
        <w:pStyle w:val="EndNoteBibliography"/>
        <w:spacing w:after="0"/>
        <w:ind w:left="720" w:hanging="720"/>
      </w:pPr>
      <w:r w:rsidRPr="003F0E31">
        <w:t>5.</w:t>
      </w:r>
      <w:r w:rsidRPr="003F0E31">
        <w:tab/>
        <w:t xml:space="preserve">Verlicchi P, A.A.M., Zambello E, </w:t>
      </w:r>
      <w:r w:rsidRPr="003F0E31">
        <w:rPr>
          <w:i/>
        </w:rPr>
        <w:t>Occurrence of pharmaceutical compounds in urban wastewater: removal, mass load and environmental risk after a secondary treatment —a review.</w:t>
      </w:r>
      <w:r w:rsidRPr="003F0E31">
        <w:t xml:space="preserve"> Sci Total Environ, 2012: p. 123–55.</w:t>
      </w:r>
    </w:p>
    <w:p w14:paraId="48D23B3E" w14:textId="77777777" w:rsidR="002E7293" w:rsidRPr="003F0E31" w:rsidRDefault="002E7293" w:rsidP="002E7293">
      <w:pPr>
        <w:pStyle w:val="EndNoteBibliography"/>
        <w:spacing w:after="0"/>
        <w:ind w:left="720" w:hanging="720"/>
      </w:pPr>
      <w:r w:rsidRPr="003F0E31">
        <w:t>6.</w:t>
      </w:r>
      <w:r w:rsidRPr="003F0E31">
        <w:tab/>
        <w:t xml:space="preserve">Kraemer, S.A., A. Ramachandran, and G.G. Perron, </w:t>
      </w:r>
      <w:r w:rsidRPr="003F0E31">
        <w:rPr>
          <w:i/>
        </w:rPr>
        <w:t>Antibiotic Pollution in the Environment: From Microbial Ecology to Public Policy.</w:t>
      </w:r>
      <w:r w:rsidRPr="003F0E31">
        <w:t xml:space="preserve"> Microorganisms, 2019. </w:t>
      </w:r>
      <w:r w:rsidRPr="003F0E31">
        <w:rPr>
          <w:b/>
        </w:rPr>
        <w:t>7</w:t>
      </w:r>
      <w:r w:rsidRPr="003F0E31">
        <w:t>(6): p. 180.</w:t>
      </w:r>
    </w:p>
    <w:p w14:paraId="44378F64" w14:textId="77777777" w:rsidR="002E7293" w:rsidRPr="003F0E31" w:rsidRDefault="002E7293" w:rsidP="002E7293">
      <w:pPr>
        <w:pStyle w:val="EndNoteBibliography"/>
        <w:spacing w:after="0"/>
        <w:ind w:left="720" w:hanging="720"/>
      </w:pPr>
      <w:r w:rsidRPr="003F0E31">
        <w:t>7.</w:t>
      </w:r>
      <w:r w:rsidRPr="003F0E31">
        <w:tab/>
        <w:t xml:space="preserve">Aydin S, I.B., Ince O, </w:t>
      </w:r>
      <w:r w:rsidRPr="003F0E31">
        <w:rPr>
          <w:i/>
        </w:rPr>
        <w:t>Assessment of anaerobic bacterial diversity and its effects on anaerobic system stability and the occurrence of antibiotic resistance genes.</w:t>
      </w:r>
      <w:r w:rsidRPr="003F0E31">
        <w:t xml:space="preserve"> Bioresour Technol, 2016: p. 332-338.</w:t>
      </w:r>
    </w:p>
    <w:p w14:paraId="2284CF50" w14:textId="77777777" w:rsidR="002E7293" w:rsidRPr="003F0E31" w:rsidRDefault="002E7293" w:rsidP="002E7293">
      <w:pPr>
        <w:pStyle w:val="EndNoteBibliography"/>
        <w:spacing w:after="0"/>
        <w:ind w:left="720" w:hanging="720"/>
      </w:pPr>
      <w:r w:rsidRPr="003F0E31">
        <w:t>8.</w:t>
      </w:r>
      <w:r w:rsidRPr="003F0E31">
        <w:tab/>
        <w:t xml:space="preserve">Zhou L J, Y.G.G., Liu S, Zhao J L, Yang B, Chen Z F, Lai H J, </w:t>
      </w:r>
      <w:r w:rsidRPr="003F0E31">
        <w:rPr>
          <w:i/>
        </w:rPr>
        <w:t>Occurrence and fate of eleven classes of antibiotics in two typical wastewater treatment plants in South China.</w:t>
      </w:r>
      <w:r w:rsidRPr="003F0E31">
        <w:t xml:space="preserve"> Sci Total Environ, 2013.</w:t>
      </w:r>
    </w:p>
    <w:p w14:paraId="5C11FDB0" w14:textId="77777777" w:rsidR="002E7293" w:rsidRPr="003F0E31" w:rsidRDefault="002E7293" w:rsidP="002E7293">
      <w:pPr>
        <w:pStyle w:val="EndNoteBibliography"/>
        <w:spacing w:after="0"/>
        <w:ind w:left="720" w:hanging="720"/>
      </w:pPr>
      <w:r w:rsidRPr="003F0E31">
        <w:t>9.</w:t>
      </w:r>
      <w:r w:rsidRPr="003F0E31">
        <w:tab/>
        <w:t xml:space="preserve">Zhang Q Q, Y.G.G., Pan C G, Liu Y S, Zhao J L, </w:t>
      </w:r>
      <w:r w:rsidRPr="003F0E31">
        <w:rPr>
          <w:i/>
        </w:rPr>
        <w:t>Comprehensive evaluation of antibiotics emission and fate in the river basins of China: Source analysis, multimedia modeling, and linkage to bacterial resistance.</w:t>
      </w:r>
      <w:r w:rsidRPr="003F0E31">
        <w:t xml:space="preserve"> Environ Sci Technol, 2015: p. 6772–6782.</w:t>
      </w:r>
    </w:p>
    <w:p w14:paraId="393E29AC" w14:textId="77777777" w:rsidR="002E7293" w:rsidRPr="003F0E31" w:rsidRDefault="002E7293" w:rsidP="002E7293">
      <w:pPr>
        <w:pStyle w:val="EndNoteBibliography"/>
        <w:spacing w:after="0"/>
        <w:ind w:left="720" w:hanging="720"/>
      </w:pPr>
      <w:r w:rsidRPr="003F0E31">
        <w:t>10.</w:t>
      </w:r>
      <w:r w:rsidRPr="003F0E31">
        <w:tab/>
        <w:t xml:space="preserve">Xue, B., et al., </w:t>
      </w:r>
      <w:r w:rsidRPr="003F0E31">
        <w:rPr>
          <w:i/>
        </w:rPr>
        <w:t>Antibiotic contamination in a typical developing city in south China: Occurrence and ecological risks in the Yongjiang River impacted by tributary discharge and anthropogenic activities.</w:t>
      </w:r>
      <w:r w:rsidRPr="003F0E31">
        <w:t xml:space="preserve"> Ecotoxicology and Environmental Safety, 2013. </w:t>
      </w:r>
      <w:r w:rsidRPr="003F0E31">
        <w:rPr>
          <w:b/>
        </w:rPr>
        <w:t>92</w:t>
      </w:r>
      <w:r w:rsidRPr="003F0E31">
        <w:t>: p. 229-236.</w:t>
      </w:r>
    </w:p>
    <w:p w14:paraId="20D17212" w14:textId="77777777" w:rsidR="002E7293" w:rsidRPr="003F0E31" w:rsidRDefault="002E7293" w:rsidP="002E7293">
      <w:pPr>
        <w:pStyle w:val="EndNoteBibliography"/>
        <w:spacing w:after="0"/>
        <w:ind w:left="720" w:hanging="720"/>
      </w:pPr>
      <w:r w:rsidRPr="003F0E31">
        <w:t>11.</w:t>
      </w:r>
      <w:r w:rsidRPr="003F0E31">
        <w:tab/>
        <w:t xml:space="preserve">John, </w:t>
      </w:r>
      <w:r w:rsidRPr="003F0E31">
        <w:rPr>
          <w:i/>
        </w:rPr>
        <w:t>Wastewater The Untapped Resource. The United Nations World Water Development Report. FACTS and FIGURES</w:t>
      </w:r>
      <w:r w:rsidRPr="003F0E31">
        <w:t>. 2017, UNWWDR.</w:t>
      </w:r>
    </w:p>
    <w:p w14:paraId="1E11D410" w14:textId="77777777" w:rsidR="002E7293" w:rsidRPr="003F0E31" w:rsidRDefault="002E7293" w:rsidP="002E7293">
      <w:pPr>
        <w:pStyle w:val="EndNoteBibliography"/>
        <w:spacing w:after="0"/>
        <w:ind w:left="720" w:hanging="720"/>
      </w:pPr>
      <w:r w:rsidRPr="003F0E31">
        <w:t>12.</w:t>
      </w:r>
      <w:r w:rsidRPr="003F0E31">
        <w:tab/>
        <w:t xml:space="preserve">Kümmerer, K., </w:t>
      </w:r>
      <w:r w:rsidRPr="003F0E31">
        <w:rPr>
          <w:i/>
        </w:rPr>
        <w:t>Antibiotics in the aquatic environment--a review--part II.</w:t>
      </w:r>
      <w:r w:rsidRPr="003F0E31">
        <w:t xml:space="preserve"> Chemosphere, 2009. </w:t>
      </w:r>
      <w:r w:rsidRPr="003F0E31">
        <w:rPr>
          <w:b/>
        </w:rPr>
        <w:t>75</w:t>
      </w:r>
      <w:r w:rsidRPr="003F0E31">
        <w:t>(4): p. 435-41.</w:t>
      </w:r>
    </w:p>
    <w:p w14:paraId="2D013425" w14:textId="77777777" w:rsidR="002E7293" w:rsidRPr="003F0E31" w:rsidRDefault="002E7293" w:rsidP="002E7293">
      <w:pPr>
        <w:pStyle w:val="EndNoteBibliography"/>
        <w:spacing w:after="0"/>
        <w:ind w:left="720" w:hanging="720"/>
      </w:pPr>
      <w:r w:rsidRPr="003F0E31">
        <w:t>13.</w:t>
      </w:r>
      <w:r w:rsidRPr="003F0E31">
        <w:tab/>
        <w:t xml:space="preserve">Sanjrani Manzoor Ahmed, B.Z., Yue Wang, Hang Yang, You Ping Zheng, Shibin Xia, </w:t>
      </w:r>
      <w:r w:rsidRPr="003F0E31">
        <w:rPr>
          <w:i/>
        </w:rPr>
        <w:t>Developing a Composite Vertical Flow Constructed Wetlands for rainwater treatment.</w:t>
      </w:r>
      <w:r w:rsidRPr="003F0E31">
        <w:t xml:space="preserve"> Membrane and Water Treatment, 2020: p. 001-011.</w:t>
      </w:r>
    </w:p>
    <w:p w14:paraId="223A2A1D" w14:textId="77777777" w:rsidR="002E7293" w:rsidRPr="003F0E31" w:rsidRDefault="002E7293" w:rsidP="002E7293">
      <w:pPr>
        <w:pStyle w:val="EndNoteBibliography"/>
        <w:spacing w:after="0"/>
        <w:ind w:left="720" w:hanging="720"/>
      </w:pPr>
      <w:r w:rsidRPr="003F0E31">
        <w:t>14.</w:t>
      </w:r>
      <w:r w:rsidRPr="003F0E31">
        <w:tab/>
        <w:t xml:space="preserve">Ivone Vaz-Moreira, O.C.N., C.élia M. Manaia, </w:t>
      </w:r>
      <w:r w:rsidRPr="003F0E31">
        <w:rPr>
          <w:i/>
        </w:rPr>
        <w:t>Bacterial diversity and antibiotic resistance in Water habitats: searching the Links with the human microbiome.</w:t>
      </w:r>
      <w:r w:rsidRPr="003F0E31">
        <w:t xml:space="preserve"> FEMS Microbiol. Rev, 2014: p. 761–778.</w:t>
      </w:r>
    </w:p>
    <w:p w14:paraId="2C6E56A1" w14:textId="77777777" w:rsidR="002E7293" w:rsidRPr="003F0E31" w:rsidRDefault="002E7293" w:rsidP="002E7293">
      <w:pPr>
        <w:pStyle w:val="EndNoteBibliography"/>
        <w:spacing w:after="0"/>
        <w:ind w:left="720" w:hanging="720"/>
      </w:pPr>
      <w:r w:rsidRPr="003F0E31">
        <w:t>15.</w:t>
      </w:r>
      <w:r w:rsidRPr="003F0E31">
        <w:tab/>
        <w:t xml:space="preserve">Yang, Y., </w:t>
      </w:r>
      <w:r w:rsidRPr="003F0E31">
        <w:rPr>
          <w:i/>
        </w:rPr>
        <w:t>Antibiotic resistance genes in lakes from middle and lower reaches of the Yangtze River, China: effect of Land use and sediment characteristics.</w:t>
      </w:r>
      <w:r w:rsidRPr="003F0E31">
        <w:t xml:space="preserve"> Chemosphere, 2017: p. 19–25.</w:t>
      </w:r>
    </w:p>
    <w:p w14:paraId="1FFE2BE4" w14:textId="77777777" w:rsidR="002E7293" w:rsidRPr="003F0E31" w:rsidRDefault="002E7293" w:rsidP="002E7293">
      <w:pPr>
        <w:pStyle w:val="EndNoteBibliography"/>
        <w:spacing w:after="0"/>
        <w:ind w:left="720" w:hanging="720"/>
      </w:pPr>
      <w:r w:rsidRPr="003F0E31">
        <w:t>16.</w:t>
      </w:r>
      <w:r w:rsidRPr="003F0E31">
        <w:tab/>
        <w:t xml:space="preserve">Nain, V.K., </w:t>
      </w:r>
      <w:r w:rsidRPr="003F0E31">
        <w:rPr>
          <w:i/>
        </w:rPr>
        <w:t>Antibiotic resistance pattern in bacterial isolates obtained from different Water samples of Delhi region.</w:t>
      </w:r>
      <w:r w:rsidRPr="003F0E31">
        <w:t xml:space="preserve"> J. Undergrad. Res. Innov, 2015: p. 219–227.</w:t>
      </w:r>
    </w:p>
    <w:p w14:paraId="74E695A7" w14:textId="77777777" w:rsidR="002E7293" w:rsidRPr="003F0E31" w:rsidRDefault="002E7293" w:rsidP="002E7293">
      <w:pPr>
        <w:pStyle w:val="EndNoteBibliography"/>
        <w:spacing w:after="0"/>
        <w:ind w:left="720" w:hanging="720"/>
      </w:pPr>
      <w:r w:rsidRPr="003F0E31">
        <w:lastRenderedPageBreak/>
        <w:t>17.</w:t>
      </w:r>
      <w:r w:rsidRPr="003F0E31">
        <w:tab/>
        <w:t xml:space="preserve">Feleke Moges, M.E., Yeshambel Belyhun, Walelegn Worku, </w:t>
      </w:r>
      <w:r w:rsidRPr="003F0E31">
        <w:rPr>
          <w:i/>
        </w:rPr>
        <w:t>Isolation and characterization of multiple drug resistance bacterial pathogens from waste Water in Hospital and non-hospital environments.</w:t>
      </w:r>
      <w:r w:rsidRPr="003F0E31">
        <w:t xml:space="preserve"> Northwest Ethiopia, BMC Res. Notes, 2014.</w:t>
      </w:r>
    </w:p>
    <w:p w14:paraId="4D0820FA" w14:textId="77777777" w:rsidR="002E7293" w:rsidRPr="003F0E31" w:rsidRDefault="002E7293" w:rsidP="002E7293">
      <w:pPr>
        <w:pStyle w:val="EndNoteBibliography"/>
        <w:spacing w:after="0"/>
        <w:ind w:left="720" w:hanging="720"/>
      </w:pPr>
      <w:r w:rsidRPr="003F0E31">
        <w:t>18.</w:t>
      </w:r>
      <w:r w:rsidRPr="003F0E31">
        <w:tab/>
        <w:t xml:space="preserve">Boy-Roura, M., et al., </w:t>
      </w:r>
      <w:r w:rsidRPr="003F0E31">
        <w:rPr>
          <w:i/>
        </w:rPr>
        <w:t>Towards the understanding of antibiotic occurrence and transport in groundwater: Findings from the Baix Fluvià alluvial aquifer (NE Catalonia, Spain).</w:t>
      </w:r>
      <w:r w:rsidRPr="003F0E31">
        <w:t xml:space="preserve"> Sci Total Environ, 2018. </w:t>
      </w:r>
      <w:r w:rsidRPr="003F0E31">
        <w:rPr>
          <w:b/>
        </w:rPr>
        <w:t>612</w:t>
      </w:r>
      <w:r w:rsidRPr="003F0E31">
        <w:t>: p. 1387-1406.</w:t>
      </w:r>
    </w:p>
    <w:p w14:paraId="4BE5F3A8" w14:textId="77777777" w:rsidR="002E7293" w:rsidRPr="003F0E31" w:rsidRDefault="002E7293" w:rsidP="002E7293">
      <w:pPr>
        <w:pStyle w:val="EndNoteBibliography"/>
        <w:spacing w:after="0"/>
        <w:ind w:left="720" w:hanging="720"/>
      </w:pPr>
      <w:r w:rsidRPr="003F0E31">
        <w:t>19.</w:t>
      </w:r>
      <w:r w:rsidRPr="003F0E31">
        <w:tab/>
        <w:t xml:space="preserve">Mcene, G.B., L.; Kelleher, B.; Paull, B.; Quinn, B, </w:t>
      </w:r>
      <w:r w:rsidRPr="003F0E31">
        <w:rPr>
          <w:i/>
        </w:rPr>
        <w:t>A year-long study of the spatial occurrence and relative distribution of pharmaceutical residues in sewage e uent, receiving marine waters and marine bivalves.</w:t>
      </w:r>
      <w:r w:rsidRPr="003F0E31">
        <w:t xml:space="preserve"> Sci. Total Environ, 2014. </w:t>
      </w:r>
      <w:r w:rsidRPr="003F0E31">
        <w:rPr>
          <w:b/>
        </w:rPr>
        <w:t>476–477</w:t>
      </w:r>
      <w:r w:rsidRPr="003F0E31">
        <w:t>: p. 317-326.</w:t>
      </w:r>
    </w:p>
    <w:p w14:paraId="4FC14FE5" w14:textId="77777777" w:rsidR="002E7293" w:rsidRPr="003F0E31" w:rsidRDefault="002E7293" w:rsidP="002E7293">
      <w:pPr>
        <w:pStyle w:val="EndNoteBibliography"/>
        <w:spacing w:after="0"/>
        <w:ind w:left="720" w:hanging="720"/>
      </w:pPr>
      <w:r w:rsidRPr="003F0E31">
        <w:t>20.</w:t>
      </w:r>
      <w:r w:rsidRPr="003F0E31">
        <w:tab/>
        <w:t xml:space="preserve">Jurado, A.W., M.; Díaz-Cruz, M.S, </w:t>
      </w:r>
      <w:r w:rsidRPr="003F0E31">
        <w:rPr>
          <w:i/>
        </w:rPr>
        <w:t>Occurrence, fate and environmental risk assessment of the organic microcontaminants included in theWatch Lists set by EU Decisions 2015/495 and 2018/840 in the groundwater of Spain.</w:t>
      </w:r>
      <w:r w:rsidRPr="003F0E31">
        <w:t xml:space="preserve"> Sci. Total Environ, 2019. </w:t>
      </w:r>
      <w:r w:rsidRPr="003F0E31">
        <w:rPr>
          <w:b/>
        </w:rPr>
        <w:t>663</w:t>
      </w:r>
      <w:r w:rsidRPr="003F0E31">
        <w:t>: p. 285–296.</w:t>
      </w:r>
    </w:p>
    <w:p w14:paraId="4622D231" w14:textId="77777777" w:rsidR="002E7293" w:rsidRPr="003F0E31" w:rsidRDefault="002E7293" w:rsidP="002E7293">
      <w:pPr>
        <w:pStyle w:val="EndNoteBibliography"/>
        <w:spacing w:after="0"/>
        <w:ind w:left="720" w:hanging="720"/>
      </w:pPr>
      <w:r w:rsidRPr="003F0E31">
        <w:t>21.</w:t>
      </w:r>
      <w:r w:rsidRPr="003F0E31">
        <w:tab/>
        <w:t xml:space="preserve">Kim, S., T.D. Lieberman, and R. Kishony, </w:t>
      </w:r>
      <w:r w:rsidRPr="003F0E31">
        <w:rPr>
          <w:i/>
        </w:rPr>
        <w:t>Alternating antibiotic treatments constrain evolutionary paths to multidrug resistance.</w:t>
      </w:r>
      <w:r w:rsidRPr="003F0E31">
        <w:t xml:space="preserve"> Proc Natl Acad Sci U S A, 2014. </w:t>
      </w:r>
      <w:r w:rsidRPr="003F0E31">
        <w:rPr>
          <w:b/>
        </w:rPr>
        <w:t>111</w:t>
      </w:r>
      <w:r w:rsidRPr="003F0E31">
        <w:t>(40): p. 14494-9.</w:t>
      </w:r>
    </w:p>
    <w:p w14:paraId="40E67F03" w14:textId="77777777" w:rsidR="002E7293" w:rsidRPr="003F0E31" w:rsidRDefault="002E7293" w:rsidP="002E7293">
      <w:pPr>
        <w:pStyle w:val="EndNoteBibliography"/>
        <w:spacing w:after="0"/>
        <w:ind w:left="720" w:hanging="720"/>
      </w:pPr>
      <w:r w:rsidRPr="003F0E31">
        <w:t>22.</w:t>
      </w:r>
      <w:r w:rsidRPr="003F0E31">
        <w:tab/>
        <w:t xml:space="preserve">Hirsch, R., et al., </w:t>
      </w:r>
      <w:r w:rsidRPr="003F0E31">
        <w:rPr>
          <w:i/>
        </w:rPr>
        <w:t>Occurrence of antibiotics in the aquatic environment.</w:t>
      </w:r>
      <w:r w:rsidRPr="003F0E31">
        <w:t xml:space="preserve"> Science of The Total Environment, 1999. </w:t>
      </w:r>
      <w:r w:rsidRPr="003F0E31">
        <w:rPr>
          <w:b/>
        </w:rPr>
        <w:t>225</w:t>
      </w:r>
      <w:r w:rsidRPr="003F0E31">
        <w:t>(1): p. 109-118.</w:t>
      </w:r>
    </w:p>
    <w:p w14:paraId="65A36E6E" w14:textId="77777777" w:rsidR="002E7293" w:rsidRPr="003F0E31" w:rsidRDefault="002E7293" w:rsidP="002E7293">
      <w:pPr>
        <w:pStyle w:val="EndNoteBibliography"/>
        <w:spacing w:after="0"/>
        <w:ind w:left="720" w:hanging="720"/>
      </w:pPr>
      <w:r w:rsidRPr="003F0E31">
        <w:t>23.</w:t>
      </w:r>
      <w:r w:rsidRPr="003F0E31">
        <w:tab/>
        <w:t xml:space="preserve">Kovalakova, P., et al., </w:t>
      </w:r>
      <w:r w:rsidRPr="003F0E31">
        <w:rPr>
          <w:i/>
        </w:rPr>
        <w:t>Occurrence and toxicity of antibiotics in the aquatic environment: A review.</w:t>
      </w:r>
      <w:r w:rsidRPr="003F0E31">
        <w:t xml:space="preserve"> Chemosphere, 2020. </w:t>
      </w:r>
      <w:r w:rsidRPr="003F0E31">
        <w:rPr>
          <w:b/>
        </w:rPr>
        <w:t>251</w:t>
      </w:r>
      <w:r w:rsidRPr="003F0E31">
        <w:t>: p. 126351.</w:t>
      </w:r>
    </w:p>
    <w:p w14:paraId="49D051B8" w14:textId="77777777" w:rsidR="002E7293" w:rsidRPr="003F0E31" w:rsidRDefault="002E7293" w:rsidP="002E7293">
      <w:pPr>
        <w:pStyle w:val="EndNoteBibliography"/>
        <w:spacing w:after="0"/>
        <w:ind w:left="720" w:hanging="720"/>
      </w:pPr>
      <w:r w:rsidRPr="003F0E31">
        <w:t>24.</w:t>
      </w:r>
      <w:r w:rsidRPr="003F0E31">
        <w:tab/>
        <w:t xml:space="preserve">Polianciuc, S.I., et al., </w:t>
      </w:r>
      <w:r w:rsidRPr="003F0E31">
        <w:rPr>
          <w:i/>
        </w:rPr>
        <w:t>Antibiotics in the environment: causes and consequences.</w:t>
      </w:r>
      <w:r w:rsidRPr="003F0E31">
        <w:t xml:space="preserve"> Medicine and pharmacy reports, 2020. </w:t>
      </w:r>
      <w:r w:rsidRPr="003F0E31">
        <w:rPr>
          <w:b/>
        </w:rPr>
        <w:t>93</w:t>
      </w:r>
      <w:r w:rsidRPr="003F0E31">
        <w:t>(3): p. 231-240.</w:t>
      </w:r>
    </w:p>
    <w:p w14:paraId="57DBDEED" w14:textId="77777777" w:rsidR="002E7293" w:rsidRPr="003F0E31" w:rsidRDefault="002E7293" w:rsidP="002E7293">
      <w:pPr>
        <w:pStyle w:val="EndNoteBibliography"/>
        <w:spacing w:after="0"/>
        <w:ind w:left="720" w:hanging="720"/>
      </w:pPr>
      <w:r w:rsidRPr="003F0E31">
        <w:t>25.</w:t>
      </w:r>
      <w:r w:rsidRPr="003F0E31">
        <w:tab/>
        <w:t xml:space="preserve">Carvalho IT, S.L., </w:t>
      </w:r>
      <w:r w:rsidRPr="003F0E31">
        <w:rPr>
          <w:i/>
        </w:rPr>
        <w:t>Antibiotics in the aquatic environments: A review of the European scenario.</w:t>
      </w:r>
      <w:r w:rsidRPr="003F0E31">
        <w:t xml:space="preserve"> Environ Int, 2016: p. 736-757.</w:t>
      </w:r>
    </w:p>
    <w:p w14:paraId="29041732" w14:textId="77777777" w:rsidR="002E7293" w:rsidRPr="003F0E31" w:rsidRDefault="002E7293" w:rsidP="002E7293">
      <w:pPr>
        <w:pStyle w:val="EndNoteBibliography"/>
        <w:spacing w:after="0"/>
        <w:ind w:left="720" w:hanging="720"/>
      </w:pPr>
      <w:r w:rsidRPr="003F0E31">
        <w:t>26.</w:t>
      </w:r>
      <w:r w:rsidRPr="003F0E31">
        <w:tab/>
        <w:t xml:space="preserve">Abuin S, R.C., R. Compañó, M. Granados, and M. D. Prat, </w:t>
      </w:r>
      <w:r w:rsidRPr="003F0E31">
        <w:rPr>
          <w:i/>
        </w:rPr>
        <w:t>Analysis of macrolide antibiotics in river water by solid-phase extraction and liquid chromatography-mass spectrometry.</w:t>
      </w:r>
      <w:r w:rsidRPr="003F0E31">
        <w:t xml:space="preserve"> Journal of Chromatography A, 2006: p. 73–81.</w:t>
      </w:r>
    </w:p>
    <w:p w14:paraId="1CFA9EA0" w14:textId="77777777" w:rsidR="002E7293" w:rsidRPr="003F0E31" w:rsidRDefault="002E7293" w:rsidP="002E7293">
      <w:pPr>
        <w:pStyle w:val="EndNoteBibliography"/>
        <w:spacing w:after="0"/>
        <w:ind w:left="720" w:hanging="720"/>
      </w:pPr>
      <w:r w:rsidRPr="003F0E31">
        <w:t>27.</w:t>
      </w:r>
      <w:r w:rsidRPr="003F0E31">
        <w:tab/>
        <w:t xml:space="preserve">Phong K.Thaiaf, L.X., Vu NganBinh, Pham HongNhung, Pham ThiNhan, Ngo QuangHieu, Nhung T.T.Dang, Nguyen Kieu BangTam, Nguyen Thi KieuAnhb, </w:t>
      </w:r>
      <w:r w:rsidRPr="003F0E31">
        <w:rPr>
          <w:i/>
        </w:rPr>
        <w:t>Occurrence of antibiotic residues and antibiotic-resistant bacteria in effluents of pharmaceutical manufacturers and other sources around Hanoi, Vietnam.</w:t>
      </w:r>
      <w:r w:rsidRPr="003F0E31">
        <w:t xml:space="preserve"> Science of The Total Environment, 2018. </w:t>
      </w:r>
      <w:r w:rsidRPr="003F0E31">
        <w:rPr>
          <w:b/>
        </w:rPr>
        <w:t>645</w:t>
      </w:r>
      <w:r w:rsidRPr="003F0E31">
        <w:t>: p. 393-400.</w:t>
      </w:r>
    </w:p>
    <w:p w14:paraId="55A42236" w14:textId="77777777" w:rsidR="002E7293" w:rsidRPr="003F0E31" w:rsidRDefault="002E7293" w:rsidP="002E7293">
      <w:pPr>
        <w:pStyle w:val="EndNoteBibliography"/>
        <w:spacing w:after="0"/>
        <w:ind w:left="720" w:hanging="720"/>
      </w:pPr>
      <w:r w:rsidRPr="003F0E31">
        <w:t>28.</w:t>
      </w:r>
      <w:r w:rsidRPr="003F0E31">
        <w:tab/>
        <w:t xml:space="preserve">Milić, N., et al., </w:t>
      </w:r>
      <w:r w:rsidRPr="003F0E31">
        <w:rPr>
          <w:i/>
        </w:rPr>
        <w:t>Occurrence of antibiotics as emerging contaminant substances in aquatic environment.</w:t>
      </w:r>
      <w:r w:rsidRPr="003F0E31">
        <w:t xml:space="preserve"> International Journal of Environmental Health Research, 2013. </w:t>
      </w:r>
      <w:r w:rsidRPr="003F0E31">
        <w:rPr>
          <w:b/>
        </w:rPr>
        <w:t>23</w:t>
      </w:r>
      <w:r w:rsidRPr="003F0E31">
        <w:t>(4): p. 296-310.</w:t>
      </w:r>
    </w:p>
    <w:p w14:paraId="14C15367" w14:textId="77777777" w:rsidR="002E7293" w:rsidRPr="003F0E31" w:rsidRDefault="002E7293" w:rsidP="002E7293">
      <w:pPr>
        <w:pStyle w:val="EndNoteBibliography"/>
        <w:spacing w:after="0"/>
        <w:ind w:left="720" w:hanging="720"/>
      </w:pPr>
      <w:r w:rsidRPr="003F0E31">
        <w:t>29.</w:t>
      </w:r>
      <w:r w:rsidRPr="003F0E31">
        <w:tab/>
        <w:t xml:space="preserve">Van Boeckel, T.P., et al., </w:t>
      </w:r>
      <w:r w:rsidRPr="003F0E31">
        <w:rPr>
          <w:i/>
        </w:rPr>
        <w:t>Global trends in antimicrobial use in food animals.</w:t>
      </w:r>
      <w:r w:rsidRPr="003F0E31">
        <w:t xml:space="preserve"> Proc Natl Acad Sci U S A, 2015. </w:t>
      </w:r>
      <w:r w:rsidRPr="003F0E31">
        <w:rPr>
          <w:b/>
        </w:rPr>
        <w:t>112</w:t>
      </w:r>
      <w:r w:rsidRPr="003F0E31">
        <w:t>(18): p. 5649-54.</w:t>
      </w:r>
    </w:p>
    <w:p w14:paraId="57A94B77" w14:textId="77777777" w:rsidR="002E7293" w:rsidRPr="003F0E31" w:rsidRDefault="002E7293" w:rsidP="002E7293">
      <w:pPr>
        <w:pStyle w:val="EndNoteBibliography"/>
        <w:spacing w:after="0"/>
        <w:ind w:left="720" w:hanging="720"/>
      </w:pPr>
      <w:r w:rsidRPr="003F0E31">
        <w:lastRenderedPageBreak/>
        <w:t>30.</w:t>
      </w:r>
      <w:r w:rsidRPr="003F0E31">
        <w:tab/>
        <w:t xml:space="preserve">Henriksson, P.J.G., et al., </w:t>
      </w:r>
      <w:r w:rsidRPr="003F0E31">
        <w:rPr>
          <w:i/>
        </w:rPr>
        <w:t>Unpacking factors influencing antimicrobial use in global aquaculture and their implication for management: a review from a systems perspective.</w:t>
      </w:r>
      <w:r w:rsidRPr="003F0E31">
        <w:t xml:space="preserve"> Sustain Sci, 2018. </w:t>
      </w:r>
      <w:r w:rsidRPr="003F0E31">
        <w:rPr>
          <w:b/>
        </w:rPr>
        <w:t>13</w:t>
      </w:r>
      <w:r w:rsidRPr="003F0E31">
        <w:t>(4): p. 1105-1120.</w:t>
      </w:r>
    </w:p>
    <w:p w14:paraId="14C10526" w14:textId="77777777" w:rsidR="002E7293" w:rsidRPr="003F0E31" w:rsidRDefault="002E7293" w:rsidP="002E7293">
      <w:pPr>
        <w:pStyle w:val="EndNoteBibliography"/>
        <w:spacing w:after="0"/>
        <w:ind w:left="720" w:hanging="720"/>
      </w:pPr>
      <w:r w:rsidRPr="003F0E31">
        <w:t>31.</w:t>
      </w:r>
      <w:r w:rsidRPr="003F0E31">
        <w:tab/>
        <w:t xml:space="preserve">Marie-Claire Danner, A.R., Volker Behrends, Julia Reiss, </w:t>
      </w:r>
      <w:r w:rsidRPr="003F0E31">
        <w:rPr>
          <w:i/>
        </w:rPr>
        <w:t>Antibiotic pollution in surface fresh waters: Occurrence and effects.</w:t>
      </w:r>
      <w:r w:rsidRPr="003F0E31">
        <w:t xml:space="preserve"> Science of The Total Environment, 2019.</w:t>
      </w:r>
    </w:p>
    <w:p w14:paraId="4BEF5261" w14:textId="77777777" w:rsidR="002E7293" w:rsidRPr="003F0E31" w:rsidRDefault="002E7293" w:rsidP="002E7293">
      <w:pPr>
        <w:pStyle w:val="EndNoteBibliography"/>
        <w:spacing w:after="0"/>
        <w:ind w:left="720" w:hanging="720"/>
      </w:pPr>
      <w:r w:rsidRPr="003F0E31">
        <w:t>32.</w:t>
      </w:r>
      <w:r w:rsidRPr="003F0E31">
        <w:tab/>
        <w:t xml:space="preserve">Knapp, C.W., et al., </w:t>
      </w:r>
      <w:r w:rsidRPr="003F0E31">
        <w:rPr>
          <w:i/>
        </w:rPr>
        <w:t>Evidence of increasing antibiotic resistance gene abundances in archived soils since 1940.</w:t>
      </w:r>
      <w:r w:rsidRPr="003F0E31">
        <w:t xml:space="preserve"> Environ Sci Technol, 2010. </w:t>
      </w:r>
      <w:r w:rsidRPr="003F0E31">
        <w:rPr>
          <w:b/>
        </w:rPr>
        <w:t>44</w:t>
      </w:r>
      <w:r w:rsidRPr="003F0E31">
        <w:t>(2): p. 580-7.</w:t>
      </w:r>
    </w:p>
    <w:p w14:paraId="37382955" w14:textId="77777777" w:rsidR="002E7293" w:rsidRPr="003F0E31" w:rsidRDefault="002E7293" w:rsidP="002E7293">
      <w:pPr>
        <w:pStyle w:val="EndNoteBibliography"/>
        <w:spacing w:after="0"/>
        <w:ind w:left="720" w:hanging="720"/>
      </w:pPr>
      <w:r w:rsidRPr="003F0E31">
        <w:t>33.</w:t>
      </w:r>
      <w:r w:rsidRPr="003F0E31">
        <w:tab/>
        <w:t xml:space="preserve">Faleye, A.C., et al., </w:t>
      </w:r>
      <w:r w:rsidRPr="003F0E31">
        <w:rPr>
          <w:i/>
        </w:rPr>
        <w:t>Antibiotic Residue in the Aquatic Environment: Status in Africa %J Open Chemistry.</w:t>
      </w:r>
      <w:r w:rsidRPr="003F0E31">
        <w:t xml:space="preserve"> 2018. </w:t>
      </w:r>
      <w:r w:rsidRPr="003F0E31">
        <w:rPr>
          <w:b/>
        </w:rPr>
        <w:t>16</w:t>
      </w:r>
      <w:r w:rsidRPr="003F0E31">
        <w:t>(1): p. 890-903.</w:t>
      </w:r>
    </w:p>
    <w:p w14:paraId="00967068" w14:textId="77777777" w:rsidR="002E7293" w:rsidRPr="003F0E31" w:rsidRDefault="002E7293" w:rsidP="002E7293">
      <w:pPr>
        <w:pStyle w:val="EndNoteBibliography"/>
        <w:spacing w:after="0"/>
        <w:ind w:left="720" w:hanging="720"/>
      </w:pPr>
      <w:r w:rsidRPr="003F0E31">
        <w:t>34.</w:t>
      </w:r>
      <w:r w:rsidRPr="003F0E31">
        <w:tab/>
        <w:t xml:space="preserve">Homem V, S.L., </w:t>
      </w:r>
      <w:r w:rsidRPr="003F0E31">
        <w:rPr>
          <w:i/>
        </w:rPr>
        <w:t>Degradation and removal methods of antibiotics from aqueous matrices-A review.</w:t>
      </w:r>
      <w:r w:rsidRPr="003F0E31">
        <w:t xml:space="preserve"> J Environ Ma-nage, 2011: p. 2304–2347.</w:t>
      </w:r>
    </w:p>
    <w:p w14:paraId="2663070C" w14:textId="77777777" w:rsidR="002E7293" w:rsidRPr="003F0E31" w:rsidRDefault="002E7293" w:rsidP="002E7293">
      <w:pPr>
        <w:pStyle w:val="EndNoteBibliography"/>
        <w:spacing w:after="0"/>
        <w:ind w:left="720" w:hanging="720"/>
      </w:pPr>
      <w:r w:rsidRPr="003F0E31">
        <w:t>35.</w:t>
      </w:r>
      <w:r w:rsidRPr="003F0E31">
        <w:tab/>
        <w:t xml:space="preserve">Zhou L J, Y.G.G., Zhao J L, Yang J F, Wang L, Yang B, Liu S, </w:t>
      </w:r>
      <w:r w:rsidRPr="003F0E31">
        <w:rPr>
          <w:i/>
        </w:rPr>
        <w:t>Trends in the occurrence of human and veterinary antibiotics in the sediments of the Yellow River, Hai River and Liao River in northern China.</w:t>
      </w:r>
      <w:r w:rsidRPr="003F0E31">
        <w:t xml:space="preserve"> Environ Pollut, 2011: p. 1877–1885.</w:t>
      </w:r>
    </w:p>
    <w:p w14:paraId="401212DB" w14:textId="77777777" w:rsidR="002E7293" w:rsidRPr="003F0E31" w:rsidRDefault="002E7293" w:rsidP="002E7293">
      <w:pPr>
        <w:pStyle w:val="EndNoteBibliography"/>
        <w:spacing w:after="0"/>
        <w:ind w:left="720" w:hanging="720"/>
      </w:pPr>
      <w:r w:rsidRPr="003F0E31">
        <w:t>36.</w:t>
      </w:r>
      <w:r w:rsidRPr="003F0E31">
        <w:tab/>
        <w:t xml:space="preserve">Ghafur, A., </w:t>
      </w:r>
      <w:r w:rsidRPr="003F0E31">
        <w:rPr>
          <w:i/>
        </w:rPr>
        <w:t>An obituary—on the death of antibiotics.</w:t>
      </w:r>
      <w:r w:rsidRPr="003F0E31">
        <w:t xml:space="preserve"> J Assoc Physician India, 2010: p. 143–144.</w:t>
      </w:r>
    </w:p>
    <w:p w14:paraId="106A2315" w14:textId="77777777" w:rsidR="002E7293" w:rsidRPr="003F0E31" w:rsidRDefault="002E7293" w:rsidP="002E7293">
      <w:pPr>
        <w:pStyle w:val="EndNoteBibliography"/>
        <w:spacing w:after="0"/>
        <w:ind w:left="720" w:hanging="720"/>
      </w:pPr>
      <w:r w:rsidRPr="003F0E31">
        <w:t>37.</w:t>
      </w:r>
      <w:r w:rsidRPr="003F0E31">
        <w:tab/>
        <w:t xml:space="preserve">Thuy H, N.L., Loan C, </w:t>
      </w:r>
      <w:r w:rsidRPr="003F0E31">
        <w:rPr>
          <w:i/>
        </w:rPr>
        <w:t>Antibiotic contaminants in coastal wetlands from Vietnamese shrimp farming.</w:t>
      </w:r>
      <w:r w:rsidRPr="003F0E31">
        <w:t xml:space="preserve"> Environ Sci Pollut R, 2011: p. 835–841.</w:t>
      </w:r>
    </w:p>
    <w:p w14:paraId="52D08B62" w14:textId="77777777" w:rsidR="002E7293" w:rsidRPr="003F0E31" w:rsidRDefault="002E7293" w:rsidP="002E7293">
      <w:pPr>
        <w:pStyle w:val="EndNoteBibliography"/>
        <w:spacing w:after="0"/>
        <w:ind w:left="720" w:hanging="720"/>
      </w:pPr>
      <w:r w:rsidRPr="003F0E31">
        <w:t>38.</w:t>
      </w:r>
      <w:r w:rsidRPr="003F0E31">
        <w:tab/>
        <w:t xml:space="preserve">Olaniran A O, N.K., Pillay B, </w:t>
      </w:r>
      <w:r w:rsidRPr="003F0E31">
        <w:rPr>
          <w:i/>
        </w:rPr>
        <w:t>Antibiotic resistance profiles of Escherichia coli isolates from river sources in Durban, South Africa.</w:t>
      </w:r>
      <w:r w:rsidRPr="003F0E31">
        <w:t xml:space="preserve"> World J Microb Biot, 2009: p. 1743–1749.</w:t>
      </w:r>
    </w:p>
    <w:p w14:paraId="258015A1" w14:textId="77777777" w:rsidR="002E7293" w:rsidRPr="003F0E31" w:rsidRDefault="002E7293" w:rsidP="002E7293">
      <w:pPr>
        <w:pStyle w:val="EndNoteBibliography"/>
        <w:spacing w:after="0"/>
        <w:ind w:left="720" w:hanging="720"/>
      </w:pPr>
      <w:r w:rsidRPr="003F0E31">
        <w:t>39.</w:t>
      </w:r>
      <w:r w:rsidRPr="003F0E31">
        <w:tab/>
        <w:t xml:space="preserve">Khan GA, B.B., Khan KM, Lindgren P-E, Fick J, </w:t>
      </w:r>
      <w:r w:rsidRPr="003F0E31">
        <w:rPr>
          <w:i/>
        </w:rPr>
        <w:t>Occurrence and Abundance of Antibiotics and Resistance Genes in Rivers, Canal and near Drug Formulation Facilities – A Study in Pakistan.</w:t>
      </w:r>
      <w:r w:rsidRPr="003F0E31">
        <w:t xml:space="preserve"> PLoS ONE, 2013.</w:t>
      </w:r>
    </w:p>
    <w:p w14:paraId="3DCA91F6" w14:textId="77777777" w:rsidR="002E7293" w:rsidRPr="003F0E31" w:rsidRDefault="002E7293" w:rsidP="002E7293">
      <w:pPr>
        <w:pStyle w:val="EndNoteBibliography"/>
        <w:spacing w:after="0"/>
        <w:ind w:left="720" w:hanging="720"/>
      </w:pPr>
      <w:r w:rsidRPr="003F0E31">
        <w:t>40.</w:t>
      </w:r>
      <w:r w:rsidRPr="003F0E31">
        <w:tab/>
        <w:t xml:space="preserve">Wenjing Deng, N.b., Hailong Zheng, Huiying Lin, </w:t>
      </w:r>
      <w:r w:rsidRPr="003F0E31">
        <w:rPr>
          <w:i/>
        </w:rPr>
        <w:t>Occurrence and risk assessment of antibiotics in river water in Hong Kong.</w:t>
      </w:r>
      <w:r w:rsidRPr="003F0E31">
        <w:t xml:space="preserve"> Ecotoxicology and Environmental Safety, 2015.</w:t>
      </w:r>
    </w:p>
    <w:p w14:paraId="1F4E675B" w14:textId="77777777" w:rsidR="002E7293" w:rsidRPr="003F0E31" w:rsidRDefault="002E7293" w:rsidP="002E7293">
      <w:pPr>
        <w:pStyle w:val="EndNoteBibliography"/>
        <w:spacing w:after="0"/>
        <w:ind w:left="720" w:hanging="720"/>
      </w:pPr>
      <w:r w:rsidRPr="003F0E31">
        <w:t>41.</w:t>
      </w:r>
      <w:r w:rsidRPr="003F0E31">
        <w:tab/>
        <w:t xml:space="preserve">Mohsen Heidari, M.K., Bijan Bina, Afshin Ebrahimi, Mehdi Ansari, Mohammad Ghasemian, and Mohammad Mehdi Amin, </w:t>
      </w:r>
      <w:r w:rsidRPr="003F0E31">
        <w:rPr>
          <w:i/>
        </w:rPr>
        <w:t>A Qualitative Survey of Five Antibiotics in a Water Treatment Plant in Central Plateau of Iran.</w:t>
      </w:r>
      <w:r w:rsidRPr="003F0E31">
        <w:t xml:space="preserve"> Journal of Environmental and Public Health, 2013.</w:t>
      </w:r>
    </w:p>
    <w:p w14:paraId="1DDFD17F" w14:textId="77777777" w:rsidR="002E7293" w:rsidRPr="003F0E31" w:rsidRDefault="002E7293" w:rsidP="002E7293">
      <w:pPr>
        <w:pStyle w:val="EndNoteBibliography"/>
        <w:spacing w:after="0"/>
        <w:ind w:left="720" w:hanging="720"/>
      </w:pPr>
      <w:r w:rsidRPr="003F0E31">
        <w:t>42.</w:t>
      </w:r>
      <w:r w:rsidRPr="003F0E31">
        <w:tab/>
        <w:t xml:space="preserve">Mahmood, A.R., H.H. Al-Haideri, and F.M. Hassan, </w:t>
      </w:r>
      <w:r w:rsidRPr="003F0E31">
        <w:rPr>
          <w:i/>
        </w:rPr>
        <w:t>Detection of Antibiotics in Drinking Water Treatment Plants in Baghdad City, Iraq.</w:t>
      </w:r>
      <w:r w:rsidRPr="003F0E31">
        <w:t xml:space="preserve"> Advances in Public Health, 2019. </w:t>
      </w:r>
      <w:r w:rsidRPr="003F0E31">
        <w:rPr>
          <w:b/>
        </w:rPr>
        <w:t>2019</w:t>
      </w:r>
      <w:r w:rsidRPr="003F0E31">
        <w:t>: p. 7851354.</w:t>
      </w:r>
    </w:p>
    <w:p w14:paraId="2E74BAE5" w14:textId="77777777" w:rsidR="002E7293" w:rsidRPr="003F0E31" w:rsidRDefault="002E7293" w:rsidP="002E7293">
      <w:pPr>
        <w:pStyle w:val="EndNoteBibliography"/>
        <w:spacing w:after="0"/>
        <w:ind w:left="720" w:hanging="720"/>
      </w:pPr>
      <w:r w:rsidRPr="003F0E31">
        <w:t>43.</w:t>
      </w:r>
      <w:r w:rsidRPr="003F0E31">
        <w:tab/>
        <w:t xml:space="preserve">Mahmoud I, A.-B.S., Al-Musharafi S, </w:t>
      </w:r>
      <w:r w:rsidRPr="003F0E31">
        <w:rPr>
          <w:i/>
        </w:rPr>
        <w:t>Fresh water habitat pollution by treated sewage effluent in relation to multiple-antibiotic-resistant bacteria.</w:t>
      </w:r>
      <w:r w:rsidRPr="003F0E31">
        <w:t xml:space="preserve"> APCBEE Procedia, 2013: p. 363–367.</w:t>
      </w:r>
    </w:p>
    <w:p w14:paraId="4F32C127" w14:textId="77777777" w:rsidR="002E7293" w:rsidRPr="003F0E31" w:rsidRDefault="002E7293" w:rsidP="002E7293">
      <w:pPr>
        <w:pStyle w:val="EndNoteBibliography"/>
        <w:spacing w:after="0"/>
        <w:ind w:left="720" w:hanging="720"/>
      </w:pPr>
      <w:r w:rsidRPr="003F0E31">
        <w:lastRenderedPageBreak/>
        <w:t>44.</w:t>
      </w:r>
      <w:r w:rsidRPr="003F0E31">
        <w:tab/>
        <w:t xml:space="preserve">Perron, G.G., et al., </w:t>
      </w:r>
      <w:r w:rsidRPr="003F0E31">
        <w:rPr>
          <w:i/>
        </w:rPr>
        <w:t>Functional characterization of bacteria isolated from ancient arctic soil exposes diverse resistance mechanisms to modern antibiotics.</w:t>
      </w:r>
      <w:r w:rsidRPr="003F0E31">
        <w:t xml:space="preserve"> PLoS One, 2015. </w:t>
      </w:r>
      <w:r w:rsidRPr="003F0E31">
        <w:rPr>
          <w:b/>
        </w:rPr>
        <w:t>10</w:t>
      </w:r>
      <w:r w:rsidRPr="003F0E31">
        <w:t>(3): p. e0069533.</w:t>
      </w:r>
    </w:p>
    <w:p w14:paraId="6928C677" w14:textId="77777777" w:rsidR="002E7293" w:rsidRPr="003F0E31" w:rsidRDefault="002E7293" w:rsidP="002E7293">
      <w:pPr>
        <w:pStyle w:val="EndNoteBibliography"/>
        <w:spacing w:after="0"/>
        <w:ind w:left="720" w:hanging="720"/>
      </w:pPr>
      <w:r w:rsidRPr="003F0E31">
        <w:t>45.</w:t>
      </w:r>
      <w:r w:rsidRPr="003F0E31">
        <w:tab/>
        <w:t xml:space="preserve">Al-Bahry S, M.I., Al-Musharafi S, </w:t>
      </w:r>
      <w:r w:rsidRPr="003F0E31">
        <w:rPr>
          <w:i/>
        </w:rPr>
        <w:t>Antibiotic resistant bacteria used as bioindicators of environmental pollution produced by tertiary treated sewage effluent.</w:t>
      </w:r>
      <w:r w:rsidRPr="003F0E31">
        <w:t xml:space="preserve"> WIT Trans Ecol Environ, 2012: p. 313–321.</w:t>
      </w:r>
    </w:p>
    <w:p w14:paraId="5C52A024" w14:textId="77777777" w:rsidR="002E7293" w:rsidRPr="003F0E31" w:rsidRDefault="002E7293" w:rsidP="002E7293">
      <w:pPr>
        <w:pStyle w:val="EndNoteBibliography"/>
        <w:spacing w:after="0"/>
        <w:ind w:left="720" w:hanging="720"/>
      </w:pPr>
      <w:r w:rsidRPr="003F0E31">
        <w:t>46.</w:t>
      </w:r>
      <w:r w:rsidRPr="003F0E31">
        <w:tab/>
        <w:t xml:space="preserve">Lindberg, </w:t>
      </w:r>
      <w:r w:rsidRPr="003F0E31">
        <w:rPr>
          <w:i/>
        </w:rPr>
        <w:t>Determination of antibiotics in the Swedish environment with emphasis on Sewage Treatment Plants</w:t>
      </w:r>
      <w:r w:rsidRPr="003F0E31">
        <w:t>. 2006, Umeå university, Umea, Sweden, Environmental chemistry, department of chemistry,: Umea.</w:t>
      </w:r>
    </w:p>
    <w:p w14:paraId="68D667E8" w14:textId="77777777" w:rsidR="002E7293" w:rsidRPr="003F0E31" w:rsidRDefault="002E7293" w:rsidP="002E7293">
      <w:pPr>
        <w:pStyle w:val="EndNoteBibliography"/>
        <w:spacing w:after="0"/>
        <w:ind w:left="720" w:hanging="720"/>
      </w:pPr>
      <w:r w:rsidRPr="003F0E31">
        <w:t>47.</w:t>
      </w:r>
      <w:r w:rsidRPr="003F0E31">
        <w:tab/>
        <w:t xml:space="preserve">Leung HW, M.T., Murphy MB, Lam JC, So MK, Martin M, Lam PK, Richardson BJ, </w:t>
      </w:r>
      <w:r w:rsidRPr="003F0E31">
        <w:rPr>
          <w:i/>
        </w:rPr>
        <w:t>Distribution, fate and risk assessment of antibiotics in sewage treatment plants in Hong Kong, South China.</w:t>
      </w:r>
      <w:r w:rsidRPr="003F0E31">
        <w:t xml:space="preserve"> Environ Int, 2012.</w:t>
      </w:r>
    </w:p>
    <w:p w14:paraId="045D1F87" w14:textId="77777777" w:rsidR="002E7293" w:rsidRPr="003F0E31" w:rsidRDefault="002E7293" w:rsidP="002E7293">
      <w:pPr>
        <w:pStyle w:val="EndNoteBibliography"/>
        <w:spacing w:after="0"/>
        <w:ind w:left="720" w:hanging="720"/>
      </w:pPr>
      <w:r w:rsidRPr="003F0E31">
        <w:t>48.</w:t>
      </w:r>
      <w:r w:rsidRPr="003F0E31">
        <w:tab/>
        <w:t xml:space="preserve">Karthikeyan K, M.M., </w:t>
      </w:r>
      <w:r w:rsidRPr="003F0E31">
        <w:rPr>
          <w:i/>
        </w:rPr>
        <w:t>Occurrence of antibiotics in wastewater treatment facilities in Wisconsin, USA.</w:t>
      </w:r>
      <w:r w:rsidRPr="003F0E31">
        <w:t xml:space="preserve"> Sci Total Environ, 2006: p. 196–207.</w:t>
      </w:r>
    </w:p>
    <w:p w14:paraId="038F3545" w14:textId="77777777" w:rsidR="002E7293" w:rsidRPr="003F0E31" w:rsidRDefault="002E7293" w:rsidP="002E7293">
      <w:pPr>
        <w:pStyle w:val="EndNoteBibliography"/>
        <w:spacing w:after="0"/>
        <w:ind w:left="720" w:hanging="720"/>
      </w:pPr>
      <w:r w:rsidRPr="003F0E31">
        <w:t>49.</w:t>
      </w:r>
      <w:r w:rsidRPr="003F0E31">
        <w:tab/>
        <w:t xml:space="preserve">Watkinson A, M.E., Kolpine D, Costanzof S, </w:t>
      </w:r>
      <w:r w:rsidRPr="003F0E31">
        <w:rPr>
          <w:i/>
        </w:rPr>
        <w:t>The occurrence of antibiotics in an urban watershed: from wastewater to drinking water.</w:t>
      </w:r>
      <w:r w:rsidRPr="003F0E31">
        <w:t xml:space="preserve"> Sci Total Environ, 2009: p. 2711–2723.</w:t>
      </w:r>
    </w:p>
    <w:p w14:paraId="27FB4686" w14:textId="77777777" w:rsidR="002E7293" w:rsidRPr="003F0E31" w:rsidRDefault="002E7293" w:rsidP="002E7293">
      <w:pPr>
        <w:pStyle w:val="EndNoteBibliography"/>
        <w:spacing w:after="0"/>
        <w:ind w:left="720" w:hanging="720"/>
      </w:pPr>
      <w:r w:rsidRPr="003F0E31">
        <w:t>50.</w:t>
      </w:r>
      <w:r w:rsidRPr="003F0E31">
        <w:tab/>
        <w:t xml:space="preserve">Michael I, R.L., McArdellc C, Manaiad C, Merline C, Schwartzf T, Dagotg C, Fatta-Kassinosa D, </w:t>
      </w:r>
      <w:r w:rsidRPr="003F0E31">
        <w:rPr>
          <w:i/>
        </w:rPr>
        <w:t>Urban wastewater treatment plants as hotspots for the release of antibiotics in the environment: a review.</w:t>
      </w:r>
      <w:r w:rsidRPr="003F0E31">
        <w:t xml:space="preserve"> Water Res, 2013: p. 957–995.</w:t>
      </w:r>
    </w:p>
    <w:p w14:paraId="6DCD4DD5" w14:textId="77777777" w:rsidR="002E7293" w:rsidRPr="003F0E31" w:rsidRDefault="002E7293" w:rsidP="002E7293">
      <w:pPr>
        <w:pStyle w:val="EndNoteBibliography"/>
        <w:spacing w:after="0"/>
        <w:ind w:left="720" w:hanging="720"/>
      </w:pPr>
      <w:r w:rsidRPr="003F0E31">
        <w:t>51.</w:t>
      </w:r>
      <w:r w:rsidRPr="003F0E31">
        <w:tab/>
        <w:t xml:space="preserve">Jelic A, G.M., Petrovic M, Ginebreda A, Barceló D, </w:t>
      </w:r>
      <w:r w:rsidRPr="003F0E31">
        <w:rPr>
          <w:i/>
        </w:rPr>
        <w:t>Occurrence and elimination of pharmaceuticals during conventional wastewater treatment. In: Guasch H, Ginebreda A, Geiszinger A (eds) Emerging and priority pollutants in rivers</w:t>
      </w:r>
      <w:r w:rsidRPr="003F0E31">
        <w:t>. 2012, Berlin: Springer - The handbook of environmental chemistry.</w:t>
      </w:r>
    </w:p>
    <w:p w14:paraId="782FC555" w14:textId="77777777" w:rsidR="002E7293" w:rsidRPr="003F0E31" w:rsidRDefault="002E7293" w:rsidP="002E7293">
      <w:pPr>
        <w:pStyle w:val="EndNoteBibliography"/>
        <w:spacing w:after="0"/>
        <w:ind w:left="720" w:hanging="720"/>
      </w:pPr>
      <w:r w:rsidRPr="003F0E31">
        <w:t>52.</w:t>
      </w:r>
      <w:r w:rsidRPr="003F0E31">
        <w:tab/>
        <w:t xml:space="preserve">Liang X, C.B., Nie X, Shi Z, Huang X, Li X, </w:t>
      </w:r>
      <w:r w:rsidRPr="003F0E31">
        <w:rPr>
          <w:i/>
        </w:rPr>
        <w:t>The distribution and partitioning of common antibiotics in water and sediment of the Pearl River Estuary, South China.</w:t>
      </w:r>
      <w:r w:rsidRPr="003F0E31">
        <w:t xml:space="preserve"> Chemosphere, 2013: p. 1410–1416.</w:t>
      </w:r>
    </w:p>
    <w:p w14:paraId="5BB24FE1" w14:textId="77777777" w:rsidR="002E7293" w:rsidRPr="003F0E31" w:rsidRDefault="002E7293" w:rsidP="002E7293">
      <w:pPr>
        <w:pStyle w:val="EndNoteBibliography"/>
        <w:spacing w:after="0"/>
        <w:ind w:left="720" w:hanging="720"/>
      </w:pPr>
      <w:r w:rsidRPr="003F0E31">
        <w:t>53.</w:t>
      </w:r>
      <w:r w:rsidRPr="003F0E31">
        <w:tab/>
        <w:t xml:space="preserve">Kummerer, </w:t>
      </w:r>
      <w:r w:rsidRPr="003F0E31">
        <w:rPr>
          <w:i/>
        </w:rPr>
        <w:t>The presence of pharmaceuticals in the environment due to human use-present knowledge and future challenges.</w:t>
      </w:r>
      <w:r w:rsidRPr="003F0E31">
        <w:t xml:space="preserve"> J Environ Manag, 2009: p. 2354–2366.</w:t>
      </w:r>
    </w:p>
    <w:p w14:paraId="62AF4A45" w14:textId="77777777" w:rsidR="002E7293" w:rsidRPr="003F0E31" w:rsidRDefault="002E7293" w:rsidP="002E7293">
      <w:pPr>
        <w:pStyle w:val="EndNoteBibliography"/>
        <w:spacing w:after="0"/>
        <w:ind w:left="720" w:hanging="720"/>
      </w:pPr>
      <w:r w:rsidRPr="003F0E31">
        <w:t>54.</w:t>
      </w:r>
      <w:r w:rsidRPr="003F0E31">
        <w:tab/>
        <w:t xml:space="preserve">Priyankaa, N., </w:t>
      </w:r>
      <w:r w:rsidRPr="003F0E31">
        <w:rPr>
          <w:i/>
        </w:rPr>
        <w:t>Bacterial dynamics in antibiotic wastewater treatment – a review bacterial dynamics in antibiotic wastewater treatment – a review.</w:t>
      </w:r>
      <w:r w:rsidRPr="003F0E31">
        <w:t xml:space="preserve"> Int. J. Occup. Health Saf.-Allied Sci, 2015: p. 1–8.</w:t>
      </w:r>
    </w:p>
    <w:p w14:paraId="79C1299B" w14:textId="77777777" w:rsidR="002E7293" w:rsidRPr="003F0E31" w:rsidRDefault="002E7293" w:rsidP="002E7293">
      <w:pPr>
        <w:pStyle w:val="EndNoteBibliography"/>
        <w:spacing w:after="0"/>
        <w:ind w:left="720" w:hanging="720"/>
      </w:pPr>
      <w:r w:rsidRPr="003F0E31">
        <w:t>55.</w:t>
      </w:r>
      <w:r w:rsidRPr="003F0E31">
        <w:tab/>
        <w:t xml:space="preserve">Ju, F., et al., </w:t>
      </w:r>
      <w:r w:rsidRPr="003F0E31">
        <w:rPr>
          <w:i/>
        </w:rPr>
        <w:t>Wastewater treatment plant resistomes are shaped by bacterial composition, genetic exchange, and upregulated expression in the effluent microbiomes.</w:t>
      </w:r>
      <w:r w:rsidRPr="003F0E31">
        <w:t xml:space="preserve"> Isme j, 2019. </w:t>
      </w:r>
      <w:r w:rsidRPr="003F0E31">
        <w:rPr>
          <w:b/>
        </w:rPr>
        <w:t>13</w:t>
      </w:r>
      <w:r w:rsidRPr="003F0E31">
        <w:t>(2): p. 346-360.</w:t>
      </w:r>
    </w:p>
    <w:p w14:paraId="026618C5" w14:textId="77777777" w:rsidR="002E7293" w:rsidRPr="003F0E31" w:rsidRDefault="002E7293" w:rsidP="002E7293">
      <w:pPr>
        <w:pStyle w:val="EndNoteBibliography"/>
        <w:spacing w:after="0"/>
        <w:ind w:left="720" w:hanging="720"/>
      </w:pPr>
      <w:r w:rsidRPr="003F0E31">
        <w:lastRenderedPageBreak/>
        <w:t>56.</w:t>
      </w:r>
      <w:r w:rsidRPr="003F0E31">
        <w:tab/>
        <w:t xml:space="preserve">Nuñez, L., </w:t>
      </w:r>
      <w:r w:rsidRPr="003F0E31">
        <w:rPr>
          <w:i/>
        </w:rPr>
        <w:t>Hospital effluent constitutes a source of vancomycin-resistant enterococci.</w:t>
      </w:r>
      <w:r w:rsidRPr="003F0E31">
        <w:t xml:space="preserve"> 2016.</w:t>
      </w:r>
    </w:p>
    <w:p w14:paraId="21D101FA" w14:textId="77777777" w:rsidR="002E7293" w:rsidRPr="003F0E31" w:rsidRDefault="002E7293" w:rsidP="002E7293">
      <w:pPr>
        <w:pStyle w:val="EndNoteBibliography"/>
        <w:spacing w:after="0"/>
        <w:ind w:left="720" w:hanging="720"/>
      </w:pPr>
      <w:r w:rsidRPr="003F0E31">
        <w:t>57.</w:t>
      </w:r>
      <w:r w:rsidRPr="003F0E31">
        <w:tab/>
        <w:t xml:space="preserve">Andersson, D.I. and D. Hughes, </w:t>
      </w:r>
      <w:r w:rsidRPr="003F0E31">
        <w:rPr>
          <w:i/>
        </w:rPr>
        <w:t>Evolution of antibiotic resistance at non-lethal drug concentrations.</w:t>
      </w:r>
      <w:r w:rsidRPr="003F0E31">
        <w:t xml:space="preserve"> Drug Resist Updat, 2012. </w:t>
      </w:r>
      <w:r w:rsidRPr="003F0E31">
        <w:rPr>
          <w:b/>
        </w:rPr>
        <w:t>15</w:t>
      </w:r>
      <w:r w:rsidRPr="003F0E31">
        <w:t>(3): p. 162-72.</w:t>
      </w:r>
    </w:p>
    <w:p w14:paraId="6A45A771" w14:textId="77777777" w:rsidR="002E7293" w:rsidRPr="003F0E31" w:rsidRDefault="002E7293" w:rsidP="002E7293">
      <w:pPr>
        <w:pStyle w:val="EndNoteBibliography"/>
        <w:spacing w:after="0"/>
        <w:ind w:left="720" w:hanging="720"/>
      </w:pPr>
      <w:r w:rsidRPr="003F0E31">
        <w:t>58.</w:t>
      </w:r>
      <w:r w:rsidRPr="003F0E31">
        <w:tab/>
        <w:t xml:space="preserve">Graham, D.W., et al., </w:t>
      </w:r>
      <w:r w:rsidRPr="003F0E31">
        <w:rPr>
          <w:i/>
        </w:rPr>
        <w:t>Appearance of β-lactam Resistance Genes in Agricultural Soils and Clinical Isolates over the 20th Century.</w:t>
      </w:r>
      <w:r w:rsidRPr="003F0E31">
        <w:t xml:space="preserve"> Sci Rep, 2016. </w:t>
      </w:r>
      <w:r w:rsidRPr="003F0E31">
        <w:rPr>
          <w:b/>
        </w:rPr>
        <w:t>6</w:t>
      </w:r>
      <w:r w:rsidRPr="003F0E31">
        <w:t>: p. 21550.</w:t>
      </w:r>
    </w:p>
    <w:p w14:paraId="0D357FCF" w14:textId="77777777" w:rsidR="002E7293" w:rsidRPr="003F0E31" w:rsidRDefault="002E7293" w:rsidP="002E7293">
      <w:pPr>
        <w:pStyle w:val="EndNoteBibliography"/>
        <w:spacing w:after="0"/>
        <w:ind w:left="720" w:hanging="720"/>
      </w:pPr>
      <w:r w:rsidRPr="003F0E31">
        <w:t>59.</w:t>
      </w:r>
      <w:r w:rsidRPr="003F0E31">
        <w:tab/>
        <w:t xml:space="preserve">Adam Mustapha, I.T., H.S. Bello, H.Y. Ismail, </w:t>
      </w:r>
      <w:r w:rsidRPr="003F0E31">
        <w:rPr>
          <w:i/>
        </w:rPr>
        <w:t>Resistance profiles of bacteria isolated from wastewater in the university of Maiduguri teaching Hospital.</w:t>
      </w:r>
      <w:r w:rsidRPr="003F0E31">
        <w:t xml:space="preserve"> J. Biotechnol. Res, 2016: p. 49–54.</w:t>
      </w:r>
    </w:p>
    <w:p w14:paraId="5874CEF0" w14:textId="77777777" w:rsidR="002E7293" w:rsidRPr="003F0E31" w:rsidRDefault="002E7293" w:rsidP="002E7293">
      <w:pPr>
        <w:pStyle w:val="EndNoteBibliography"/>
        <w:spacing w:after="0"/>
        <w:ind w:left="720" w:hanging="720"/>
      </w:pPr>
      <w:r w:rsidRPr="003F0E31">
        <w:t>60.</w:t>
      </w:r>
      <w:r w:rsidRPr="003F0E31">
        <w:tab/>
        <w:t xml:space="preserve">Berendonk, T.U., et al., </w:t>
      </w:r>
      <w:r w:rsidRPr="003F0E31">
        <w:rPr>
          <w:i/>
        </w:rPr>
        <w:t>Tackling antibiotic resistance: the environmental framework.</w:t>
      </w:r>
      <w:r w:rsidRPr="003F0E31">
        <w:t xml:space="preserve"> Nat Rev Microbiol, 2015. </w:t>
      </w:r>
      <w:r w:rsidRPr="003F0E31">
        <w:rPr>
          <w:b/>
        </w:rPr>
        <w:t>13</w:t>
      </w:r>
      <w:r w:rsidRPr="003F0E31">
        <w:t>(5): p. 310-7.</w:t>
      </w:r>
    </w:p>
    <w:p w14:paraId="1433A382" w14:textId="77777777" w:rsidR="002E7293" w:rsidRPr="003F0E31" w:rsidRDefault="002E7293" w:rsidP="002E7293">
      <w:pPr>
        <w:pStyle w:val="EndNoteBibliography"/>
        <w:spacing w:after="0"/>
        <w:ind w:left="720" w:hanging="720"/>
      </w:pPr>
      <w:r w:rsidRPr="003F0E31">
        <w:t>61.</w:t>
      </w:r>
      <w:r w:rsidRPr="003F0E31">
        <w:tab/>
        <w:t xml:space="preserve">Amarasiri, M., D. Sano, and S. Suzuki, </w:t>
      </w:r>
      <w:r w:rsidRPr="003F0E31">
        <w:rPr>
          <w:i/>
        </w:rPr>
        <w:t>Understanding human health risks caused by antibiotic resistant bacteria (ARB) and antibiotic resistance genes (ARG) in water environments: Current knowledge and questions to be answered.</w:t>
      </w:r>
      <w:r w:rsidRPr="003F0E31">
        <w:t xml:space="preserve"> Critical Reviews in Environmental Science and Technology, 2020. </w:t>
      </w:r>
      <w:r w:rsidRPr="003F0E31">
        <w:rPr>
          <w:b/>
        </w:rPr>
        <w:t>50</w:t>
      </w:r>
      <w:r w:rsidRPr="003F0E31">
        <w:t>(19): p. 2016-2059.</w:t>
      </w:r>
    </w:p>
    <w:p w14:paraId="1C146F4C" w14:textId="77777777" w:rsidR="002E7293" w:rsidRPr="003F0E31" w:rsidRDefault="002E7293" w:rsidP="002E7293">
      <w:pPr>
        <w:pStyle w:val="EndNoteBibliography"/>
        <w:spacing w:after="0"/>
        <w:ind w:left="720" w:hanging="720"/>
      </w:pPr>
      <w:r w:rsidRPr="003F0E31">
        <w:t>62.</w:t>
      </w:r>
      <w:r w:rsidRPr="003F0E31">
        <w:tab/>
        <w:t xml:space="preserve">García, J., et al., </w:t>
      </w:r>
      <w:r w:rsidRPr="003F0E31">
        <w:rPr>
          <w:i/>
        </w:rPr>
        <w:t>A review of emerging organic contaminants (EOCs), antibiotic resistant bacteria (ARB), and antibiotic resistance genes (ARGs) in the environment: Increasing removal with wetlands and reducing environmental impacts.</w:t>
      </w:r>
      <w:r w:rsidRPr="003F0E31">
        <w:t xml:space="preserve"> Bioresource Technology, 2020. </w:t>
      </w:r>
      <w:r w:rsidRPr="003F0E31">
        <w:rPr>
          <w:b/>
        </w:rPr>
        <w:t>307</w:t>
      </w:r>
      <w:r w:rsidRPr="003F0E31">
        <w:t>: p. 123228.</w:t>
      </w:r>
    </w:p>
    <w:p w14:paraId="56FE6B82" w14:textId="77777777" w:rsidR="002E7293" w:rsidRPr="003F0E31" w:rsidRDefault="002E7293" w:rsidP="002E7293">
      <w:pPr>
        <w:pStyle w:val="EndNoteBibliography"/>
        <w:spacing w:after="0"/>
        <w:ind w:left="720" w:hanging="720"/>
      </w:pPr>
      <w:r w:rsidRPr="003F0E31">
        <w:t>63.</w:t>
      </w:r>
      <w:r w:rsidRPr="003F0E31">
        <w:tab/>
        <w:t xml:space="preserve">Williams M.R., R.D.S., Xueping Guo, Syed A. Hashsham, </w:t>
      </w:r>
      <w:r w:rsidRPr="003F0E31">
        <w:rPr>
          <w:i/>
        </w:rPr>
        <w:t>Antimicrobial resistance in the environment.</w:t>
      </w:r>
      <w:r w:rsidRPr="003F0E31">
        <w:t xml:space="preserve"> Water Environ. Res, 2016: p. 1951–1967.</w:t>
      </w:r>
    </w:p>
    <w:p w14:paraId="796F3D34" w14:textId="77777777" w:rsidR="002E7293" w:rsidRPr="003F0E31" w:rsidRDefault="002E7293" w:rsidP="002E7293">
      <w:pPr>
        <w:pStyle w:val="EndNoteBibliography"/>
        <w:spacing w:after="0"/>
        <w:ind w:left="720" w:hanging="720"/>
      </w:pPr>
      <w:r w:rsidRPr="003F0E31">
        <w:rPr>
          <w:rFonts w:hint="eastAsia"/>
        </w:rPr>
        <w:t>64.</w:t>
      </w:r>
      <w:r w:rsidRPr="003F0E31">
        <w:rPr>
          <w:rFonts w:hint="eastAsia"/>
        </w:rPr>
        <w:tab/>
        <w:t>Jessica Williams</w:t>
      </w:r>
      <w:r w:rsidRPr="003F0E31">
        <w:rPr>
          <w:rFonts w:hint="eastAsia"/>
        </w:rPr>
        <w:t>‐</w:t>
      </w:r>
      <w:r w:rsidRPr="003F0E31">
        <w:rPr>
          <w:rFonts w:hint="eastAsia"/>
        </w:rPr>
        <w:t>Nguyen, J.B.S., Shannon Bartelt</w:t>
      </w:r>
      <w:r w:rsidRPr="003F0E31">
        <w:rPr>
          <w:rFonts w:hint="eastAsia"/>
        </w:rPr>
        <w:t>‐</w:t>
      </w:r>
      <w:r w:rsidRPr="003F0E31">
        <w:rPr>
          <w:rFonts w:hint="eastAsia"/>
        </w:rPr>
        <w:t xml:space="preserve">Hunt, </w:t>
      </w:r>
      <w:r w:rsidRPr="003F0E31">
        <w:rPr>
          <w:rFonts w:hint="eastAsia"/>
          <w:i/>
        </w:rPr>
        <w:t>Antibiotics and Antibiotic Resistance in Agroecosystems: State of the Science.</w:t>
      </w:r>
      <w:r w:rsidRPr="003F0E31">
        <w:rPr>
          <w:rFonts w:hint="eastAsia"/>
        </w:rPr>
        <w:t xml:space="preserve"> Journal of Environmental Qua</w:t>
      </w:r>
      <w:r w:rsidRPr="003F0E31">
        <w:t xml:space="preserve">lity, 2016. </w:t>
      </w:r>
      <w:r w:rsidRPr="003F0E31">
        <w:rPr>
          <w:b/>
        </w:rPr>
        <w:t>45</w:t>
      </w:r>
      <w:r w:rsidRPr="003F0E31">
        <w:t>(2).</w:t>
      </w:r>
    </w:p>
    <w:p w14:paraId="3B8BF212" w14:textId="77777777" w:rsidR="002E7293" w:rsidRPr="003F0E31" w:rsidRDefault="002E7293" w:rsidP="002E7293">
      <w:pPr>
        <w:pStyle w:val="EndNoteBibliography"/>
        <w:spacing w:after="0"/>
        <w:ind w:left="720" w:hanging="720"/>
      </w:pPr>
      <w:r w:rsidRPr="003F0E31">
        <w:t>65.</w:t>
      </w:r>
      <w:r w:rsidRPr="003F0E31">
        <w:tab/>
        <w:t xml:space="preserve">Samuel Moles, R.M., Jairo Gómez, Joanna Szpunar, Sebastiano Gozzo, Juan R. Castillo, María P. Ormad, </w:t>
      </w:r>
      <w:r w:rsidRPr="003F0E31">
        <w:rPr>
          <w:i/>
        </w:rPr>
        <w:t>Towards the Removal of Antibiotics Detected in Wastewaters in the POCTEFA Territory: Occurrence and TiO2 Photocatalytic Pilot-Scale Plant Performance.</w:t>
      </w:r>
      <w:r w:rsidRPr="003F0E31">
        <w:t xml:space="preserve"> Water, 2020. </w:t>
      </w:r>
      <w:r w:rsidRPr="003F0E31">
        <w:rPr>
          <w:b/>
        </w:rPr>
        <w:t>12</w:t>
      </w:r>
      <w:r w:rsidRPr="003F0E31">
        <w:t>.</w:t>
      </w:r>
    </w:p>
    <w:p w14:paraId="02D271E3" w14:textId="77777777" w:rsidR="002E7293" w:rsidRPr="003F0E31" w:rsidRDefault="002E7293" w:rsidP="002E7293">
      <w:pPr>
        <w:pStyle w:val="EndNoteBibliography"/>
        <w:spacing w:after="0"/>
        <w:ind w:left="720" w:hanging="720"/>
      </w:pPr>
      <w:r w:rsidRPr="003F0E31">
        <w:t>66.</w:t>
      </w:r>
      <w:r w:rsidRPr="003F0E31">
        <w:tab/>
        <w:t xml:space="preserve">Mao, D., </w:t>
      </w:r>
      <w:r w:rsidRPr="003F0E31">
        <w:rPr>
          <w:i/>
        </w:rPr>
        <w:t>Prevalence and proliferation of antibiotic resistance genes in two municipal wastewater treatment plants.</w:t>
      </w:r>
      <w:r w:rsidRPr="003F0E31">
        <w:t xml:space="preserve"> Water Res, 2015: p. 458–466.</w:t>
      </w:r>
    </w:p>
    <w:p w14:paraId="5E67C0AB" w14:textId="77777777" w:rsidR="002E7293" w:rsidRPr="003F0E31" w:rsidRDefault="002E7293" w:rsidP="002E7293">
      <w:pPr>
        <w:pStyle w:val="EndNoteBibliography"/>
        <w:spacing w:after="0"/>
        <w:ind w:left="720" w:hanging="720"/>
      </w:pPr>
      <w:r w:rsidRPr="003F0E31">
        <w:t>67.</w:t>
      </w:r>
      <w:r w:rsidRPr="003F0E31">
        <w:tab/>
        <w:t xml:space="preserve">Rowe, W.P.M., </w:t>
      </w:r>
      <w:r w:rsidRPr="003F0E31">
        <w:rPr>
          <w:i/>
        </w:rPr>
        <w:t>Overexpression of antibiotic resistance genes in Hospital effluents over time.</w:t>
      </w:r>
      <w:r w:rsidRPr="003F0E31">
        <w:t xml:space="preserve"> J. Antimicrob. Chemother, 2017: p. 1617–1623.</w:t>
      </w:r>
    </w:p>
    <w:p w14:paraId="4D574A99" w14:textId="77777777" w:rsidR="002E7293" w:rsidRPr="003F0E31" w:rsidRDefault="002E7293" w:rsidP="002E7293">
      <w:pPr>
        <w:pStyle w:val="EndNoteBibliography"/>
        <w:spacing w:after="0"/>
        <w:ind w:left="720" w:hanging="720"/>
      </w:pPr>
      <w:r w:rsidRPr="003F0E31">
        <w:t>68.</w:t>
      </w:r>
      <w:r w:rsidRPr="003F0E31">
        <w:tab/>
        <w:t xml:space="preserve">Pan, S.F.Z., M.P.; Chen, J.P.; Yuan, Z.H.; Zhong, L.B.; Zheng, Y.M, </w:t>
      </w:r>
      <w:r w:rsidRPr="003F0E31">
        <w:rPr>
          <w:i/>
        </w:rPr>
        <w:t>Separation of tetracycline from wastewater using forward osmosis process with thin film composite membrane—Implications for antibiotics recovery.</w:t>
      </w:r>
      <w:r w:rsidRPr="003F0E31">
        <w:t xml:space="preserve"> Separation and Purification Technology, 2015. </w:t>
      </w:r>
      <w:r w:rsidRPr="003F0E31">
        <w:rPr>
          <w:b/>
        </w:rPr>
        <w:t>153</w:t>
      </w:r>
      <w:r w:rsidRPr="003F0E31">
        <w:t>: p. 76-83.</w:t>
      </w:r>
    </w:p>
    <w:p w14:paraId="28D59E55" w14:textId="77777777" w:rsidR="002E7293" w:rsidRPr="003F0E31" w:rsidRDefault="002E7293" w:rsidP="002E7293">
      <w:pPr>
        <w:pStyle w:val="EndNoteBibliography"/>
        <w:spacing w:after="0"/>
        <w:ind w:left="720" w:hanging="720"/>
      </w:pPr>
      <w:r w:rsidRPr="003F0E31">
        <w:t>69.</w:t>
      </w:r>
      <w:r w:rsidRPr="003F0E31">
        <w:tab/>
        <w:t xml:space="preserve">Alnajrani, M.N. and O.A. Alsager, </w:t>
      </w:r>
      <w:r w:rsidRPr="003F0E31">
        <w:rPr>
          <w:i/>
        </w:rPr>
        <w:t>Removal of Antibiotics from Water by Polymer of Intrinsic Microporosity: Isotherms, Kinetics, Thermodynamics, and Adsorption Mechanism.</w:t>
      </w:r>
      <w:r w:rsidRPr="003F0E31">
        <w:t xml:space="preserve"> Scientific Reports, 2020. </w:t>
      </w:r>
      <w:r w:rsidRPr="003F0E31">
        <w:rPr>
          <w:b/>
        </w:rPr>
        <w:t>10</w:t>
      </w:r>
      <w:r w:rsidRPr="003F0E31">
        <w:t>(1): p. 794.</w:t>
      </w:r>
    </w:p>
    <w:p w14:paraId="2627F90C" w14:textId="77777777" w:rsidR="002E7293" w:rsidRPr="003F0E31" w:rsidRDefault="002E7293" w:rsidP="002E7293">
      <w:pPr>
        <w:pStyle w:val="EndNoteBibliography"/>
        <w:spacing w:after="0"/>
        <w:ind w:left="720" w:hanging="720"/>
      </w:pPr>
      <w:r w:rsidRPr="003F0E31">
        <w:lastRenderedPageBreak/>
        <w:t>70.</w:t>
      </w:r>
      <w:r w:rsidRPr="003F0E31">
        <w:tab/>
        <w:t xml:space="preserve">Watkinson, A.J., E.J. Murby, and S.D. Costanzo, </w:t>
      </w:r>
      <w:r w:rsidRPr="003F0E31">
        <w:rPr>
          <w:i/>
        </w:rPr>
        <w:t>Removal of antibiotics in conventional and advanced wastewater treatment: Implications for environmental discharge and wastewater recycling.</w:t>
      </w:r>
      <w:r w:rsidRPr="003F0E31">
        <w:t xml:space="preserve"> Water Research, 2007. </w:t>
      </w:r>
      <w:r w:rsidRPr="003F0E31">
        <w:rPr>
          <w:b/>
        </w:rPr>
        <w:t>41</w:t>
      </w:r>
      <w:r w:rsidRPr="003F0E31">
        <w:t>(18): p. 4164-4176.</w:t>
      </w:r>
    </w:p>
    <w:p w14:paraId="668A16DA" w14:textId="77777777" w:rsidR="002E7293" w:rsidRPr="003F0E31" w:rsidRDefault="002E7293" w:rsidP="002E7293">
      <w:pPr>
        <w:pStyle w:val="EndNoteBibliography"/>
        <w:spacing w:after="0"/>
        <w:ind w:left="720" w:hanging="720"/>
      </w:pPr>
      <w:r w:rsidRPr="003F0E31">
        <w:t>71.</w:t>
      </w:r>
      <w:r w:rsidRPr="003F0E31">
        <w:tab/>
        <w:t xml:space="preserve">Bhagat, C., et al., </w:t>
      </w:r>
      <w:r w:rsidRPr="003F0E31">
        <w:rPr>
          <w:i/>
        </w:rPr>
        <w:t>Proclivities for prevalence and treatment of antibiotics in the ambient water: a review.</w:t>
      </w:r>
      <w:r w:rsidRPr="003F0E31">
        <w:t xml:space="preserve"> npj Clean Water, 2020. </w:t>
      </w:r>
      <w:r w:rsidRPr="003F0E31">
        <w:rPr>
          <w:b/>
        </w:rPr>
        <w:t>3</w:t>
      </w:r>
      <w:r w:rsidRPr="003F0E31">
        <w:t>(1): p. 42.</w:t>
      </w:r>
    </w:p>
    <w:p w14:paraId="5A9B8CB3" w14:textId="77777777" w:rsidR="002E7293" w:rsidRPr="003F0E31" w:rsidRDefault="002E7293" w:rsidP="002E7293">
      <w:pPr>
        <w:pStyle w:val="EndNoteBibliography"/>
        <w:spacing w:after="0"/>
        <w:ind w:left="720" w:hanging="720"/>
      </w:pPr>
      <w:r w:rsidRPr="003F0E31">
        <w:t>72.</w:t>
      </w:r>
      <w:r w:rsidRPr="003F0E31">
        <w:tab/>
        <w:t xml:space="preserve">Ricardo Sidrach-Cardona, E.B., </w:t>
      </w:r>
      <w:r w:rsidRPr="003F0E31">
        <w:rPr>
          <w:i/>
        </w:rPr>
        <w:t>Fecal indicator bacteria resistance to antibiotics in experimental constructed wetlands.</w:t>
      </w:r>
      <w:r w:rsidRPr="003F0E31">
        <w:t xml:space="preserve"> Ecol. Eng, 2013: p. 107–111.</w:t>
      </w:r>
    </w:p>
    <w:p w14:paraId="1C719143" w14:textId="77777777" w:rsidR="002E7293" w:rsidRPr="003F0E31" w:rsidRDefault="002E7293" w:rsidP="002E7293">
      <w:pPr>
        <w:pStyle w:val="EndNoteBibliography"/>
        <w:spacing w:after="0"/>
        <w:ind w:left="720" w:hanging="720"/>
      </w:pPr>
      <w:r w:rsidRPr="003F0E31">
        <w:t>73.</w:t>
      </w:r>
      <w:r w:rsidRPr="003F0E31">
        <w:tab/>
        <w:t xml:space="preserve">Sanjrani, M.A.Z., B. – Zhao, H. – Zheng, Y. P.– Wang, Y. – Xia, S. B, </w:t>
      </w:r>
      <w:r w:rsidRPr="003F0E31">
        <w:rPr>
          <w:i/>
        </w:rPr>
        <w:t>The influence of wetland media in improving the performance of pollutant removal in water treatment: a review.</w:t>
      </w:r>
      <w:r w:rsidRPr="003F0E31">
        <w:t xml:space="preserve"> Applied Ecology And Environmental Research, 2019: p. 3803-3818.</w:t>
      </w:r>
    </w:p>
    <w:p w14:paraId="4BDE6FD6" w14:textId="77777777" w:rsidR="002E7293" w:rsidRPr="003F0E31" w:rsidRDefault="002E7293" w:rsidP="002E7293">
      <w:pPr>
        <w:pStyle w:val="EndNoteBibliography"/>
        <w:spacing w:after="0"/>
        <w:ind w:left="720" w:hanging="720"/>
      </w:pPr>
      <w:r w:rsidRPr="003F0E31">
        <w:t>74.</w:t>
      </w:r>
      <w:r w:rsidRPr="003F0E31">
        <w:tab/>
        <w:t xml:space="preserve">Chen J, L.Y.S., Su H C, Ying G G, Liu F, Liu S S, He L Y, Chen Z F, Yang Y Q, Chen F R, </w:t>
      </w:r>
      <w:r w:rsidRPr="003F0E31">
        <w:rPr>
          <w:i/>
        </w:rPr>
        <w:t>Removal of antibiotics and antibiotic resistance genes in rural wastewater by an integrated constructed wetland.</w:t>
      </w:r>
      <w:r w:rsidRPr="003F0E31">
        <w:t xml:space="preserve"> Environ Sci Pollut R, 2015: p. 1794–1803.</w:t>
      </w:r>
    </w:p>
    <w:p w14:paraId="2F753CEF" w14:textId="77777777" w:rsidR="002E7293" w:rsidRPr="003F0E31" w:rsidRDefault="002E7293" w:rsidP="002E7293">
      <w:pPr>
        <w:pStyle w:val="EndNoteBibliography"/>
        <w:spacing w:after="0"/>
        <w:ind w:left="720" w:hanging="720"/>
      </w:pPr>
      <w:r w:rsidRPr="003F0E31">
        <w:t>75.</w:t>
      </w:r>
      <w:r w:rsidRPr="003F0E31">
        <w:tab/>
        <w:t xml:space="preserve">PHAM THANH HIEN, T.T., and MORI KAZUHIRO, </w:t>
      </w:r>
      <w:r w:rsidRPr="003F0E31">
        <w:rPr>
          <w:i/>
        </w:rPr>
        <w:t>Removal of Tetracycline and Tetracycline Resistance Genes from Municipal Wastewater in Microcosm Fill-and-Drain Constructed Wetlands.</w:t>
      </w:r>
      <w:r w:rsidRPr="003F0E31">
        <w:t xml:space="preserve"> Japanese Journal of Water Treatment Biology, 2017: p. 11-21.</w:t>
      </w:r>
    </w:p>
    <w:p w14:paraId="3FAF6EA5" w14:textId="77777777" w:rsidR="002E7293" w:rsidRPr="003F0E31" w:rsidRDefault="002E7293" w:rsidP="002E7293">
      <w:pPr>
        <w:pStyle w:val="EndNoteBibliography"/>
        <w:spacing w:after="0"/>
        <w:ind w:left="720" w:hanging="720"/>
      </w:pPr>
      <w:r w:rsidRPr="003F0E31">
        <w:t>76.</w:t>
      </w:r>
      <w:r w:rsidRPr="003F0E31">
        <w:tab/>
        <w:t xml:space="preserve">Liu, L., Liu, Y. H., Wang, Z., Liu, C. X., Huang, X., and Zhu, G. F, </w:t>
      </w:r>
      <w:r w:rsidRPr="003F0E31">
        <w:rPr>
          <w:i/>
        </w:rPr>
        <w:t>Behavior of tetracycline and sulfamethazine with corresponding resistance genes from swine wastewater in pilot-scale constructed wetlands.</w:t>
      </w:r>
      <w:r w:rsidRPr="003F0E31">
        <w:t xml:space="preserve"> J. Hazard. Mater, 2014: p. 304-310.</w:t>
      </w:r>
    </w:p>
    <w:p w14:paraId="48349744" w14:textId="77777777" w:rsidR="002E7293" w:rsidRPr="003F0E31" w:rsidRDefault="002E7293" w:rsidP="002E7293">
      <w:pPr>
        <w:pStyle w:val="EndNoteBibliography"/>
        <w:spacing w:after="0"/>
        <w:ind w:left="720" w:hanging="720"/>
      </w:pPr>
      <w:r w:rsidRPr="003F0E31">
        <w:t>77.</w:t>
      </w:r>
      <w:r w:rsidRPr="003F0E31">
        <w:tab/>
        <w:t xml:space="preserve">Chen, J., Wei, X. D., Liu, Y. S., Ying, G. G., Liu, S. S., He, L. Y., Su, H. C., Hu, L. X., Chen, F. R., and Yang, Y. Q, </w:t>
      </w:r>
      <w:r w:rsidRPr="003F0E31">
        <w:rPr>
          <w:i/>
        </w:rPr>
        <w:t>Removal of antibiotics and antibiotic resistance genes from domestic sewage by constructed wetlands: Optimization of wetland substrates and hydraulic loading.</w:t>
      </w:r>
      <w:r w:rsidRPr="003F0E31">
        <w:t xml:space="preserve"> Sci. Total Environ, 2016: p. 240-248.</w:t>
      </w:r>
    </w:p>
    <w:p w14:paraId="249BF80D" w14:textId="77777777" w:rsidR="002E7293" w:rsidRPr="003F0E31" w:rsidRDefault="002E7293" w:rsidP="002E7293">
      <w:pPr>
        <w:pStyle w:val="EndNoteBibliography"/>
        <w:spacing w:after="0"/>
        <w:ind w:left="720" w:hanging="720"/>
      </w:pPr>
      <w:r w:rsidRPr="003F0E31">
        <w:t>78.</w:t>
      </w:r>
      <w:r w:rsidRPr="003F0E31">
        <w:tab/>
        <w:t xml:space="preserve">Liu, L., Liu, C., Zheng, J., Huang, X., Wang Z, Liu, Y., and Zhu G, </w:t>
      </w:r>
      <w:r w:rsidRPr="003F0E31">
        <w:rPr>
          <w:i/>
        </w:rPr>
        <w:t>Elimination of veterinary antibiotics and antibiotic resistance genes from swine wastewater in the vertical flow constructed wetlands.</w:t>
      </w:r>
      <w:r w:rsidRPr="003F0E31">
        <w:t xml:space="preserve"> Chemosphere, 2013: p. 1088-1093.</w:t>
      </w:r>
    </w:p>
    <w:p w14:paraId="0E87D73A" w14:textId="77777777" w:rsidR="002E7293" w:rsidRPr="003F0E31" w:rsidRDefault="002E7293" w:rsidP="002E7293">
      <w:pPr>
        <w:pStyle w:val="EndNoteBibliography"/>
        <w:spacing w:after="0"/>
        <w:ind w:left="720" w:hanging="720"/>
      </w:pPr>
      <w:r w:rsidRPr="003F0E31">
        <w:t>79.</w:t>
      </w:r>
      <w:r w:rsidRPr="003F0E31">
        <w:tab/>
        <w:t xml:space="preserve">Zhou LJ, Y.G., Liu S, Zhao JL, Yang B, Chen ZF, Lai HJ, </w:t>
      </w:r>
      <w:r w:rsidRPr="003F0E31">
        <w:rPr>
          <w:i/>
        </w:rPr>
        <w:t>Occurrence and fate of eleven classes of antibiotics in two typical wastewater treatment plants in South China.</w:t>
      </w:r>
      <w:r w:rsidRPr="003F0E31">
        <w:t xml:space="preserve"> Sci Total Environ, 2013: p. 365–376.</w:t>
      </w:r>
    </w:p>
    <w:p w14:paraId="0C589102" w14:textId="77777777" w:rsidR="002E7293" w:rsidRPr="003F0E31" w:rsidRDefault="002E7293" w:rsidP="002E7293">
      <w:pPr>
        <w:pStyle w:val="EndNoteBibliography"/>
        <w:spacing w:after="0"/>
        <w:ind w:left="720" w:hanging="720"/>
      </w:pPr>
      <w:r w:rsidRPr="003F0E31">
        <w:t>80.</w:t>
      </w:r>
      <w:r w:rsidRPr="003F0E31">
        <w:tab/>
        <w:t xml:space="preserve">Li B, Z.T., </w:t>
      </w:r>
      <w:r w:rsidRPr="003F0E31">
        <w:rPr>
          <w:i/>
        </w:rPr>
        <w:t>Biodegradation and adsorption of antibiotics in the activated sludge process.</w:t>
      </w:r>
      <w:r w:rsidRPr="003F0E31">
        <w:t xml:space="preserve"> Environ Sci Technol, 2010: p. 3468–3473.</w:t>
      </w:r>
    </w:p>
    <w:p w14:paraId="3CBFB166" w14:textId="77777777" w:rsidR="002E7293" w:rsidRPr="003F0E31" w:rsidRDefault="002E7293" w:rsidP="002E7293">
      <w:pPr>
        <w:pStyle w:val="EndNoteBibliography"/>
        <w:spacing w:after="0"/>
        <w:ind w:left="720" w:hanging="720"/>
      </w:pPr>
      <w:r w:rsidRPr="003F0E31">
        <w:t>81.</w:t>
      </w:r>
      <w:r w:rsidRPr="003F0E31">
        <w:tab/>
        <w:t xml:space="preserve">Gao L, S.Y., LiW, Niu H, Liu J, </w:t>
      </w:r>
      <w:r w:rsidRPr="003F0E31">
        <w:rPr>
          <w:i/>
        </w:rPr>
        <w:t>Occurrence and fate of quinolone and fluoroquinolone antibiotics in a municipal sewage treatment plant.</w:t>
      </w:r>
      <w:r w:rsidRPr="003F0E31">
        <w:t xml:space="preserve"> Water Res, 2012: p. 387–394.</w:t>
      </w:r>
    </w:p>
    <w:p w14:paraId="21056E53" w14:textId="77777777" w:rsidR="002E7293" w:rsidRPr="003F0E31" w:rsidRDefault="002E7293" w:rsidP="002E7293">
      <w:pPr>
        <w:pStyle w:val="EndNoteBibliography"/>
        <w:spacing w:after="0"/>
        <w:ind w:left="720" w:hanging="720"/>
      </w:pPr>
      <w:r w:rsidRPr="003F0E31">
        <w:lastRenderedPageBreak/>
        <w:t>82.</w:t>
      </w:r>
      <w:r w:rsidRPr="003F0E31">
        <w:tab/>
        <w:t xml:space="preserve">Jia A, W.Y., Xiao Y, Hu J, </w:t>
      </w:r>
      <w:r w:rsidRPr="003F0E31">
        <w:rPr>
          <w:i/>
        </w:rPr>
        <w:t>Occurrence and fate of quinolone and fluoroquinolone antibiotics in a municipal sewage treatment plant.</w:t>
      </w:r>
      <w:r w:rsidRPr="003F0E31">
        <w:t xml:space="preserve"> Water Res, 2012: p. 387–394.</w:t>
      </w:r>
    </w:p>
    <w:p w14:paraId="68661894" w14:textId="77777777" w:rsidR="002E7293" w:rsidRPr="003F0E31" w:rsidRDefault="002E7293" w:rsidP="002E7293">
      <w:pPr>
        <w:pStyle w:val="EndNoteBibliography"/>
        <w:spacing w:after="0"/>
        <w:ind w:left="720" w:hanging="720"/>
      </w:pPr>
      <w:r w:rsidRPr="003F0E31">
        <w:t>83.</w:t>
      </w:r>
      <w:r w:rsidRPr="003F0E31">
        <w:tab/>
        <w:t xml:space="preserve">Xu W, Z.G., Li X, Zou S, Li P, Hu Z, Li J, </w:t>
      </w:r>
      <w:r w:rsidRPr="003F0E31">
        <w:rPr>
          <w:i/>
        </w:rPr>
        <w:t>Occurrence and elimination of antibiotics at four sewage treatment plants in the Pearl River Delta (PRD), South China.</w:t>
      </w:r>
      <w:r w:rsidRPr="003F0E31">
        <w:t xml:space="preserve"> Water Res, 2007: p. 4526–4534.</w:t>
      </w:r>
    </w:p>
    <w:p w14:paraId="2FC9C8F9" w14:textId="77777777" w:rsidR="002E7293" w:rsidRPr="003F0E31" w:rsidRDefault="002E7293" w:rsidP="002E7293">
      <w:pPr>
        <w:pStyle w:val="EndNoteBibliography"/>
        <w:spacing w:after="0"/>
        <w:ind w:left="720" w:hanging="720"/>
      </w:pPr>
      <w:r w:rsidRPr="003F0E31">
        <w:t>84.</w:t>
      </w:r>
      <w:r w:rsidRPr="003F0E31">
        <w:tab/>
        <w:t xml:space="preserve">Dan, A.Z., X.; Dai, Y.; Chen, C.; Yang, Y, </w:t>
      </w:r>
      <w:r w:rsidRPr="003F0E31">
        <w:rPr>
          <w:i/>
        </w:rPr>
        <w:t>Occurrence and removal of quinolone, tetracycline, and macrolide antibiotics from urban wastewater in constructed wetlands.</w:t>
      </w:r>
      <w:r w:rsidRPr="003F0E31">
        <w:t xml:space="preserve"> Journal of Cleaner Production, 2020. </w:t>
      </w:r>
      <w:r w:rsidRPr="003F0E31">
        <w:rPr>
          <w:b/>
        </w:rPr>
        <w:t>252</w:t>
      </w:r>
      <w:r w:rsidRPr="003F0E31">
        <w:t>.</w:t>
      </w:r>
    </w:p>
    <w:p w14:paraId="6B2FBED0" w14:textId="77777777" w:rsidR="002E7293" w:rsidRPr="003F0E31" w:rsidRDefault="002E7293" w:rsidP="002E7293">
      <w:pPr>
        <w:pStyle w:val="EndNoteBibliography"/>
        <w:spacing w:after="0"/>
        <w:ind w:left="720" w:hanging="720"/>
      </w:pPr>
      <w:r w:rsidRPr="003F0E31">
        <w:t>85.</w:t>
      </w:r>
      <w:r w:rsidRPr="003F0E31">
        <w:tab/>
        <w:t xml:space="preserve">Ilyas, H., I. Masih, and E.D. van Hullebusch, </w:t>
      </w:r>
      <w:r w:rsidRPr="003F0E31">
        <w:rPr>
          <w:i/>
        </w:rPr>
        <w:t>Pharmaceuticals' removal by constructed wetlands: a critical evaluation and meta-analysis on performance, risk reduction, and role of physicochemical properties on removal mechanisms.</w:t>
      </w:r>
      <w:r w:rsidRPr="003F0E31">
        <w:t xml:space="preserve"> Journal of Water and Health, 2020. </w:t>
      </w:r>
      <w:r w:rsidRPr="003F0E31">
        <w:rPr>
          <w:b/>
        </w:rPr>
        <w:t>18</w:t>
      </w:r>
      <w:r w:rsidRPr="003F0E31">
        <w:t>(3): p. 253-291.</w:t>
      </w:r>
    </w:p>
    <w:p w14:paraId="21B820E8" w14:textId="77777777" w:rsidR="002E7293" w:rsidRPr="003F0E31" w:rsidRDefault="002E7293" w:rsidP="002E7293">
      <w:pPr>
        <w:pStyle w:val="EndNoteBibliography"/>
        <w:spacing w:after="0"/>
        <w:ind w:left="720" w:hanging="720"/>
      </w:pPr>
      <w:r w:rsidRPr="003F0E31">
        <w:t>86.</w:t>
      </w:r>
      <w:r w:rsidRPr="003F0E31">
        <w:tab/>
        <w:t xml:space="preserve">Jun Chen, G.-G.Y., Xiao-Dong Wei, You-Sheng Liu, Shuang-Shuang Liu, Li-XinHu, Liang-YingHe, Zhi-Feng Chen, Fan-Rong Chen, Yong-QiangYang, </w:t>
      </w:r>
      <w:r w:rsidRPr="003F0E31">
        <w:rPr>
          <w:i/>
        </w:rPr>
        <w:t>Removal of antibiotics and antibiotic resistance genes from domestic sewage by constructed wetlands: Effect of flow configuration and plant species.</w:t>
      </w:r>
      <w:r w:rsidRPr="003F0E31">
        <w:t xml:space="preserve"> Science of The Total Environment, 2016. </w:t>
      </w:r>
      <w:r w:rsidRPr="003F0E31">
        <w:rPr>
          <w:b/>
        </w:rPr>
        <w:t>571</w:t>
      </w:r>
      <w:r w:rsidRPr="003F0E31">
        <w:t>: p. 974-982.</w:t>
      </w:r>
    </w:p>
    <w:p w14:paraId="2FD33B20" w14:textId="77777777" w:rsidR="002E7293" w:rsidRPr="003F0E31" w:rsidRDefault="002E7293" w:rsidP="002E7293">
      <w:pPr>
        <w:pStyle w:val="EndNoteBibliography"/>
        <w:spacing w:after="0"/>
        <w:ind w:left="720" w:hanging="720"/>
      </w:pPr>
      <w:r w:rsidRPr="003F0E31">
        <w:t>87.</w:t>
      </w:r>
      <w:r w:rsidRPr="003F0E31">
        <w:tab/>
        <w:t xml:space="preserve">Scholz M, L.B., </w:t>
      </w:r>
      <w:r w:rsidRPr="003F0E31">
        <w:rPr>
          <w:i/>
        </w:rPr>
        <w:t>Constructed wetlands: a review.</w:t>
      </w:r>
      <w:r w:rsidRPr="003F0E31">
        <w:t xml:space="preserve"> Int J Environ Stud, 2005: p. 421–47.</w:t>
      </w:r>
    </w:p>
    <w:p w14:paraId="5590021B" w14:textId="77777777" w:rsidR="002E7293" w:rsidRPr="003F0E31" w:rsidRDefault="002E7293" w:rsidP="002E7293">
      <w:pPr>
        <w:pStyle w:val="EndNoteBibliography"/>
        <w:spacing w:after="0"/>
        <w:ind w:left="720" w:hanging="720"/>
      </w:pPr>
      <w:r w:rsidRPr="003F0E31">
        <w:t>88.</w:t>
      </w:r>
      <w:r w:rsidRPr="003F0E31">
        <w:tab/>
        <w:t xml:space="preserve">Arshad, M. and R. Zafar, </w:t>
      </w:r>
      <w:r w:rsidRPr="003F0E31">
        <w:rPr>
          <w:i/>
        </w:rPr>
        <w:t>Chapter 9 - Antibiotics, AMRs, and ARGs: fate in the environment</w:t>
      </w:r>
      <w:r w:rsidRPr="003F0E31">
        <w:t xml:space="preserve">, in </w:t>
      </w:r>
      <w:r w:rsidRPr="003F0E31">
        <w:rPr>
          <w:i/>
        </w:rPr>
        <w:t>Antibiotics and Antimicrobial Resistance Genes in the Environment</w:t>
      </w:r>
      <w:r w:rsidRPr="003F0E31">
        <w:t>, M.Z. Hashmi, Editor. 2020, Elsevier. p. 138-154.</w:t>
      </w:r>
    </w:p>
    <w:p w14:paraId="10ADAA97" w14:textId="77777777" w:rsidR="002E7293" w:rsidRPr="003F0E31" w:rsidRDefault="002E7293" w:rsidP="002E7293">
      <w:pPr>
        <w:pStyle w:val="EndNoteBibliography"/>
        <w:spacing w:after="0"/>
        <w:ind w:left="720" w:hanging="720"/>
      </w:pPr>
      <w:r w:rsidRPr="003F0E31">
        <w:t>89.</w:t>
      </w:r>
      <w:r w:rsidRPr="003F0E31">
        <w:tab/>
        <w:t xml:space="preserve">Liu, X., et al., </w:t>
      </w:r>
      <w:r w:rsidRPr="003F0E31">
        <w:rPr>
          <w:i/>
        </w:rPr>
        <w:t>A review on removing antibiotics and antibiotic resistance genes from wastewater by constructed wetlands: Performance and microbial response.</w:t>
      </w:r>
      <w:r w:rsidRPr="003F0E31">
        <w:t xml:space="preserve"> Environ Pollut, 2019. </w:t>
      </w:r>
      <w:r w:rsidRPr="003F0E31">
        <w:rPr>
          <w:b/>
        </w:rPr>
        <w:t>254</w:t>
      </w:r>
      <w:r w:rsidRPr="003F0E31">
        <w:t>(Pt A): p. 112996.</w:t>
      </w:r>
    </w:p>
    <w:p w14:paraId="71762218" w14:textId="77777777" w:rsidR="002E7293" w:rsidRPr="003F0E31" w:rsidRDefault="002E7293" w:rsidP="002E7293">
      <w:pPr>
        <w:pStyle w:val="EndNoteBibliography"/>
        <w:spacing w:after="0"/>
        <w:ind w:left="720" w:hanging="720"/>
      </w:pPr>
      <w:r w:rsidRPr="003F0E31">
        <w:t>90.</w:t>
      </w:r>
      <w:r w:rsidRPr="003F0E31">
        <w:tab/>
        <w:t xml:space="preserve">He, Y., et al., </w:t>
      </w:r>
      <w:r w:rsidRPr="003F0E31">
        <w:rPr>
          <w:i/>
        </w:rPr>
        <w:t>Improving removal of antibiotics in constructed wetland treatment systems based on key design and operational parameters: A review.</w:t>
      </w:r>
      <w:r w:rsidRPr="003F0E31">
        <w:t xml:space="preserve"> Journal of Hazardous Materials, 2021. </w:t>
      </w:r>
      <w:r w:rsidRPr="003F0E31">
        <w:rPr>
          <w:b/>
        </w:rPr>
        <w:t>407</w:t>
      </w:r>
      <w:r w:rsidRPr="003F0E31">
        <w:t>: p. 124386.</w:t>
      </w:r>
    </w:p>
    <w:p w14:paraId="5C06D83F" w14:textId="77777777" w:rsidR="002E7293" w:rsidRPr="003F0E31" w:rsidRDefault="002E7293" w:rsidP="002E7293">
      <w:pPr>
        <w:pStyle w:val="EndNoteBibliography"/>
        <w:spacing w:after="0"/>
        <w:ind w:left="720" w:hanging="720"/>
      </w:pPr>
      <w:r w:rsidRPr="003F0E31">
        <w:t>91.</w:t>
      </w:r>
      <w:r w:rsidRPr="003F0E31">
        <w:tab/>
        <w:t>GUAN Yidong, W.B., GAO Yongxia, LIUWen;</w:t>
      </w:r>
      <w:r w:rsidRPr="003F0E31">
        <w:rPr>
          <w:rFonts w:ascii="Cambria Math" w:hAnsi="Cambria Math" w:cs="Cambria Math"/>
        </w:rPr>
        <w:t>∗</w:t>
      </w:r>
      <w:r w:rsidRPr="003F0E31">
        <w:t xml:space="preserve">, ZHAO Xiaoli, HUANG Xiaofeng and YU Jianghua, </w:t>
      </w:r>
      <w:r w:rsidRPr="003F0E31">
        <w:rPr>
          <w:i/>
        </w:rPr>
        <w:t>Occurrence and Fate of Antibiotics in the Aqueous Environment and Their Removal by Constructed Wetlands in China: A review.</w:t>
      </w:r>
      <w:r w:rsidRPr="003F0E31">
        <w:t xml:space="preserve"> Pedosphere, 2017. </w:t>
      </w:r>
      <w:r w:rsidRPr="003F0E31">
        <w:rPr>
          <w:b/>
        </w:rPr>
        <w:t>27</w:t>
      </w:r>
      <w:r w:rsidRPr="003F0E31">
        <w:t>(1): p. 42–51.</w:t>
      </w:r>
    </w:p>
    <w:p w14:paraId="0DA2C786" w14:textId="77777777" w:rsidR="002E7293" w:rsidRPr="003F0E31" w:rsidRDefault="002E7293" w:rsidP="002E7293">
      <w:pPr>
        <w:pStyle w:val="EndNoteBibliography"/>
        <w:spacing w:after="0"/>
        <w:ind w:left="720" w:hanging="720"/>
      </w:pPr>
      <w:r w:rsidRPr="003F0E31">
        <w:t>92.</w:t>
      </w:r>
      <w:r w:rsidRPr="003F0E31">
        <w:tab/>
        <w:t xml:space="preserve">Hijosa-Valsero M, F.G., Schl¨usener M P, Sidrach-Cardona R, Mart´in-Villacorta J, Ternes T, B´ecares E, </w:t>
      </w:r>
      <w:r w:rsidRPr="003F0E31">
        <w:rPr>
          <w:i/>
        </w:rPr>
        <w:t>Removal of antibiotics from urban wastewater by constructed wetland optimization.</w:t>
      </w:r>
      <w:r w:rsidRPr="003F0E31">
        <w:t xml:space="preserve"> Chemosphere, 2011: p. 713–719.</w:t>
      </w:r>
    </w:p>
    <w:p w14:paraId="38CD22F7" w14:textId="77777777" w:rsidR="002E7293" w:rsidRPr="003F0E31" w:rsidRDefault="002E7293" w:rsidP="002E7293">
      <w:pPr>
        <w:pStyle w:val="EndNoteBibliography"/>
        <w:spacing w:after="0"/>
        <w:ind w:left="720" w:hanging="720"/>
      </w:pPr>
      <w:r w:rsidRPr="003F0E31">
        <w:t>93.</w:t>
      </w:r>
      <w:r w:rsidRPr="003F0E31">
        <w:tab/>
        <w:t xml:space="preserve">Guan Y, Z.Y., Zhong C N, Huang X F, Fu J, Zhao D, </w:t>
      </w:r>
      <w:r w:rsidRPr="003F0E31">
        <w:rPr>
          <w:i/>
        </w:rPr>
        <w:t>Effect of operating factors on the contaminants removal of a soil filter: multi-soil-layering system.</w:t>
      </w:r>
      <w:r w:rsidRPr="003F0E31">
        <w:t xml:space="preserve"> Environ Earth Sci, 2015: p. 2679–2686.</w:t>
      </w:r>
    </w:p>
    <w:p w14:paraId="30C33BEB" w14:textId="77777777" w:rsidR="002E7293" w:rsidRPr="003F0E31" w:rsidRDefault="002E7293" w:rsidP="002E7293">
      <w:pPr>
        <w:pStyle w:val="EndNoteBibliography"/>
        <w:spacing w:after="0"/>
        <w:ind w:left="720" w:hanging="720"/>
      </w:pPr>
      <w:r w:rsidRPr="003F0E31">
        <w:t>94.</w:t>
      </w:r>
      <w:r w:rsidRPr="003F0E31">
        <w:tab/>
        <w:t xml:space="preserve">Li B, Z.T., </w:t>
      </w:r>
      <w:r w:rsidRPr="003F0E31">
        <w:rPr>
          <w:i/>
        </w:rPr>
        <w:t>Biodegradation and adsorption of antibiotics in the activated sludge process.</w:t>
      </w:r>
      <w:r w:rsidRPr="003F0E31">
        <w:t xml:space="preserve"> Environ Sci Technol, 2010. </w:t>
      </w:r>
      <w:r w:rsidRPr="003F0E31">
        <w:rPr>
          <w:b/>
        </w:rPr>
        <w:t>44</w:t>
      </w:r>
      <w:r w:rsidRPr="003F0E31">
        <w:t>(9): p. 3468–3473.</w:t>
      </w:r>
    </w:p>
    <w:p w14:paraId="4CDE6636" w14:textId="77777777" w:rsidR="002E7293" w:rsidRPr="003F0E31" w:rsidRDefault="002E7293" w:rsidP="002E7293">
      <w:pPr>
        <w:pStyle w:val="EndNoteBibliography"/>
        <w:spacing w:after="0"/>
        <w:ind w:left="720" w:hanging="720"/>
      </w:pPr>
      <w:r w:rsidRPr="003F0E31">
        <w:lastRenderedPageBreak/>
        <w:t>95.</w:t>
      </w:r>
      <w:r w:rsidRPr="003F0E31">
        <w:tab/>
        <w:t xml:space="preserve">Zhang D, G.R., Ng WJ, Tan SK, </w:t>
      </w:r>
      <w:r w:rsidRPr="003F0E31">
        <w:rPr>
          <w:i/>
        </w:rPr>
        <w:t>Removal of pharmaceuticals and personal care products in aquatic plant-based systems: a review.</w:t>
      </w:r>
      <w:r w:rsidRPr="003F0E31">
        <w:t xml:space="preserve"> Environ Pollut, 2014: p. 620–639.</w:t>
      </w:r>
    </w:p>
    <w:p w14:paraId="0B03F62B" w14:textId="77777777" w:rsidR="002E7293" w:rsidRPr="003F0E31" w:rsidRDefault="002E7293" w:rsidP="002E7293">
      <w:pPr>
        <w:pStyle w:val="EndNoteBibliography"/>
        <w:spacing w:after="0"/>
        <w:ind w:left="720" w:hanging="720"/>
      </w:pPr>
      <w:r w:rsidRPr="003F0E31">
        <w:t>96.</w:t>
      </w:r>
      <w:r w:rsidRPr="003F0E31">
        <w:tab/>
        <w:t xml:space="preserve">Fernandes JP, A.C., Pereira AC, Ribeiro IL, Reis I, Carvalho P, </w:t>
      </w:r>
      <w:r w:rsidRPr="003F0E31">
        <w:rPr>
          <w:i/>
        </w:rPr>
        <w:t>Microbial community dynamics associated with veterinary antibiotics removal in constructed wetlands microcosms.</w:t>
      </w:r>
      <w:r w:rsidRPr="003F0E31">
        <w:t xml:space="preserve"> Bioresour Technol, 2015: p. 26–33.</w:t>
      </w:r>
    </w:p>
    <w:p w14:paraId="32078D37" w14:textId="77777777" w:rsidR="002E7293" w:rsidRPr="003F0E31" w:rsidRDefault="002E7293" w:rsidP="002E7293">
      <w:pPr>
        <w:pStyle w:val="EndNoteBibliography"/>
        <w:spacing w:after="0"/>
        <w:ind w:left="720" w:hanging="720"/>
      </w:pPr>
      <w:r w:rsidRPr="003F0E31">
        <w:t>97.</w:t>
      </w:r>
      <w:r w:rsidRPr="003F0E31">
        <w:tab/>
        <w:t xml:space="preserve">Jun Chen, Y.-S.L., Hao-Chang Su, Guang-Guo Ying, Feng Liu, Shuang-Shuang Liu, Liang-Ying He, Zhi-Feng Chen, Yong-Qiang Yang, Fan-Rong Chen, </w:t>
      </w:r>
      <w:r w:rsidRPr="003F0E31">
        <w:rPr>
          <w:i/>
        </w:rPr>
        <w:t>Removal of antibiotics and antibiotic resistance genes in rural wastewater by an integrated constructed wetland.</w:t>
      </w:r>
      <w:r w:rsidRPr="003F0E31">
        <w:t xml:space="preserve"> 2014: p. 2800-4.</w:t>
      </w:r>
    </w:p>
    <w:p w14:paraId="66C1364B" w14:textId="77777777" w:rsidR="002E7293" w:rsidRPr="003F0E31" w:rsidRDefault="002E7293" w:rsidP="002E7293">
      <w:pPr>
        <w:pStyle w:val="EndNoteBibliography"/>
        <w:spacing w:after="0"/>
        <w:ind w:left="720" w:hanging="720"/>
      </w:pPr>
      <w:r w:rsidRPr="003F0E31">
        <w:t>98.</w:t>
      </w:r>
      <w:r w:rsidRPr="003F0E31">
        <w:tab/>
        <w:t xml:space="preserve">Simachew Diresa, b., Tarekegn Birhanuc, Argaw Ambelud, Geremew Sahilua, </w:t>
      </w:r>
      <w:r w:rsidRPr="003F0E31">
        <w:rPr>
          <w:i/>
        </w:rPr>
        <w:t>Antibiotic resistant bacteria removal of subsurface flow constructed wetlands from hospital wastewater.</w:t>
      </w:r>
      <w:r w:rsidRPr="003F0E31">
        <w:t xml:space="preserve"> Journal of Environmental Chemical Engineering, 2018.</w:t>
      </w:r>
    </w:p>
    <w:p w14:paraId="1D4CC7BF" w14:textId="77777777" w:rsidR="002E7293" w:rsidRPr="003F0E31" w:rsidRDefault="002E7293" w:rsidP="002E7293">
      <w:pPr>
        <w:pStyle w:val="EndNoteBibliography"/>
        <w:spacing w:after="0"/>
        <w:ind w:left="720" w:hanging="720"/>
      </w:pPr>
      <w:r w:rsidRPr="003F0E31">
        <w:t>99.</w:t>
      </w:r>
      <w:r w:rsidRPr="003F0E31">
        <w:tab/>
        <w:t xml:space="preserve">Berglund Björn, G.A.K., Stefan E.B.Weisner, Per Magnus Ehde, Jerker Fick b, Per-Eric Lindgren, </w:t>
      </w:r>
      <w:r w:rsidRPr="003F0E31">
        <w:rPr>
          <w:i/>
        </w:rPr>
        <w:t>Efficient removal of antibiotics in surface-flow constructed wetlands, with no observed impact on antibiotic resistance genes.</w:t>
      </w:r>
      <w:r w:rsidRPr="003F0E31">
        <w:t xml:space="preserve"> Science of the Total Environment, 2014.</w:t>
      </w:r>
    </w:p>
    <w:p w14:paraId="25979E77" w14:textId="77777777" w:rsidR="002E7293" w:rsidRPr="003F0E31" w:rsidRDefault="002E7293" w:rsidP="002E7293">
      <w:pPr>
        <w:pStyle w:val="EndNoteBibliography"/>
        <w:spacing w:after="0"/>
        <w:ind w:left="720" w:hanging="720"/>
      </w:pPr>
      <w:r w:rsidRPr="003F0E31">
        <w:t>100.</w:t>
      </w:r>
      <w:r w:rsidRPr="003F0E31">
        <w:tab/>
        <w:t xml:space="preserve">Carvalho PN, A.J., Mucha AP, Basto MCP, Almeida CMR, </w:t>
      </w:r>
      <w:r w:rsidRPr="003F0E31">
        <w:rPr>
          <w:i/>
        </w:rPr>
        <w:t>Potential of constructed wetlands microcosms for the removal of veterinary pharmaceuticals from livestock wastewater.</w:t>
      </w:r>
      <w:r w:rsidRPr="003F0E31">
        <w:t xml:space="preserve"> Bioresour Technol, 2013: p. 412–416.</w:t>
      </w:r>
    </w:p>
    <w:p w14:paraId="44A6F7EC" w14:textId="77777777" w:rsidR="002E7293" w:rsidRPr="003F0E31" w:rsidRDefault="002E7293" w:rsidP="002E7293">
      <w:pPr>
        <w:pStyle w:val="EndNoteBibliography"/>
        <w:spacing w:after="0"/>
        <w:ind w:left="720" w:hanging="720"/>
      </w:pPr>
      <w:r w:rsidRPr="003F0E31">
        <w:t>101.</w:t>
      </w:r>
      <w:r w:rsidRPr="003F0E31">
        <w:tab/>
        <w:t xml:space="preserve">Brix H, A.C., </w:t>
      </w:r>
      <w:r w:rsidRPr="003F0E31">
        <w:rPr>
          <w:i/>
        </w:rPr>
        <w:t>The use of vertical fl ow constructed wetlands for on-site treatment of domestic wastewater: new Danish guidelines.</w:t>
      </w:r>
      <w:r w:rsidRPr="003F0E31">
        <w:t xml:space="preserve"> Ecol Eng, 2005: p. 491–500.</w:t>
      </w:r>
    </w:p>
    <w:p w14:paraId="5481F785" w14:textId="77777777" w:rsidR="002E7293" w:rsidRPr="003F0E31" w:rsidRDefault="002E7293" w:rsidP="002E7293">
      <w:pPr>
        <w:pStyle w:val="EndNoteBibliography"/>
        <w:spacing w:after="0"/>
        <w:ind w:left="720" w:hanging="720"/>
      </w:pPr>
      <w:r w:rsidRPr="003F0E31">
        <w:t>102.</w:t>
      </w:r>
      <w:r w:rsidRPr="003F0E31">
        <w:tab/>
        <w:t xml:space="preserve">Tang X, W.S., Yang Y, Tao R, Dai Y, Dan A, Li L, </w:t>
      </w:r>
      <w:r w:rsidRPr="003F0E31">
        <w:rPr>
          <w:i/>
        </w:rPr>
        <w:t>Removal of six phthalic acid esters (PAEs) from domestic sewage by constructed wetlands.</w:t>
      </w:r>
      <w:r w:rsidRPr="003F0E31">
        <w:t xml:space="preserve"> Chem Eng J, 2015: p. 198–205.</w:t>
      </w:r>
    </w:p>
    <w:p w14:paraId="19017A8B" w14:textId="77777777" w:rsidR="002E7293" w:rsidRPr="003F0E31" w:rsidRDefault="002E7293" w:rsidP="002E7293">
      <w:pPr>
        <w:pStyle w:val="EndNoteBibliography"/>
        <w:spacing w:after="0"/>
        <w:ind w:left="720" w:hanging="720"/>
      </w:pPr>
      <w:r w:rsidRPr="003F0E31">
        <w:t>103.</w:t>
      </w:r>
      <w:r w:rsidRPr="003F0E31">
        <w:tab/>
        <w:t xml:space="preserve">Calheiros CSC, R.A., Castro PML, </w:t>
      </w:r>
      <w:r w:rsidRPr="003F0E31">
        <w:rPr>
          <w:i/>
        </w:rPr>
        <w:t>Constructed wetlands for tannery wastewater treatment in Portugal: ten years of experience.</w:t>
      </w:r>
      <w:r w:rsidRPr="003F0E31">
        <w:t xml:space="preserve"> Int J Phytoremed, 2014: p. 859–870.</w:t>
      </w:r>
    </w:p>
    <w:p w14:paraId="68C6D613" w14:textId="77777777" w:rsidR="002E7293" w:rsidRPr="003F0E31" w:rsidRDefault="002E7293" w:rsidP="002E7293">
      <w:pPr>
        <w:pStyle w:val="EndNoteBibliography"/>
        <w:spacing w:after="0"/>
        <w:ind w:left="720" w:hanging="720"/>
      </w:pPr>
      <w:r w:rsidRPr="003F0E31">
        <w:t>104.</w:t>
      </w:r>
      <w:r w:rsidRPr="003F0E31">
        <w:tab/>
        <w:t xml:space="preserve">Yan Q, Z.Y.X., Kang J, Gan X M, Xu Y P, Guo J S, Gao X, </w:t>
      </w:r>
      <w:r w:rsidRPr="003F0E31">
        <w:rPr>
          <w:i/>
        </w:rPr>
        <w:t>A preliminary study on the occurrence of pharmaceutically active compounds in the river basins and their removal in two conventional drinking water treatment plants in Chongqing, China.</w:t>
      </w:r>
      <w:r w:rsidRPr="003F0E31">
        <w:t xml:space="preserve"> Clean-Soil Air Water, 2015: p. 794–803.</w:t>
      </w:r>
    </w:p>
    <w:p w14:paraId="2F0F7DDB" w14:textId="77777777" w:rsidR="002E7293" w:rsidRPr="003F0E31" w:rsidRDefault="002E7293" w:rsidP="002E7293">
      <w:pPr>
        <w:pStyle w:val="EndNoteBibliography"/>
        <w:spacing w:after="0"/>
        <w:ind w:left="720" w:hanging="720"/>
      </w:pPr>
      <w:r w:rsidRPr="003F0E31">
        <w:t>105.</w:t>
      </w:r>
      <w:r w:rsidRPr="003F0E31">
        <w:tab/>
        <w:t xml:space="preserve">Hsieh C Y, L.E.T., Fan K M, </w:t>
      </w:r>
      <w:r w:rsidRPr="003F0E31">
        <w:rPr>
          <w:i/>
        </w:rPr>
        <w:t>Removal of veterinary antibiotics, alkylphenolic compounds, and estrogens from the Wuluo constructed wetland in southern Taiwan.</w:t>
      </w:r>
      <w:r w:rsidRPr="003F0E31">
        <w:t xml:space="preserve"> J Environ Sci Heal A, 2015: p. 151–160.</w:t>
      </w:r>
    </w:p>
    <w:p w14:paraId="005C0411" w14:textId="77777777" w:rsidR="002E7293" w:rsidRPr="003F0E31" w:rsidRDefault="002E7293" w:rsidP="002E7293">
      <w:pPr>
        <w:pStyle w:val="EndNoteBibliography"/>
        <w:spacing w:after="0"/>
        <w:ind w:left="720" w:hanging="720"/>
      </w:pPr>
      <w:r w:rsidRPr="003F0E31">
        <w:t>106.</w:t>
      </w:r>
      <w:r w:rsidRPr="003F0E31">
        <w:tab/>
        <w:t xml:space="preserve">Zhang, S., et al., </w:t>
      </w:r>
      <w:r w:rsidRPr="003F0E31">
        <w:rPr>
          <w:i/>
        </w:rPr>
        <w:t>Constructed Wetland Revealed Efficient Sulfamethoxazole Removal but Enhanced the Spread of Antibiotic Resistance Genes.</w:t>
      </w:r>
      <w:r w:rsidRPr="003F0E31">
        <w:t xml:space="preserve"> 2020. </w:t>
      </w:r>
      <w:r w:rsidRPr="003F0E31">
        <w:rPr>
          <w:b/>
        </w:rPr>
        <w:t>25</w:t>
      </w:r>
      <w:r w:rsidRPr="003F0E31">
        <w:t>(4): p. 834.</w:t>
      </w:r>
    </w:p>
    <w:p w14:paraId="6514BAEB" w14:textId="77777777" w:rsidR="002E7293" w:rsidRPr="003F0E31" w:rsidRDefault="002E7293" w:rsidP="002E7293">
      <w:pPr>
        <w:pStyle w:val="EndNoteBibliography"/>
        <w:spacing w:after="0"/>
        <w:ind w:left="720" w:hanging="720"/>
      </w:pPr>
      <w:r w:rsidRPr="003F0E31">
        <w:t>107.</w:t>
      </w:r>
      <w:r w:rsidRPr="003F0E31">
        <w:tab/>
        <w:t xml:space="preserve">Al-Farsi R, A.M., Al-Busaidi A, Choudri BS, </w:t>
      </w:r>
      <w:r w:rsidRPr="003F0E31">
        <w:rPr>
          <w:i/>
        </w:rPr>
        <w:t>Assessing the presence of pharmaceuticals in soil and plants irrigated with treated wastewater in Oman.</w:t>
      </w:r>
      <w:r w:rsidRPr="003F0E31">
        <w:t xml:space="preserve"> Int J of Recycl Org Waste Agric, 2018: p. 165–172.</w:t>
      </w:r>
    </w:p>
    <w:p w14:paraId="6753B2CB" w14:textId="77777777" w:rsidR="002E7293" w:rsidRPr="003F0E31" w:rsidRDefault="002E7293" w:rsidP="002E7293">
      <w:pPr>
        <w:pStyle w:val="EndNoteBibliography"/>
        <w:spacing w:after="0"/>
        <w:ind w:left="720" w:hanging="720"/>
      </w:pPr>
      <w:r w:rsidRPr="003F0E31">
        <w:lastRenderedPageBreak/>
        <w:t>108.</w:t>
      </w:r>
      <w:r w:rsidRPr="003F0E31">
        <w:tab/>
        <w:t xml:space="preserve">Parde, D., et al., </w:t>
      </w:r>
      <w:r w:rsidRPr="003F0E31">
        <w:rPr>
          <w:i/>
        </w:rPr>
        <w:t>A review of constructed wetland on type, treatment and technology of wastewater.</w:t>
      </w:r>
      <w:r w:rsidRPr="003F0E31">
        <w:t xml:space="preserve"> Environmental Technology &amp; Innovation, 2021. </w:t>
      </w:r>
      <w:r w:rsidRPr="003F0E31">
        <w:rPr>
          <w:b/>
        </w:rPr>
        <w:t>21</w:t>
      </w:r>
      <w:r w:rsidRPr="003F0E31">
        <w:t>: p. 101261.</w:t>
      </w:r>
    </w:p>
    <w:p w14:paraId="10FF13C7" w14:textId="77777777" w:rsidR="002E7293" w:rsidRPr="003F0E31" w:rsidRDefault="002E7293" w:rsidP="002E7293">
      <w:pPr>
        <w:pStyle w:val="EndNoteBibliography"/>
        <w:spacing w:after="0"/>
        <w:ind w:left="720" w:hanging="720"/>
      </w:pPr>
      <w:r w:rsidRPr="003F0E31">
        <w:t>109.</w:t>
      </w:r>
      <w:r w:rsidRPr="003F0E31">
        <w:tab/>
        <w:t xml:space="preserve">Wang, H., L. Sheng, and J. Xu, </w:t>
      </w:r>
      <w:r w:rsidRPr="003F0E31">
        <w:rPr>
          <w:i/>
        </w:rPr>
        <w:t>Clogging mechanisms of constructed wetlands: A critical review.</w:t>
      </w:r>
      <w:r w:rsidRPr="003F0E31">
        <w:t xml:space="preserve"> Journal of Cleaner Production, 2021. </w:t>
      </w:r>
      <w:r w:rsidRPr="003F0E31">
        <w:rPr>
          <w:b/>
        </w:rPr>
        <w:t>295</w:t>
      </w:r>
      <w:r w:rsidRPr="003F0E31">
        <w:t>: p. 126455.</w:t>
      </w:r>
    </w:p>
    <w:p w14:paraId="24A680B4" w14:textId="77777777" w:rsidR="002E7293" w:rsidRPr="003F0E31" w:rsidRDefault="002E7293" w:rsidP="002E7293">
      <w:pPr>
        <w:pStyle w:val="EndNoteBibliography"/>
        <w:spacing w:after="0"/>
        <w:ind w:left="720" w:hanging="720"/>
      </w:pPr>
      <w:r w:rsidRPr="003F0E31">
        <w:t>110.</w:t>
      </w:r>
      <w:r w:rsidRPr="003F0E31">
        <w:tab/>
        <w:t xml:space="preserve">Nuamah, L.A., et al., </w:t>
      </w:r>
      <w:r w:rsidRPr="003F0E31">
        <w:rPr>
          <w:i/>
        </w:rPr>
        <w:t>Constructed wetlands, status, progress, and challenges. The need for critical operational reassessment for a cleaner productive ecosystem.</w:t>
      </w:r>
      <w:r w:rsidRPr="003F0E31">
        <w:t xml:space="preserve"> Journal of Cleaner Production, 2020. </w:t>
      </w:r>
      <w:r w:rsidRPr="003F0E31">
        <w:rPr>
          <w:b/>
        </w:rPr>
        <w:t>269</w:t>
      </w:r>
      <w:r w:rsidRPr="003F0E31">
        <w:t>: p. 122340.</w:t>
      </w:r>
    </w:p>
    <w:p w14:paraId="22A430D7" w14:textId="77777777" w:rsidR="002E7293" w:rsidRPr="003F0E31" w:rsidRDefault="002E7293" w:rsidP="002E7293">
      <w:pPr>
        <w:pStyle w:val="EndNoteBibliography"/>
        <w:spacing w:after="0"/>
        <w:ind w:left="720" w:hanging="720"/>
      </w:pPr>
      <w:r w:rsidRPr="003F0E31">
        <w:t>111.</w:t>
      </w:r>
      <w:r w:rsidRPr="003F0E31">
        <w:tab/>
        <w:t xml:space="preserve">Tang, S., et al., </w:t>
      </w:r>
      <w:r w:rsidRPr="003F0E31">
        <w:rPr>
          <w:i/>
        </w:rPr>
        <w:t>Microbial coupling mechanisms of nitrogen removal in constructed wetlands: A review.</w:t>
      </w:r>
      <w:r w:rsidRPr="003F0E31">
        <w:t xml:space="preserve"> Bioresource Technology, 2020. </w:t>
      </w:r>
      <w:r w:rsidRPr="003F0E31">
        <w:rPr>
          <w:b/>
        </w:rPr>
        <w:t>314</w:t>
      </w:r>
      <w:r w:rsidRPr="003F0E31">
        <w:t>: p. 123759.</w:t>
      </w:r>
    </w:p>
    <w:p w14:paraId="0FF26B78" w14:textId="77777777" w:rsidR="002E7293" w:rsidRPr="003F0E31" w:rsidRDefault="002E7293" w:rsidP="002E7293">
      <w:pPr>
        <w:pStyle w:val="EndNoteBibliography"/>
        <w:spacing w:after="0"/>
        <w:ind w:left="720" w:hanging="720"/>
      </w:pPr>
      <w:r w:rsidRPr="003F0E31">
        <w:t>112.</w:t>
      </w:r>
      <w:r w:rsidRPr="003F0E31">
        <w:tab/>
        <w:t xml:space="preserve">Zhao, Y., et al., </w:t>
      </w:r>
      <w:r w:rsidRPr="003F0E31">
        <w:rPr>
          <w:i/>
        </w:rPr>
        <w:t>Constructed treatment wetland: Glance of development and future perspectives.</w:t>
      </w:r>
      <w:r w:rsidRPr="003F0E31">
        <w:t xml:space="preserve"> Water Cycle, 2020. </w:t>
      </w:r>
      <w:r w:rsidRPr="003F0E31">
        <w:rPr>
          <w:b/>
        </w:rPr>
        <w:t>1</w:t>
      </w:r>
      <w:r w:rsidRPr="003F0E31">
        <w:t>: p. 104-112.</w:t>
      </w:r>
    </w:p>
    <w:p w14:paraId="62119962" w14:textId="77777777" w:rsidR="002E7293" w:rsidRPr="003F0E31" w:rsidRDefault="002E7293" w:rsidP="002E7293">
      <w:pPr>
        <w:pStyle w:val="EndNoteBibliography"/>
        <w:spacing w:after="0"/>
        <w:ind w:left="720" w:hanging="720"/>
      </w:pPr>
      <w:r w:rsidRPr="003F0E31">
        <w:t>113.</w:t>
      </w:r>
      <w:r w:rsidRPr="003F0E31">
        <w:tab/>
        <w:t xml:space="preserve">Wu, H., et al., </w:t>
      </w:r>
      <w:r w:rsidRPr="003F0E31">
        <w:rPr>
          <w:i/>
        </w:rPr>
        <w:t>A review on the sustainability of constructed wetlands for wastewater treatment: Design and operation.</w:t>
      </w:r>
      <w:r w:rsidRPr="003F0E31">
        <w:t xml:space="preserve"> Bioresour Technol, 2015. </w:t>
      </w:r>
      <w:r w:rsidRPr="003F0E31">
        <w:rPr>
          <w:b/>
        </w:rPr>
        <w:t>175</w:t>
      </w:r>
      <w:r w:rsidRPr="003F0E31">
        <w:t>: p. 594-601.</w:t>
      </w:r>
    </w:p>
    <w:p w14:paraId="583626AE" w14:textId="77777777" w:rsidR="002E7293" w:rsidRPr="003F0E31" w:rsidRDefault="002E7293" w:rsidP="002E7293">
      <w:pPr>
        <w:pStyle w:val="EndNoteBibliography"/>
        <w:spacing w:after="0"/>
        <w:ind w:left="720" w:hanging="720"/>
      </w:pPr>
      <w:r w:rsidRPr="003F0E31">
        <w:t>114.</w:t>
      </w:r>
      <w:r w:rsidRPr="003F0E31">
        <w:tab/>
        <w:t xml:space="preserve">Kataki, S., et al., </w:t>
      </w:r>
      <w:r w:rsidRPr="003F0E31">
        <w:rPr>
          <w:i/>
        </w:rPr>
        <w:t>Constructed wetland, an eco-technology for wastewater treatment: A review on types of wastewater treated and components of the technology (macrophyte, biolfilm and substrate).</w:t>
      </w:r>
      <w:r w:rsidRPr="003F0E31">
        <w:t xml:space="preserve"> Journal of Environmental Management, 2021. </w:t>
      </w:r>
      <w:r w:rsidRPr="003F0E31">
        <w:rPr>
          <w:b/>
        </w:rPr>
        <w:t>283</w:t>
      </w:r>
      <w:r w:rsidRPr="003F0E31">
        <w:t>: p. 111986.</w:t>
      </w:r>
    </w:p>
    <w:p w14:paraId="3076D880" w14:textId="77777777" w:rsidR="002E7293" w:rsidRPr="003F0E31" w:rsidRDefault="002E7293" w:rsidP="002E7293">
      <w:pPr>
        <w:pStyle w:val="EndNoteBibliography"/>
        <w:spacing w:after="0"/>
        <w:ind w:left="720" w:hanging="720"/>
      </w:pPr>
      <w:r w:rsidRPr="003F0E31">
        <w:t>115.</w:t>
      </w:r>
      <w:r w:rsidRPr="003F0E31">
        <w:tab/>
        <w:t xml:space="preserve">SANJRANI, M.A.Z., B.–ZHAO,H.–ZHENG,Y.P.–WANG,Y.–XIA,S.B.*, </w:t>
      </w:r>
      <w:r w:rsidRPr="003F0E31">
        <w:rPr>
          <w:i/>
        </w:rPr>
        <w:t>Treatment of wastewater with constructed wetlands systems and plants used in this technology–a review.</w:t>
      </w:r>
      <w:r w:rsidRPr="003F0E31">
        <w:t xml:space="preserve"> APPLIED ECOLOGY AND ENVIRONMENTAL RESEARCH, 2019. </w:t>
      </w:r>
      <w:r w:rsidRPr="003F0E31">
        <w:rPr>
          <w:b/>
        </w:rPr>
        <w:t>18</w:t>
      </w:r>
      <w:r w:rsidRPr="003F0E31">
        <w:t>(1): p. 107-127.</w:t>
      </w:r>
    </w:p>
    <w:p w14:paraId="5A5C6091" w14:textId="77777777" w:rsidR="002E7293" w:rsidRPr="003F0E31" w:rsidRDefault="002E7293" w:rsidP="002E7293">
      <w:pPr>
        <w:pStyle w:val="EndNoteBibliography"/>
        <w:spacing w:after="0"/>
        <w:ind w:left="720" w:hanging="720"/>
      </w:pPr>
      <w:r w:rsidRPr="003F0E31">
        <w:t>116.</w:t>
      </w:r>
      <w:r w:rsidRPr="003F0E31">
        <w:tab/>
        <w:t xml:space="preserve">Ma, X., et al., </w:t>
      </w:r>
      <w:r w:rsidRPr="003F0E31">
        <w:rPr>
          <w:i/>
        </w:rPr>
        <w:t>Characterization of Microbial Communities in Pilot-Scale Constructed Wetlands with &lt;i&gt;Salicornia&lt;/i&gt; for Treatment of Marine Aquaculture Effluents.</w:t>
      </w:r>
      <w:r w:rsidRPr="003F0E31">
        <w:t xml:space="preserve"> Archaea, 2018. </w:t>
      </w:r>
      <w:r w:rsidRPr="003F0E31">
        <w:rPr>
          <w:b/>
        </w:rPr>
        <w:t>2018</w:t>
      </w:r>
      <w:r w:rsidRPr="003F0E31">
        <w:t>: p. 7819840.</w:t>
      </w:r>
    </w:p>
    <w:p w14:paraId="24F1921D" w14:textId="77777777" w:rsidR="002E7293" w:rsidRPr="003F0E31" w:rsidRDefault="002E7293" w:rsidP="002E7293">
      <w:pPr>
        <w:pStyle w:val="EndNoteBibliography"/>
        <w:spacing w:after="0"/>
        <w:ind w:left="720" w:hanging="720"/>
      </w:pPr>
      <w:r w:rsidRPr="003F0E31">
        <w:t>117.</w:t>
      </w:r>
      <w:r w:rsidRPr="003F0E31">
        <w:tab/>
        <w:t xml:space="preserve">Rajan, R.J., J.S. Sudarsan, and S. Nithiyanantham, </w:t>
      </w:r>
      <w:r w:rsidRPr="003F0E31">
        <w:rPr>
          <w:i/>
        </w:rPr>
        <w:t>Microbial population dynamics in constructed wetlands: Review of recent advancements for wastewater treatment.</w:t>
      </w:r>
      <w:r w:rsidRPr="003F0E31">
        <w:t xml:space="preserve"> Environmental Engineering Research, 2019. </w:t>
      </w:r>
      <w:r w:rsidRPr="003F0E31">
        <w:rPr>
          <w:b/>
        </w:rPr>
        <w:t>24</w:t>
      </w:r>
      <w:r w:rsidRPr="003F0E31">
        <w:t>(2): p. 181-190.</w:t>
      </w:r>
    </w:p>
    <w:p w14:paraId="627F2A8A" w14:textId="77777777" w:rsidR="002E7293" w:rsidRPr="003F0E31" w:rsidRDefault="002E7293" w:rsidP="002E7293">
      <w:pPr>
        <w:pStyle w:val="EndNoteBibliography"/>
        <w:spacing w:after="0"/>
        <w:ind w:left="720" w:hanging="720"/>
      </w:pPr>
      <w:r w:rsidRPr="003F0E31">
        <w:t>118.</w:t>
      </w:r>
      <w:r w:rsidRPr="003F0E31">
        <w:tab/>
        <w:t xml:space="preserve">Carvalho, P.N., </w:t>
      </w:r>
      <w:r w:rsidRPr="003F0E31">
        <w:rPr>
          <w:i/>
        </w:rPr>
        <w:t>Constructed Wetlands and Phytoremediation as a Tool for Pharmaceutical Removal</w:t>
      </w:r>
      <w:r w:rsidRPr="003F0E31">
        <w:t xml:space="preserve">, in </w:t>
      </w:r>
      <w:r w:rsidRPr="003F0E31">
        <w:rPr>
          <w:i/>
        </w:rPr>
        <w:t>Interaction and Fate of Pharmaceuticals in Soil-Crop Systems: The Impact of Reclaimed Wastewater</w:t>
      </w:r>
      <w:r w:rsidRPr="003F0E31">
        <w:t>, S. Pérez Solsona, et al., Editors. 2021, Springer International Publishing: Cham. p. 377-413.</w:t>
      </w:r>
    </w:p>
    <w:p w14:paraId="438FDF54" w14:textId="77777777" w:rsidR="002E7293" w:rsidRPr="003F0E31" w:rsidRDefault="002E7293" w:rsidP="002E7293">
      <w:pPr>
        <w:pStyle w:val="EndNoteBibliography"/>
        <w:spacing w:after="0"/>
        <w:ind w:left="720" w:hanging="720"/>
      </w:pPr>
      <w:r w:rsidRPr="003F0E31">
        <w:t>119.</w:t>
      </w:r>
      <w:r w:rsidRPr="003F0E31">
        <w:tab/>
        <w:t xml:space="preserve">Rajan, R.J., J.S. Sudarsan, and S. Nithiyanantham, </w:t>
      </w:r>
      <w:r w:rsidRPr="003F0E31">
        <w:rPr>
          <w:i/>
        </w:rPr>
        <w:t>Efficiency of constructed wetlands in treating E. coli bacteria present in livestock wastewater.</w:t>
      </w:r>
      <w:r w:rsidRPr="003F0E31">
        <w:t xml:space="preserve"> International Journal of Environmental Science and Technology, 2020. </w:t>
      </w:r>
      <w:r w:rsidRPr="003F0E31">
        <w:rPr>
          <w:b/>
        </w:rPr>
        <w:t>17</w:t>
      </w:r>
      <w:r w:rsidRPr="003F0E31">
        <w:t>(4): p. 2153-2162.</w:t>
      </w:r>
    </w:p>
    <w:p w14:paraId="01776246" w14:textId="77777777" w:rsidR="002E7293" w:rsidRPr="003F0E31" w:rsidRDefault="002E7293" w:rsidP="002E7293">
      <w:pPr>
        <w:pStyle w:val="EndNoteBibliography"/>
        <w:spacing w:after="0"/>
        <w:ind w:left="720" w:hanging="720"/>
      </w:pPr>
      <w:r w:rsidRPr="003F0E31">
        <w:lastRenderedPageBreak/>
        <w:t>120.</w:t>
      </w:r>
      <w:r w:rsidRPr="003F0E31">
        <w:tab/>
        <w:t xml:space="preserve">Lv, T., et al., </w:t>
      </w:r>
      <w:r w:rsidRPr="003F0E31">
        <w:rPr>
          <w:i/>
        </w:rPr>
        <w:t>Functionality of microbial communities in constructed wetlands used for pesticide remediation: Influence of system design and sampling strategy.</w:t>
      </w:r>
      <w:r w:rsidRPr="003F0E31">
        <w:t xml:space="preserve"> Water Research, 2017. </w:t>
      </w:r>
      <w:r w:rsidRPr="003F0E31">
        <w:rPr>
          <w:b/>
        </w:rPr>
        <w:t>110</w:t>
      </w:r>
      <w:r w:rsidRPr="003F0E31">
        <w:t>: p. 241-251.</w:t>
      </w:r>
    </w:p>
    <w:p w14:paraId="5C01D937" w14:textId="77777777" w:rsidR="002E7293" w:rsidRPr="003F0E31" w:rsidRDefault="002E7293" w:rsidP="002E7293">
      <w:pPr>
        <w:pStyle w:val="EndNoteBibliography"/>
        <w:spacing w:after="0"/>
        <w:ind w:left="720" w:hanging="720"/>
      </w:pPr>
      <w:r w:rsidRPr="003F0E31">
        <w:t>121.</w:t>
      </w:r>
      <w:r w:rsidRPr="003F0E31">
        <w:tab/>
        <w:t xml:space="preserve">Hammesfahr U, K.A., Lamshöft M, Wilke B-M, Kandeler E, Thiele-Bruhn S, </w:t>
      </w:r>
      <w:r w:rsidRPr="003F0E31">
        <w:rPr>
          <w:i/>
        </w:rPr>
        <w:t>Effects of sulfadiazine-contaminated fresh and stored manure on a soil microbial community.</w:t>
      </w:r>
      <w:r w:rsidRPr="003F0E31">
        <w:t xml:space="preserve"> Eur J Soil Biol 2011: p. 61–68.</w:t>
      </w:r>
    </w:p>
    <w:p w14:paraId="4DF6FF41" w14:textId="77777777" w:rsidR="002E7293" w:rsidRPr="003F0E31" w:rsidRDefault="002E7293" w:rsidP="002E7293">
      <w:pPr>
        <w:pStyle w:val="EndNoteBibliography"/>
        <w:spacing w:after="0"/>
        <w:ind w:left="720" w:hanging="720"/>
      </w:pPr>
      <w:r w:rsidRPr="003F0E31">
        <w:t>122.</w:t>
      </w:r>
      <w:r w:rsidRPr="003F0E31">
        <w:tab/>
        <w:t xml:space="preserve">Ollivier J, S.D., Kindler R, Groeneweg J, Engel M, Wilke B-M, </w:t>
      </w:r>
      <w:r w:rsidRPr="003F0E31">
        <w:rPr>
          <w:i/>
        </w:rPr>
        <w:t>Effects of repeated application of sulfadiazine-contaminated pig manure on the abundance and diversity of ammonia and nitrite oxidizers in the root-rhizosphere complex of pasture plants under fi eld conditions.</w:t>
      </w:r>
      <w:r w:rsidRPr="003F0E31">
        <w:t xml:space="preserve"> Front Microbiol, 2013.</w:t>
      </w:r>
    </w:p>
    <w:p w14:paraId="17AB319D" w14:textId="77777777" w:rsidR="002E7293" w:rsidRPr="003F0E31" w:rsidRDefault="002E7293" w:rsidP="002E7293">
      <w:pPr>
        <w:pStyle w:val="EndNoteBibliography"/>
        <w:spacing w:after="0"/>
        <w:ind w:left="720" w:hanging="720"/>
      </w:pPr>
      <w:r w:rsidRPr="003F0E31">
        <w:t>123.</w:t>
      </w:r>
      <w:r w:rsidRPr="003F0E31">
        <w:tab/>
        <w:t xml:space="preserve">Ding C, H.J., </w:t>
      </w:r>
      <w:r w:rsidRPr="003F0E31">
        <w:rPr>
          <w:i/>
        </w:rPr>
        <w:t>Effect of antibiotics in the environment on microbial populations.</w:t>
      </w:r>
      <w:r w:rsidRPr="003F0E31">
        <w:t xml:space="preserve"> Appl Microbiol Biotechnol, 2010: p. 925–941.</w:t>
      </w:r>
    </w:p>
    <w:p w14:paraId="1D9B1513" w14:textId="77777777" w:rsidR="002E7293" w:rsidRPr="003F0E31" w:rsidRDefault="002E7293" w:rsidP="002E7293">
      <w:pPr>
        <w:pStyle w:val="EndNoteBibliography"/>
        <w:spacing w:after="0"/>
        <w:ind w:left="720" w:hanging="720"/>
      </w:pPr>
      <w:r w:rsidRPr="003F0E31">
        <w:t>124.</w:t>
      </w:r>
      <w:r w:rsidRPr="003F0E31">
        <w:tab/>
        <w:t xml:space="preserve">Thiele-Bruhn S, B.I.-C., </w:t>
      </w:r>
      <w:r w:rsidRPr="003F0E31">
        <w:rPr>
          <w:i/>
        </w:rPr>
        <w:t>Effects of sulfonamide and tetracycline antibiotics on soil microbial activity and microbial biomass.</w:t>
      </w:r>
      <w:r w:rsidRPr="003F0E31">
        <w:t xml:space="preserve"> Chemosphere, 2005: p. 457–465.</w:t>
      </w:r>
    </w:p>
    <w:p w14:paraId="618446DA" w14:textId="77777777" w:rsidR="002E7293" w:rsidRPr="003F0E31" w:rsidRDefault="002E7293" w:rsidP="002E7293">
      <w:pPr>
        <w:pStyle w:val="EndNoteBibliography"/>
        <w:spacing w:after="0"/>
        <w:ind w:left="720" w:hanging="720"/>
      </w:pPr>
      <w:r w:rsidRPr="003F0E31">
        <w:t>125.</w:t>
      </w:r>
      <w:r w:rsidRPr="003F0E31">
        <w:tab/>
        <w:t xml:space="preserve">Jechalke S, H.H., Siemens J, Amelung W, Smalla K, </w:t>
      </w:r>
      <w:r w:rsidRPr="003F0E31">
        <w:rPr>
          <w:i/>
        </w:rPr>
        <w:t>Fate and effects of veterinary antibiotics in soil.</w:t>
      </w:r>
      <w:r w:rsidRPr="003F0E31">
        <w:t xml:space="preserve"> Trends Microbiol, 2014: p. 536–545.</w:t>
      </w:r>
    </w:p>
    <w:p w14:paraId="2A9F07F1" w14:textId="77777777" w:rsidR="002E7293" w:rsidRPr="003F0E31" w:rsidRDefault="002E7293" w:rsidP="002E7293">
      <w:pPr>
        <w:pStyle w:val="EndNoteBibliography"/>
        <w:spacing w:after="0"/>
        <w:ind w:left="720" w:hanging="720"/>
      </w:pPr>
      <w:r w:rsidRPr="003F0E31">
        <w:t>126.</w:t>
      </w:r>
      <w:r w:rsidRPr="003F0E31">
        <w:tab/>
        <w:t xml:space="preserve">Hammesfahr-U, K., Lamshöft, Wilke, Kandeler E, Thiele Bruhn, </w:t>
      </w:r>
      <w:r w:rsidRPr="003F0E31">
        <w:rPr>
          <w:i/>
        </w:rPr>
        <w:t>Effects of sulfadiazine-contaminated fresh and stored manure on a soil microbial community.</w:t>
      </w:r>
      <w:r w:rsidRPr="003F0E31">
        <w:t xml:space="preserve"> Eur J Soil Biol, 2011: p. 61–68.</w:t>
      </w:r>
    </w:p>
    <w:p w14:paraId="32006DDC" w14:textId="77777777" w:rsidR="002E7293" w:rsidRPr="003F0E31" w:rsidRDefault="002E7293" w:rsidP="002E7293">
      <w:pPr>
        <w:pStyle w:val="EndNoteBibliography"/>
        <w:spacing w:after="0"/>
        <w:ind w:left="720" w:hanging="720"/>
      </w:pPr>
      <w:r w:rsidRPr="003F0E31">
        <w:t>127.</w:t>
      </w:r>
      <w:r w:rsidRPr="003F0E31">
        <w:tab/>
        <w:t xml:space="preserve">Hammesfahr, H.H., Manzke B, Smalla K, Thiele-Bruhn S, </w:t>
      </w:r>
      <w:r w:rsidRPr="003F0E31">
        <w:rPr>
          <w:i/>
        </w:rPr>
        <w:t>Impact of the antibiotic sulfadiazine and pig manure on the microbial community structure in agricultural soils.</w:t>
      </w:r>
      <w:r w:rsidRPr="003F0E31">
        <w:t xml:space="preserve"> Soil Biol Biochem, 2008: p. 1583–1591.</w:t>
      </w:r>
    </w:p>
    <w:p w14:paraId="55836B6F" w14:textId="77777777" w:rsidR="002E7293" w:rsidRPr="003F0E31" w:rsidRDefault="002E7293" w:rsidP="002E7293">
      <w:pPr>
        <w:pStyle w:val="EndNoteBibliography"/>
        <w:spacing w:after="0"/>
        <w:ind w:left="720" w:hanging="720"/>
      </w:pPr>
      <w:r w:rsidRPr="003F0E31">
        <w:t>128.</w:t>
      </w:r>
      <w:r w:rsidRPr="003F0E31">
        <w:tab/>
        <w:t xml:space="preserve">Reichel R, R.I., Peeters ETHM, Focks A, Groeneweg J, Bierl R, </w:t>
      </w:r>
      <w:r w:rsidRPr="003F0E31">
        <w:rPr>
          <w:i/>
        </w:rPr>
        <w:t>Effects of slurry from sulfadiazine- (SDZ) and difl oxacin- (DIF) medicated pigs on the structural diversity of microorganisms in bulk and rhizosphere soil.</w:t>
      </w:r>
      <w:r w:rsidRPr="003F0E31">
        <w:t xml:space="preserve"> Soil Biol Biochem, 2013: p. 82–91.</w:t>
      </w:r>
    </w:p>
    <w:p w14:paraId="2DBD6B59" w14:textId="77777777" w:rsidR="002E7293" w:rsidRPr="003F0E31" w:rsidRDefault="002E7293" w:rsidP="002E7293">
      <w:pPr>
        <w:pStyle w:val="EndNoteBibliography"/>
        <w:spacing w:after="0"/>
        <w:ind w:left="720" w:hanging="720"/>
      </w:pPr>
      <w:r w:rsidRPr="003F0E31">
        <w:t>129.</w:t>
      </w:r>
      <w:r w:rsidRPr="003F0E31">
        <w:tab/>
        <w:t xml:space="preserve">Tong, X.-n., et al., </w:t>
      </w:r>
      <w:r w:rsidRPr="003F0E31">
        <w:rPr>
          <w:i/>
        </w:rPr>
        <w:t>Effects of antibiotics on microbial community structure and microbial functions in constructed wetlands treated with artificial root exudates.</w:t>
      </w:r>
      <w:r w:rsidRPr="003F0E31">
        <w:t xml:space="preserve"> Environmental Science: Processes &amp; Impacts, 2020. </w:t>
      </w:r>
      <w:r w:rsidRPr="003F0E31">
        <w:rPr>
          <w:b/>
        </w:rPr>
        <w:t>22</w:t>
      </w:r>
      <w:r w:rsidRPr="003F0E31">
        <w:t>(1): p. 217-226.</w:t>
      </w:r>
    </w:p>
    <w:p w14:paraId="56CC0FFF" w14:textId="77777777" w:rsidR="002E7293" w:rsidRPr="003F0E31" w:rsidRDefault="002E7293" w:rsidP="002E7293">
      <w:pPr>
        <w:pStyle w:val="EndNoteBibliography"/>
        <w:spacing w:after="0"/>
        <w:ind w:left="720" w:hanging="720"/>
      </w:pPr>
      <w:r w:rsidRPr="003F0E31">
        <w:t>130.</w:t>
      </w:r>
      <w:r w:rsidRPr="003F0E31">
        <w:tab/>
        <w:t xml:space="preserve">Shelef, O., A. Gross, and S. Rachmilevitch, </w:t>
      </w:r>
      <w:r w:rsidRPr="003F0E31">
        <w:rPr>
          <w:i/>
        </w:rPr>
        <w:t>Role of Plants in a Constructed Wetland: Current and New Perspectives.</w:t>
      </w:r>
      <w:r w:rsidRPr="003F0E31">
        <w:t xml:space="preserve"> Water, 2013. </w:t>
      </w:r>
      <w:r w:rsidRPr="003F0E31">
        <w:rPr>
          <w:b/>
        </w:rPr>
        <w:t>5</w:t>
      </w:r>
      <w:r w:rsidRPr="003F0E31">
        <w:t>(2).</w:t>
      </w:r>
    </w:p>
    <w:p w14:paraId="6D8E7B3B" w14:textId="77777777" w:rsidR="002E7293" w:rsidRPr="003F0E31" w:rsidRDefault="002E7293" w:rsidP="002E7293">
      <w:pPr>
        <w:pStyle w:val="EndNoteBibliography"/>
        <w:spacing w:after="0"/>
        <w:ind w:left="720" w:hanging="720"/>
      </w:pPr>
      <w:r w:rsidRPr="003F0E31">
        <w:t>131.</w:t>
      </w:r>
      <w:r w:rsidRPr="003F0E31">
        <w:tab/>
        <w:t xml:space="preserve">Stottmeister, U., et al., </w:t>
      </w:r>
      <w:r w:rsidRPr="003F0E31">
        <w:rPr>
          <w:i/>
        </w:rPr>
        <w:t>Effects of plants and microorganisms in constructed wetlands for wastewater treatment.</w:t>
      </w:r>
      <w:r w:rsidRPr="003F0E31">
        <w:t xml:space="preserve"> Biotechnology Advances, 2003. </w:t>
      </w:r>
      <w:r w:rsidRPr="003F0E31">
        <w:rPr>
          <w:b/>
        </w:rPr>
        <w:t>22</w:t>
      </w:r>
      <w:r w:rsidRPr="003F0E31">
        <w:t>(1): p. 93-117.</w:t>
      </w:r>
    </w:p>
    <w:p w14:paraId="0E1A7F39" w14:textId="77777777" w:rsidR="002E7293" w:rsidRPr="003F0E31" w:rsidRDefault="002E7293" w:rsidP="002E7293">
      <w:pPr>
        <w:pStyle w:val="EndNoteBibliography"/>
        <w:spacing w:after="0"/>
        <w:ind w:left="720" w:hanging="720"/>
      </w:pPr>
      <w:r w:rsidRPr="003F0E31">
        <w:t>132.</w:t>
      </w:r>
      <w:r w:rsidRPr="003F0E31">
        <w:tab/>
        <w:t xml:space="preserve">Wang, P., et al., </w:t>
      </w:r>
      <w:r w:rsidRPr="003F0E31">
        <w:rPr>
          <w:i/>
        </w:rPr>
        <w:t>A Hardy Plant Facilitates Nitrogen Removal via Microbial Communities in Subsurface Flow Constructed Wetlands in Winter.</w:t>
      </w:r>
      <w:r w:rsidRPr="003F0E31">
        <w:t xml:space="preserve"> Scientific Reports, 2016. </w:t>
      </w:r>
      <w:r w:rsidRPr="003F0E31">
        <w:rPr>
          <w:b/>
        </w:rPr>
        <w:t>6</w:t>
      </w:r>
      <w:r w:rsidRPr="003F0E31">
        <w:t>(1): p. 33600.</w:t>
      </w:r>
    </w:p>
    <w:p w14:paraId="298F59B1" w14:textId="77777777" w:rsidR="002E7293" w:rsidRPr="003F0E31" w:rsidRDefault="002E7293" w:rsidP="002E7293">
      <w:pPr>
        <w:pStyle w:val="EndNoteBibliography"/>
        <w:spacing w:after="0"/>
        <w:ind w:left="720" w:hanging="720"/>
      </w:pPr>
      <w:r w:rsidRPr="003F0E31">
        <w:lastRenderedPageBreak/>
        <w:t>133.</w:t>
      </w:r>
      <w:r w:rsidRPr="003F0E31">
        <w:tab/>
        <w:t xml:space="preserve">Fatta-Kassinos D, K.I., Koukoulakis PH, Vasquez MI, </w:t>
      </w:r>
      <w:r w:rsidRPr="003F0E31">
        <w:rPr>
          <w:i/>
        </w:rPr>
        <w:t>The risks associated with wastewater reuse and xenobiotics in the agroecological environment.</w:t>
      </w:r>
      <w:r w:rsidRPr="003F0E31">
        <w:t xml:space="preserve"> Sci Total Environ, 2011: p. 3555–3563.</w:t>
      </w:r>
    </w:p>
    <w:p w14:paraId="7B70A6AD" w14:textId="77777777" w:rsidR="002E7293" w:rsidRPr="003F0E31" w:rsidRDefault="002E7293" w:rsidP="002E7293">
      <w:pPr>
        <w:pStyle w:val="EndNoteBibliography"/>
        <w:spacing w:after="0"/>
        <w:ind w:left="720" w:hanging="720"/>
      </w:pPr>
      <w:r w:rsidRPr="003F0E31">
        <w:t>134.</w:t>
      </w:r>
      <w:r w:rsidRPr="003F0E31">
        <w:tab/>
        <w:t xml:space="preserve">Carvalho P, B.M., Almeida CM, Brix H, </w:t>
      </w:r>
      <w:r w:rsidRPr="003F0E31">
        <w:rPr>
          <w:i/>
        </w:rPr>
        <w:t>A review of plant–pharmaceutical interactions: from uptake and effects in crop plants to phytoremediation in constructed wetlands.</w:t>
      </w:r>
      <w:r w:rsidRPr="003F0E31">
        <w:t xml:space="preserve"> Environ Sci Pollut Res, 2014: p. 11729–11763.</w:t>
      </w:r>
    </w:p>
    <w:p w14:paraId="2BB730B6" w14:textId="77777777" w:rsidR="002E7293" w:rsidRPr="003F0E31" w:rsidRDefault="002E7293" w:rsidP="002E7293">
      <w:pPr>
        <w:pStyle w:val="EndNoteBibliography"/>
        <w:spacing w:after="0"/>
        <w:ind w:left="720" w:hanging="720"/>
      </w:pPr>
      <w:r w:rsidRPr="003F0E31">
        <w:t>135.</w:t>
      </w:r>
      <w:r w:rsidRPr="003F0E31">
        <w:tab/>
        <w:t xml:space="preserve">Herklotz PA, G.P., Vanden Heuvel B, Kinney CA, </w:t>
      </w:r>
      <w:r w:rsidRPr="003F0E31">
        <w:rPr>
          <w:i/>
        </w:rPr>
        <w:t>Uptake of human pharmaceuticals by plants grown under hydroponic conditions.</w:t>
      </w:r>
      <w:r w:rsidRPr="003F0E31">
        <w:t xml:space="preserve"> Chemosphere, 2010: p. 1416–1421.</w:t>
      </w:r>
    </w:p>
    <w:p w14:paraId="2DD48551" w14:textId="77777777" w:rsidR="002E7293" w:rsidRPr="003F0E31" w:rsidRDefault="002E7293" w:rsidP="002E7293">
      <w:pPr>
        <w:pStyle w:val="EndNoteBibliography"/>
        <w:spacing w:after="0"/>
        <w:ind w:left="720" w:hanging="720"/>
      </w:pPr>
      <w:r w:rsidRPr="003F0E31">
        <w:t>136.</w:t>
      </w:r>
      <w:r w:rsidRPr="003F0E31">
        <w:tab/>
        <w:t xml:space="preserve">Peng L, H.Y., Cai J, Zhao J, Zhou W, Zhu D, </w:t>
      </w:r>
      <w:r w:rsidRPr="003F0E31">
        <w:rPr>
          <w:i/>
        </w:rPr>
        <w:t>Effects of plants and temperature on nitrogen removal and microbiology in a pilot-scale integrated vertical-flow wetland treating primary domestic wastewater.</w:t>
      </w:r>
      <w:r w:rsidRPr="003F0E31">
        <w:t xml:space="preserve"> Ecol Eng, 2014: p. 285–290.</w:t>
      </w:r>
    </w:p>
    <w:p w14:paraId="4D0B4E0A" w14:textId="77777777" w:rsidR="002E7293" w:rsidRPr="003F0E31" w:rsidRDefault="002E7293" w:rsidP="002E7293">
      <w:pPr>
        <w:pStyle w:val="EndNoteBibliography"/>
        <w:spacing w:after="0"/>
        <w:ind w:left="720" w:hanging="720"/>
      </w:pPr>
      <w:r w:rsidRPr="003F0E31">
        <w:t>137.</w:t>
      </w:r>
      <w:r w:rsidRPr="003F0E31">
        <w:tab/>
        <w:t xml:space="preserve">Vymazal, J., </w:t>
      </w:r>
      <w:r w:rsidRPr="003F0E31">
        <w:rPr>
          <w:i/>
        </w:rPr>
        <w:t>Plants used in constructed wetlands with horizontal subsurface flow: a review.</w:t>
      </w:r>
      <w:r w:rsidRPr="003F0E31">
        <w:t xml:space="preserve"> Hydrobiologia, 2011. </w:t>
      </w:r>
      <w:r w:rsidRPr="003F0E31">
        <w:rPr>
          <w:b/>
        </w:rPr>
        <w:t>674</w:t>
      </w:r>
      <w:r w:rsidRPr="003F0E31">
        <w:t>(1): p. 133-156.</w:t>
      </w:r>
    </w:p>
    <w:p w14:paraId="45BDB8C3" w14:textId="77777777" w:rsidR="002E7293" w:rsidRPr="003F0E31" w:rsidRDefault="002E7293" w:rsidP="002E7293">
      <w:pPr>
        <w:pStyle w:val="EndNoteBibliography"/>
        <w:spacing w:after="0"/>
        <w:ind w:left="720" w:hanging="720"/>
      </w:pPr>
      <w:r w:rsidRPr="003F0E31">
        <w:t>138.</w:t>
      </w:r>
      <w:r w:rsidRPr="003F0E31">
        <w:tab/>
        <w:t xml:space="preserve">Sandoval, L., et al., </w:t>
      </w:r>
      <w:r w:rsidRPr="003F0E31">
        <w:rPr>
          <w:i/>
        </w:rPr>
        <w:t>Role of Wetland Plants and Use of Ornamental Flowering Plants in Constructed Wetlands for Wastewater Treatment: A Review.</w:t>
      </w:r>
      <w:r w:rsidRPr="003F0E31">
        <w:t xml:space="preserve"> 2019. </w:t>
      </w:r>
      <w:r w:rsidRPr="003F0E31">
        <w:rPr>
          <w:b/>
        </w:rPr>
        <w:t>9</w:t>
      </w:r>
      <w:r w:rsidRPr="003F0E31">
        <w:t>(4): p. 685.</w:t>
      </w:r>
    </w:p>
    <w:p w14:paraId="1A65F698" w14:textId="77777777" w:rsidR="002E7293" w:rsidRPr="003F0E31" w:rsidRDefault="002E7293" w:rsidP="002E7293">
      <w:pPr>
        <w:pStyle w:val="EndNoteBibliography"/>
        <w:spacing w:after="0"/>
        <w:ind w:left="720" w:hanging="720"/>
      </w:pPr>
      <w:r w:rsidRPr="003F0E31">
        <w:t>139.</w:t>
      </w:r>
      <w:r w:rsidRPr="003F0E31">
        <w:tab/>
        <w:t xml:space="preserve">Vymazal, J., </w:t>
      </w:r>
      <w:r w:rsidRPr="003F0E31">
        <w:rPr>
          <w:i/>
        </w:rPr>
        <w:t>Emergent plants used in free water surface constructed wetlands: A review.</w:t>
      </w:r>
      <w:r w:rsidRPr="003F0E31">
        <w:t xml:space="preserve"> Ecological Engineering, 2013. </w:t>
      </w:r>
      <w:r w:rsidRPr="003F0E31">
        <w:rPr>
          <w:b/>
        </w:rPr>
        <w:t>61</w:t>
      </w:r>
      <w:r w:rsidRPr="003F0E31">
        <w:t>: p. 582-592.</w:t>
      </w:r>
    </w:p>
    <w:p w14:paraId="54B1F252" w14:textId="77777777" w:rsidR="002E7293" w:rsidRPr="003F0E31" w:rsidRDefault="002E7293" w:rsidP="002E7293">
      <w:pPr>
        <w:pStyle w:val="EndNoteBibliography"/>
        <w:spacing w:after="0"/>
        <w:ind w:left="720" w:hanging="720"/>
      </w:pPr>
      <w:r w:rsidRPr="003F0E31">
        <w:t>140.</w:t>
      </w:r>
      <w:r w:rsidRPr="003F0E31">
        <w:tab/>
        <w:t xml:space="preserve">Wu X, C.J., Gan J, </w:t>
      </w:r>
      <w:r w:rsidRPr="003F0E31">
        <w:rPr>
          <w:i/>
        </w:rPr>
        <w:t>Multi-residue determination of pharmaceutical and personal care products in vegetables.</w:t>
      </w:r>
      <w:r w:rsidRPr="003F0E31">
        <w:t xml:space="preserve"> J Chromatogr A, 2012: p. 78–86.</w:t>
      </w:r>
    </w:p>
    <w:p w14:paraId="49AA0A1B" w14:textId="77777777" w:rsidR="002E7293" w:rsidRPr="003F0E31" w:rsidRDefault="002E7293" w:rsidP="002E7293">
      <w:pPr>
        <w:pStyle w:val="EndNoteBibliography"/>
        <w:spacing w:after="0"/>
        <w:ind w:left="720" w:hanging="720"/>
      </w:pPr>
      <w:r w:rsidRPr="003F0E31">
        <w:t>141.</w:t>
      </w:r>
      <w:r w:rsidRPr="003F0E31">
        <w:tab/>
        <w:t xml:space="preserve">Kadim, </w:t>
      </w:r>
      <w:r w:rsidRPr="003F0E31">
        <w:rPr>
          <w:i/>
        </w:rPr>
        <w:t>Chemical contaminates of meat and meat products, which threaten human health</w:t>
      </w:r>
      <w:r w:rsidRPr="003F0E31">
        <w:t>. 2014, idosi.</w:t>
      </w:r>
    </w:p>
    <w:p w14:paraId="1B52913E" w14:textId="77777777" w:rsidR="002E7293" w:rsidRPr="003F0E31" w:rsidRDefault="002E7293" w:rsidP="002E7293">
      <w:pPr>
        <w:pStyle w:val="EndNoteBibliography"/>
        <w:spacing w:after="0"/>
        <w:ind w:left="720" w:hanging="720"/>
      </w:pPr>
      <w:r w:rsidRPr="003F0E31">
        <w:t>142.</w:t>
      </w:r>
      <w:r w:rsidRPr="003F0E31">
        <w:tab/>
        <w:t xml:space="preserve">Kümmerer, </w:t>
      </w:r>
      <w:r w:rsidRPr="003F0E31">
        <w:rPr>
          <w:i/>
        </w:rPr>
        <w:t>Pharmaceuticals in the environment – a brief summary</w:t>
      </w:r>
      <w:r w:rsidRPr="003F0E31">
        <w:t>. 2008, Berlin: Springer.</w:t>
      </w:r>
    </w:p>
    <w:p w14:paraId="499AAC6C" w14:textId="77777777" w:rsidR="002E7293" w:rsidRPr="003F0E31" w:rsidRDefault="002E7293" w:rsidP="002E7293">
      <w:pPr>
        <w:pStyle w:val="EndNoteBibliography"/>
        <w:spacing w:after="0"/>
        <w:ind w:left="720" w:hanging="720"/>
      </w:pPr>
      <w:r w:rsidRPr="003F0E31">
        <w:t>143.</w:t>
      </w:r>
      <w:r w:rsidRPr="003F0E31">
        <w:tab/>
        <w:t xml:space="preserve">Oetken M, N.G., Lçffler D, Ternes T, Oehlmann J, </w:t>
      </w:r>
      <w:r w:rsidRPr="003F0E31">
        <w:rPr>
          <w:i/>
        </w:rPr>
        <w:t>Effects of Pharmaceuticals on Aquatic Invertebrates. Part I. The antiepileptic drug carbamazepine.</w:t>
      </w:r>
      <w:r w:rsidRPr="003F0E31">
        <w:t xml:space="preserve"> Arch Environ Contam Toxicol, 2005: p. 353–361.</w:t>
      </w:r>
    </w:p>
    <w:p w14:paraId="4DD58E37" w14:textId="77777777" w:rsidR="002E7293" w:rsidRPr="003F0E31" w:rsidRDefault="002E7293" w:rsidP="002E7293">
      <w:pPr>
        <w:pStyle w:val="EndNoteBibliography"/>
        <w:ind w:left="720" w:hanging="720"/>
      </w:pPr>
      <w:r w:rsidRPr="003F0E31">
        <w:t>144.</w:t>
      </w:r>
      <w:r w:rsidRPr="003F0E31">
        <w:tab/>
        <w:t xml:space="preserve">Flaherty CM, D.S., </w:t>
      </w:r>
      <w:r w:rsidRPr="003F0E31">
        <w:rPr>
          <w:i/>
        </w:rPr>
        <w:t>Effects of pharmaceuticals on Daphnia survival, growth, and reproduction.</w:t>
      </w:r>
      <w:r w:rsidRPr="003F0E31">
        <w:t xml:space="preserve"> Chemosphere, 2005: p. 200–207.</w:t>
      </w:r>
    </w:p>
    <w:p w14:paraId="14BDABCD" w14:textId="46B1060D" w:rsidR="00AA623A" w:rsidRPr="003F0E31" w:rsidRDefault="00834B59" w:rsidP="00992451">
      <w:pPr>
        <w:spacing w:line="360" w:lineRule="auto"/>
      </w:pPr>
      <w:r w:rsidRPr="003F0E31">
        <w:fldChar w:fldCharType="end"/>
      </w:r>
    </w:p>
    <w:sectPr w:rsidR="00AA623A" w:rsidRPr="003F0E31" w:rsidSect="00E44200">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A6D25" w14:textId="77777777" w:rsidR="00F35052" w:rsidRDefault="00F35052" w:rsidP="007C6C9A">
      <w:r>
        <w:separator/>
      </w:r>
    </w:p>
  </w:endnote>
  <w:endnote w:type="continuationSeparator" w:id="0">
    <w:p w14:paraId="3B9953EB" w14:textId="77777777" w:rsidR="00F35052" w:rsidRDefault="00F35052" w:rsidP="007C6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1"/>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1"/>
    <w:family w:val="swiss"/>
    <w:pitch w:val="variable"/>
    <w:sig w:usb0="E0002AFF" w:usb1="C0007843" w:usb2="00000009" w:usb3="00000000" w:csb0="000001FF" w:csb1="00000000"/>
  </w:font>
  <w:font w:name="Times New Roman">
    <w:panose1 w:val="02020603050405020304"/>
    <w:charset w:val="A1"/>
    <w:family w:val="roman"/>
    <w:pitch w:val="variable"/>
    <w:sig w:usb0="E0002AFF" w:usb1="C0007843" w:usb2="00000009" w:usb3="00000000" w:csb0="000001FF" w:csb1="00000000"/>
  </w:font>
  <w:font w:name="Cambria">
    <w:panose1 w:val="02040503050406030204"/>
    <w:charset w:val="A1"/>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24309" w14:textId="77777777" w:rsidR="003F0E31" w:rsidRDefault="003F0E31">
    <w:pPr>
      <w:pStyle w:val="af1"/>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576455"/>
      <w:docPartObj>
        <w:docPartGallery w:val="Page Numbers (Bottom of Page)"/>
        <w:docPartUnique/>
      </w:docPartObj>
    </w:sdtPr>
    <w:sdtEndPr>
      <w:rPr>
        <w:noProof/>
      </w:rPr>
    </w:sdtEndPr>
    <w:sdtContent>
      <w:p w14:paraId="2BC965CB" w14:textId="04D17A8B" w:rsidR="00C11FA1" w:rsidRDefault="00C11FA1">
        <w:pPr>
          <w:pStyle w:val="af1"/>
          <w:jc w:val="center"/>
        </w:pPr>
        <w:r>
          <w:fldChar w:fldCharType="begin"/>
        </w:r>
        <w:r>
          <w:instrText xml:space="preserve"> PAGE   \* MERGEFORMAT </w:instrText>
        </w:r>
        <w:r>
          <w:fldChar w:fldCharType="separate"/>
        </w:r>
        <w:r w:rsidR="00EE25AC">
          <w:rPr>
            <w:noProof/>
          </w:rPr>
          <w:t>36</w:t>
        </w:r>
        <w:r>
          <w:rPr>
            <w:noProof/>
          </w:rPr>
          <w:fldChar w:fldCharType="end"/>
        </w:r>
      </w:p>
    </w:sdtContent>
  </w:sdt>
  <w:p w14:paraId="6852DEC1" w14:textId="77777777" w:rsidR="00C11FA1" w:rsidRDefault="00C11FA1">
    <w:pPr>
      <w:pStyle w:val="af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D42A2" w14:textId="77777777" w:rsidR="003F0E31" w:rsidRDefault="003F0E31">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56574" w14:textId="77777777" w:rsidR="00F35052" w:rsidRDefault="00F35052" w:rsidP="007C6C9A">
      <w:r>
        <w:separator/>
      </w:r>
    </w:p>
  </w:footnote>
  <w:footnote w:type="continuationSeparator" w:id="0">
    <w:p w14:paraId="75BC6E29" w14:textId="77777777" w:rsidR="00F35052" w:rsidRDefault="00F35052" w:rsidP="007C6C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25DB0" w14:textId="76DE5640" w:rsidR="003F0E31" w:rsidRDefault="003F0E31">
    <w:pPr>
      <w:pStyle w:val="af0"/>
    </w:pPr>
    <w:r>
      <w:rPr>
        <w:noProof/>
      </w:rPr>
      <w:pict w14:anchorId="3578D0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2876" o:spid="_x0000_s2050" type="#_x0000_t136" style="position:absolute;left:0;text-align:left;margin-left:0;margin-top:0;width:599.8pt;height:59.95pt;rotation:315;z-index:-251655168;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F05CC" w14:textId="06E07D4E" w:rsidR="003F0E31" w:rsidRDefault="003F0E31">
    <w:pPr>
      <w:pStyle w:val="af0"/>
    </w:pPr>
    <w:r>
      <w:rPr>
        <w:noProof/>
      </w:rPr>
      <w:pict w14:anchorId="3E7AC4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2877" o:spid="_x0000_s2051" type="#_x0000_t136" style="position:absolute;left:0;text-align:left;margin-left:0;margin-top:0;width:599.8pt;height:59.95pt;rotation:315;z-index:-251653120;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F378E" w14:textId="3C34EA4E" w:rsidR="003F0E31" w:rsidRDefault="003F0E31">
    <w:pPr>
      <w:pStyle w:val="af0"/>
    </w:pPr>
    <w:r>
      <w:rPr>
        <w:noProof/>
      </w:rPr>
      <w:pict w14:anchorId="363221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1952875" o:spid="_x0000_s2049" type="#_x0000_t136" style="position:absolute;left:0;text-align:left;margin-left:0;margin-top:0;width:599.8pt;height:59.95pt;rotation:315;z-index:-251657216;mso-position-horizontal:center;mso-position-horizontal-relative:margin;mso-position-vertical:center;mso-position-vertical-relative:margin" o:allowincell="f" fillcolor="silver" stroked="f">
          <v:fill opacity=".5"/>
          <v:textpath style="font-family:&quot;Times New Roman&quot;;font-size:1pt" string="ACCEPTED MANUSCRIP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1DBE"/>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F658B"/>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10382"/>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D774E"/>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DF499C"/>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CF19A7"/>
    <w:multiLevelType w:val="hybridMultilevel"/>
    <w:tmpl w:val="91E8D70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312CE8"/>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471A1"/>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B3785B"/>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257A6B"/>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196DDA"/>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43795"/>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540503"/>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655D54"/>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C6B9D"/>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2D7DE2"/>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195988"/>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735793"/>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1B5FFD"/>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596B7E"/>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17043B"/>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973F40"/>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2336E"/>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C62294"/>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D4413B"/>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F66910"/>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B46ED5"/>
    <w:multiLevelType w:val="hybridMultilevel"/>
    <w:tmpl w:val="6E507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511C5C"/>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830641"/>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BB080F"/>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1C7E3A"/>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DA43F5"/>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886D29"/>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BA63BA"/>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8253A3"/>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852DFF"/>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577E82"/>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0F16B0"/>
    <w:multiLevelType w:val="hybridMultilevel"/>
    <w:tmpl w:val="B5A29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1"/>
  </w:num>
  <w:num w:numId="3">
    <w:abstractNumId w:val="4"/>
  </w:num>
  <w:num w:numId="4">
    <w:abstractNumId w:val="17"/>
  </w:num>
  <w:num w:numId="5">
    <w:abstractNumId w:val="20"/>
  </w:num>
  <w:num w:numId="6">
    <w:abstractNumId w:val="1"/>
  </w:num>
  <w:num w:numId="7">
    <w:abstractNumId w:val="28"/>
  </w:num>
  <w:num w:numId="8">
    <w:abstractNumId w:val="10"/>
  </w:num>
  <w:num w:numId="9">
    <w:abstractNumId w:val="6"/>
  </w:num>
  <w:num w:numId="10">
    <w:abstractNumId w:val="11"/>
  </w:num>
  <w:num w:numId="11">
    <w:abstractNumId w:val="34"/>
  </w:num>
  <w:num w:numId="12">
    <w:abstractNumId w:val="5"/>
  </w:num>
  <w:num w:numId="13">
    <w:abstractNumId w:val="35"/>
  </w:num>
  <w:num w:numId="14">
    <w:abstractNumId w:val="15"/>
  </w:num>
  <w:num w:numId="15">
    <w:abstractNumId w:val="0"/>
  </w:num>
  <w:num w:numId="16">
    <w:abstractNumId w:val="16"/>
  </w:num>
  <w:num w:numId="17">
    <w:abstractNumId w:val="2"/>
  </w:num>
  <w:num w:numId="18">
    <w:abstractNumId w:val="37"/>
  </w:num>
  <w:num w:numId="19">
    <w:abstractNumId w:val="14"/>
  </w:num>
  <w:num w:numId="20">
    <w:abstractNumId w:val="30"/>
  </w:num>
  <w:num w:numId="21">
    <w:abstractNumId w:val="12"/>
  </w:num>
  <w:num w:numId="22">
    <w:abstractNumId w:val="3"/>
  </w:num>
  <w:num w:numId="23">
    <w:abstractNumId w:val="21"/>
  </w:num>
  <w:num w:numId="24">
    <w:abstractNumId w:val="32"/>
  </w:num>
  <w:num w:numId="25">
    <w:abstractNumId w:val="23"/>
  </w:num>
  <w:num w:numId="26">
    <w:abstractNumId w:val="29"/>
  </w:num>
  <w:num w:numId="27">
    <w:abstractNumId w:val="19"/>
  </w:num>
  <w:num w:numId="28">
    <w:abstractNumId w:val="7"/>
  </w:num>
  <w:num w:numId="29">
    <w:abstractNumId w:val="36"/>
  </w:num>
  <w:num w:numId="30">
    <w:abstractNumId w:val="33"/>
  </w:num>
  <w:num w:numId="31">
    <w:abstractNumId w:val="9"/>
  </w:num>
  <w:num w:numId="32">
    <w:abstractNumId w:val="13"/>
  </w:num>
  <w:num w:numId="33">
    <w:abstractNumId w:val="18"/>
  </w:num>
  <w:num w:numId="34">
    <w:abstractNumId w:val="25"/>
  </w:num>
  <w:num w:numId="35">
    <w:abstractNumId w:val="8"/>
  </w:num>
  <w:num w:numId="36">
    <w:abstractNumId w:val="27"/>
  </w:num>
  <w:num w:numId="37">
    <w:abstractNumId w:val="24"/>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2sjA2MjI3NjaxMDNS0lEKTi0uzszPAykwrAUA1kryg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59rd5x8r2fp7epwvb5d2we2rw090aewsf5&quot;&gt;My EndNote Library&lt;record-ids&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108&lt;/item&gt;&lt;item&gt;109&lt;/item&gt;&lt;item&gt;110&lt;/item&gt;&lt;item&gt;111&lt;/item&gt;&lt;item&gt;112&lt;/item&gt;&lt;item&gt;113&lt;/item&gt;&lt;item&gt;114&lt;/item&gt;&lt;item&gt;115&lt;/item&gt;&lt;/record-ids&gt;&lt;/item&gt;&lt;/Libraries&gt;"/>
  </w:docVars>
  <w:rsids>
    <w:rsidRoot w:val="002F6F2A"/>
    <w:rsid w:val="00000D25"/>
    <w:rsid w:val="00001EFF"/>
    <w:rsid w:val="000119D5"/>
    <w:rsid w:val="000134BC"/>
    <w:rsid w:val="00014856"/>
    <w:rsid w:val="000216A6"/>
    <w:rsid w:val="00023BF3"/>
    <w:rsid w:val="00025DB3"/>
    <w:rsid w:val="00031519"/>
    <w:rsid w:val="0003185E"/>
    <w:rsid w:val="00034145"/>
    <w:rsid w:val="00034D3D"/>
    <w:rsid w:val="00053580"/>
    <w:rsid w:val="00055293"/>
    <w:rsid w:val="000628F1"/>
    <w:rsid w:val="0006304E"/>
    <w:rsid w:val="00066C4F"/>
    <w:rsid w:val="000735DA"/>
    <w:rsid w:val="00077EF2"/>
    <w:rsid w:val="000817F1"/>
    <w:rsid w:val="0009146F"/>
    <w:rsid w:val="0009471D"/>
    <w:rsid w:val="000A1573"/>
    <w:rsid w:val="000A1F2B"/>
    <w:rsid w:val="000B0FAD"/>
    <w:rsid w:val="000B1014"/>
    <w:rsid w:val="000B3B10"/>
    <w:rsid w:val="000C2E2E"/>
    <w:rsid w:val="000C4DD8"/>
    <w:rsid w:val="000E6151"/>
    <w:rsid w:val="000F4C40"/>
    <w:rsid w:val="000F6FF2"/>
    <w:rsid w:val="000F7DF9"/>
    <w:rsid w:val="00104835"/>
    <w:rsid w:val="00104B3C"/>
    <w:rsid w:val="00106048"/>
    <w:rsid w:val="001138AD"/>
    <w:rsid w:val="0011565A"/>
    <w:rsid w:val="00121217"/>
    <w:rsid w:val="00132F61"/>
    <w:rsid w:val="001341DF"/>
    <w:rsid w:val="001364A1"/>
    <w:rsid w:val="00136733"/>
    <w:rsid w:val="00141791"/>
    <w:rsid w:val="0014605E"/>
    <w:rsid w:val="00150A94"/>
    <w:rsid w:val="00152FC1"/>
    <w:rsid w:val="00155CDB"/>
    <w:rsid w:val="00163F58"/>
    <w:rsid w:val="00164556"/>
    <w:rsid w:val="00165BE8"/>
    <w:rsid w:val="00166347"/>
    <w:rsid w:val="00172E04"/>
    <w:rsid w:val="001735CF"/>
    <w:rsid w:val="00174217"/>
    <w:rsid w:val="00181308"/>
    <w:rsid w:val="00182C86"/>
    <w:rsid w:val="00186595"/>
    <w:rsid w:val="001910FE"/>
    <w:rsid w:val="00192CF7"/>
    <w:rsid w:val="001B2574"/>
    <w:rsid w:val="001B260E"/>
    <w:rsid w:val="001B74FC"/>
    <w:rsid w:val="001C4EBF"/>
    <w:rsid w:val="001D00B6"/>
    <w:rsid w:val="001D1319"/>
    <w:rsid w:val="001E209F"/>
    <w:rsid w:val="001E270D"/>
    <w:rsid w:val="001E2DEC"/>
    <w:rsid w:val="001E4DBA"/>
    <w:rsid w:val="001E6CC7"/>
    <w:rsid w:val="001E7F40"/>
    <w:rsid w:val="001F4D88"/>
    <w:rsid w:val="002073B7"/>
    <w:rsid w:val="0021098E"/>
    <w:rsid w:val="00213E96"/>
    <w:rsid w:val="00214CF5"/>
    <w:rsid w:val="00240674"/>
    <w:rsid w:val="00241EE1"/>
    <w:rsid w:val="00246014"/>
    <w:rsid w:val="00246924"/>
    <w:rsid w:val="00246CBF"/>
    <w:rsid w:val="002472F3"/>
    <w:rsid w:val="0026060E"/>
    <w:rsid w:val="0026093E"/>
    <w:rsid w:val="002651F1"/>
    <w:rsid w:val="00267929"/>
    <w:rsid w:val="00270972"/>
    <w:rsid w:val="00270CCB"/>
    <w:rsid w:val="00270E50"/>
    <w:rsid w:val="002755DA"/>
    <w:rsid w:val="002829DC"/>
    <w:rsid w:val="00283B21"/>
    <w:rsid w:val="00286414"/>
    <w:rsid w:val="00287385"/>
    <w:rsid w:val="00290184"/>
    <w:rsid w:val="0029188A"/>
    <w:rsid w:val="00297ECD"/>
    <w:rsid w:val="002A7C36"/>
    <w:rsid w:val="002B4B59"/>
    <w:rsid w:val="002B6FA0"/>
    <w:rsid w:val="002B72F5"/>
    <w:rsid w:val="002C507E"/>
    <w:rsid w:val="002C50AF"/>
    <w:rsid w:val="002C7B76"/>
    <w:rsid w:val="002D5B3A"/>
    <w:rsid w:val="002D6366"/>
    <w:rsid w:val="002E345E"/>
    <w:rsid w:val="002E49B0"/>
    <w:rsid w:val="002E6616"/>
    <w:rsid w:val="002E7293"/>
    <w:rsid w:val="002F0AF0"/>
    <w:rsid w:val="002F5997"/>
    <w:rsid w:val="002F6B54"/>
    <w:rsid w:val="002F6F2A"/>
    <w:rsid w:val="00300855"/>
    <w:rsid w:val="00300D6E"/>
    <w:rsid w:val="003104F8"/>
    <w:rsid w:val="003119A1"/>
    <w:rsid w:val="003121ED"/>
    <w:rsid w:val="0031481F"/>
    <w:rsid w:val="003168D7"/>
    <w:rsid w:val="003175FB"/>
    <w:rsid w:val="0032331A"/>
    <w:rsid w:val="00327535"/>
    <w:rsid w:val="003336A9"/>
    <w:rsid w:val="0033766B"/>
    <w:rsid w:val="003412BD"/>
    <w:rsid w:val="00342D5F"/>
    <w:rsid w:val="003443FE"/>
    <w:rsid w:val="003445E3"/>
    <w:rsid w:val="00364616"/>
    <w:rsid w:val="003662F0"/>
    <w:rsid w:val="003809AC"/>
    <w:rsid w:val="0038160C"/>
    <w:rsid w:val="003902BF"/>
    <w:rsid w:val="00390C55"/>
    <w:rsid w:val="003A1114"/>
    <w:rsid w:val="003A162F"/>
    <w:rsid w:val="003A2EC7"/>
    <w:rsid w:val="003B03DB"/>
    <w:rsid w:val="003B1968"/>
    <w:rsid w:val="003B3678"/>
    <w:rsid w:val="003B3DFA"/>
    <w:rsid w:val="003C178B"/>
    <w:rsid w:val="003D138E"/>
    <w:rsid w:val="003D39F4"/>
    <w:rsid w:val="003D4F81"/>
    <w:rsid w:val="003D736D"/>
    <w:rsid w:val="003E308E"/>
    <w:rsid w:val="003E4A23"/>
    <w:rsid w:val="003E75EA"/>
    <w:rsid w:val="003F05D4"/>
    <w:rsid w:val="003F0E31"/>
    <w:rsid w:val="003F3D12"/>
    <w:rsid w:val="00400966"/>
    <w:rsid w:val="00410B9F"/>
    <w:rsid w:val="00410D40"/>
    <w:rsid w:val="00414F92"/>
    <w:rsid w:val="0041662E"/>
    <w:rsid w:val="0041708E"/>
    <w:rsid w:val="00417122"/>
    <w:rsid w:val="00420800"/>
    <w:rsid w:val="00433F41"/>
    <w:rsid w:val="00440C62"/>
    <w:rsid w:val="004452C8"/>
    <w:rsid w:val="00457EBF"/>
    <w:rsid w:val="0046479B"/>
    <w:rsid w:val="00465E7A"/>
    <w:rsid w:val="00474D29"/>
    <w:rsid w:val="00475B41"/>
    <w:rsid w:val="00476009"/>
    <w:rsid w:val="00476E9E"/>
    <w:rsid w:val="004776B1"/>
    <w:rsid w:val="004917BE"/>
    <w:rsid w:val="00492680"/>
    <w:rsid w:val="0049383F"/>
    <w:rsid w:val="004A0385"/>
    <w:rsid w:val="004A2D3A"/>
    <w:rsid w:val="004B23F8"/>
    <w:rsid w:val="004B255A"/>
    <w:rsid w:val="004B34E1"/>
    <w:rsid w:val="004B3C6A"/>
    <w:rsid w:val="004C37D3"/>
    <w:rsid w:val="004C4D1A"/>
    <w:rsid w:val="004C6505"/>
    <w:rsid w:val="004D019A"/>
    <w:rsid w:val="004D2DAB"/>
    <w:rsid w:val="004D6744"/>
    <w:rsid w:val="004D6AF3"/>
    <w:rsid w:val="004E50DA"/>
    <w:rsid w:val="004E7A89"/>
    <w:rsid w:val="004F25E0"/>
    <w:rsid w:val="004F4590"/>
    <w:rsid w:val="00501322"/>
    <w:rsid w:val="005145ED"/>
    <w:rsid w:val="005159E1"/>
    <w:rsid w:val="0051754E"/>
    <w:rsid w:val="005202EE"/>
    <w:rsid w:val="005214D9"/>
    <w:rsid w:val="00532E5B"/>
    <w:rsid w:val="005336B7"/>
    <w:rsid w:val="00535E56"/>
    <w:rsid w:val="00536BA5"/>
    <w:rsid w:val="00561B57"/>
    <w:rsid w:val="00567027"/>
    <w:rsid w:val="005679F1"/>
    <w:rsid w:val="0057286E"/>
    <w:rsid w:val="005745EF"/>
    <w:rsid w:val="005800FF"/>
    <w:rsid w:val="0058552B"/>
    <w:rsid w:val="00587BE7"/>
    <w:rsid w:val="005914A3"/>
    <w:rsid w:val="00592426"/>
    <w:rsid w:val="005953E7"/>
    <w:rsid w:val="005A2929"/>
    <w:rsid w:val="005A486A"/>
    <w:rsid w:val="005A5951"/>
    <w:rsid w:val="005B53C8"/>
    <w:rsid w:val="005B57C6"/>
    <w:rsid w:val="005C24CE"/>
    <w:rsid w:val="005C52EF"/>
    <w:rsid w:val="005D28F3"/>
    <w:rsid w:val="005D2C4C"/>
    <w:rsid w:val="005E1CAF"/>
    <w:rsid w:val="005E697C"/>
    <w:rsid w:val="005F4238"/>
    <w:rsid w:val="005F4989"/>
    <w:rsid w:val="0060239E"/>
    <w:rsid w:val="00604FAF"/>
    <w:rsid w:val="00605DE5"/>
    <w:rsid w:val="0060774C"/>
    <w:rsid w:val="006126F0"/>
    <w:rsid w:val="0061318C"/>
    <w:rsid w:val="0061725C"/>
    <w:rsid w:val="006263BA"/>
    <w:rsid w:val="00630743"/>
    <w:rsid w:val="006313C5"/>
    <w:rsid w:val="00633902"/>
    <w:rsid w:val="00634E1D"/>
    <w:rsid w:val="00635E58"/>
    <w:rsid w:val="0064042D"/>
    <w:rsid w:val="00643B07"/>
    <w:rsid w:val="00657BE0"/>
    <w:rsid w:val="00660AFD"/>
    <w:rsid w:val="00661250"/>
    <w:rsid w:val="0068132E"/>
    <w:rsid w:val="00682CEC"/>
    <w:rsid w:val="00685776"/>
    <w:rsid w:val="0069167A"/>
    <w:rsid w:val="00691898"/>
    <w:rsid w:val="00691AB8"/>
    <w:rsid w:val="00692C33"/>
    <w:rsid w:val="006A1DEF"/>
    <w:rsid w:val="006A5CB1"/>
    <w:rsid w:val="006B4502"/>
    <w:rsid w:val="006B7730"/>
    <w:rsid w:val="006C0BED"/>
    <w:rsid w:val="006D0159"/>
    <w:rsid w:val="006D0BD2"/>
    <w:rsid w:val="006D1BCA"/>
    <w:rsid w:val="006D1DD4"/>
    <w:rsid w:val="006D2FBD"/>
    <w:rsid w:val="006D5835"/>
    <w:rsid w:val="006D70BF"/>
    <w:rsid w:val="006D7181"/>
    <w:rsid w:val="006E7494"/>
    <w:rsid w:val="006E7858"/>
    <w:rsid w:val="006F5912"/>
    <w:rsid w:val="00703F15"/>
    <w:rsid w:val="00720A91"/>
    <w:rsid w:val="00725AED"/>
    <w:rsid w:val="00732C27"/>
    <w:rsid w:val="007330A8"/>
    <w:rsid w:val="00737B55"/>
    <w:rsid w:val="00754396"/>
    <w:rsid w:val="00763222"/>
    <w:rsid w:val="007652CB"/>
    <w:rsid w:val="00767307"/>
    <w:rsid w:val="00771EC4"/>
    <w:rsid w:val="00781FF9"/>
    <w:rsid w:val="0079358F"/>
    <w:rsid w:val="00797809"/>
    <w:rsid w:val="007B2310"/>
    <w:rsid w:val="007B3D39"/>
    <w:rsid w:val="007B6966"/>
    <w:rsid w:val="007B6FB4"/>
    <w:rsid w:val="007B7B57"/>
    <w:rsid w:val="007C15D1"/>
    <w:rsid w:val="007C6C9A"/>
    <w:rsid w:val="007E23D1"/>
    <w:rsid w:val="007E322E"/>
    <w:rsid w:val="007E39F0"/>
    <w:rsid w:val="007E3B9E"/>
    <w:rsid w:val="007E4C66"/>
    <w:rsid w:val="007E7651"/>
    <w:rsid w:val="007F18F9"/>
    <w:rsid w:val="007F3E4D"/>
    <w:rsid w:val="007F4757"/>
    <w:rsid w:val="007F5E70"/>
    <w:rsid w:val="00802D5B"/>
    <w:rsid w:val="00813ADB"/>
    <w:rsid w:val="00817259"/>
    <w:rsid w:val="008227F0"/>
    <w:rsid w:val="0082577D"/>
    <w:rsid w:val="00832285"/>
    <w:rsid w:val="00834355"/>
    <w:rsid w:val="00834B59"/>
    <w:rsid w:val="0083792D"/>
    <w:rsid w:val="00843B4E"/>
    <w:rsid w:val="00844FC2"/>
    <w:rsid w:val="008465CA"/>
    <w:rsid w:val="008578A9"/>
    <w:rsid w:val="008606D0"/>
    <w:rsid w:val="00861ECD"/>
    <w:rsid w:val="00866725"/>
    <w:rsid w:val="00871D6E"/>
    <w:rsid w:val="00881D3B"/>
    <w:rsid w:val="00882EC4"/>
    <w:rsid w:val="0088373F"/>
    <w:rsid w:val="008844B3"/>
    <w:rsid w:val="00892B9F"/>
    <w:rsid w:val="008A5A7D"/>
    <w:rsid w:val="008B0E26"/>
    <w:rsid w:val="008B10EC"/>
    <w:rsid w:val="008B6D6D"/>
    <w:rsid w:val="008B70E2"/>
    <w:rsid w:val="008C16D2"/>
    <w:rsid w:val="008C3417"/>
    <w:rsid w:val="008C45AA"/>
    <w:rsid w:val="008E0CD9"/>
    <w:rsid w:val="008E2060"/>
    <w:rsid w:val="008E2943"/>
    <w:rsid w:val="008E4E0D"/>
    <w:rsid w:val="008E6D42"/>
    <w:rsid w:val="009024AE"/>
    <w:rsid w:val="009042ED"/>
    <w:rsid w:val="009044BD"/>
    <w:rsid w:val="009053CC"/>
    <w:rsid w:val="009163E2"/>
    <w:rsid w:val="00916462"/>
    <w:rsid w:val="00937AA7"/>
    <w:rsid w:val="00941AB4"/>
    <w:rsid w:val="00942E47"/>
    <w:rsid w:val="00947A1E"/>
    <w:rsid w:val="0095321F"/>
    <w:rsid w:val="00953704"/>
    <w:rsid w:val="00954F61"/>
    <w:rsid w:val="00960912"/>
    <w:rsid w:val="00971A09"/>
    <w:rsid w:val="009729C3"/>
    <w:rsid w:val="00973C87"/>
    <w:rsid w:val="009752D4"/>
    <w:rsid w:val="0097696A"/>
    <w:rsid w:val="00977B1F"/>
    <w:rsid w:val="0098303A"/>
    <w:rsid w:val="00990997"/>
    <w:rsid w:val="00992451"/>
    <w:rsid w:val="009A0878"/>
    <w:rsid w:val="009A21C7"/>
    <w:rsid w:val="009A3AF2"/>
    <w:rsid w:val="009A4DFC"/>
    <w:rsid w:val="009A6302"/>
    <w:rsid w:val="009B4966"/>
    <w:rsid w:val="009B6506"/>
    <w:rsid w:val="009C1573"/>
    <w:rsid w:val="009C673C"/>
    <w:rsid w:val="009C709B"/>
    <w:rsid w:val="009D004B"/>
    <w:rsid w:val="009D0653"/>
    <w:rsid w:val="009D35E3"/>
    <w:rsid w:val="009D712A"/>
    <w:rsid w:val="009E1B80"/>
    <w:rsid w:val="009E2940"/>
    <w:rsid w:val="009E2D5C"/>
    <w:rsid w:val="009E4241"/>
    <w:rsid w:val="009F0135"/>
    <w:rsid w:val="009F032B"/>
    <w:rsid w:val="009F0456"/>
    <w:rsid w:val="009F5444"/>
    <w:rsid w:val="009F5780"/>
    <w:rsid w:val="009F6F85"/>
    <w:rsid w:val="009F7AD8"/>
    <w:rsid w:val="00A0652F"/>
    <w:rsid w:val="00A147D3"/>
    <w:rsid w:val="00A152E2"/>
    <w:rsid w:val="00A15365"/>
    <w:rsid w:val="00A24A31"/>
    <w:rsid w:val="00A34983"/>
    <w:rsid w:val="00A376F9"/>
    <w:rsid w:val="00A45205"/>
    <w:rsid w:val="00A45DF8"/>
    <w:rsid w:val="00A46EA5"/>
    <w:rsid w:val="00A5152D"/>
    <w:rsid w:val="00A5338C"/>
    <w:rsid w:val="00A55C27"/>
    <w:rsid w:val="00A60604"/>
    <w:rsid w:val="00A70F82"/>
    <w:rsid w:val="00A761C6"/>
    <w:rsid w:val="00A850B4"/>
    <w:rsid w:val="00A8753E"/>
    <w:rsid w:val="00A92C59"/>
    <w:rsid w:val="00A93339"/>
    <w:rsid w:val="00A968D4"/>
    <w:rsid w:val="00AA01B6"/>
    <w:rsid w:val="00AA623A"/>
    <w:rsid w:val="00AB584A"/>
    <w:rsid w:val="00AB5B04"/>
    <w:rsid w:val="00AC17F7"/>
    <w:rsid w:val="00AC183F"/>
    <w:rsid w:val="00AC258A"/>
    <w:rsid w:val="00AC405F"/>
    <w:rsid w:val="00AD19BA"/>
    <w:rsid w:val="00AD50DB"/>
    <w:rsid w:val="00AE2909"/>
    <w:rsid w:val="00AE30ED"/>
    <w:rsid w:val="00AE643B"/>
    <w:rsid w:val="00AF19B3"/>
    <w:rsid w:val="00AF2103"/>
    <w:rsid w:val="00B070E5"/>
    <w:rsid w:val="00B1054E"/>
    <w:rsid w:val="00B1298C"/>
    <w:rsid w:val="00B20B30"/>
    <w:rsid w:val="00B22A31"/>
    <w:rsid w:val="00B31C70"/>
    <w:rsid w:val="00B36D0F"/>
    <w:rsid w:val="00B413F3"/>
    <w:rsid w:val="00B43525"/>
    <w:rsid w:val="00B46FE4"/>
    <w:rsid w:val="00B50261"/>
    <w:rsid w:val="00B52110"/>
    <w:rsid w:val="00B53204"/>
    <w:rsid w:val="00B61208"/>
    <w:rsid w:val="00B63E6E"/>
    <w:rsid w:val="00B65437"/>
    <w:rsid w:val="00B70506"/>
    <w:rsid w:val="00B838A3"/>
    <w:rsid w:val="00B95C97"/>
    <w:rsid w:val="00BA1708"/>
    <w:rsid w:val="00BA7CDB"/>
    <w:rsid w:val="00BB07E1"/>
    <w:rsid w:val="00BD3FDD"/>
    <w:rsid w:val="00BD4F8F"/>
    <w:rsid w:val="00BD5F37"/>
    <w:rsid w:val="00BE2575"/>
    <w:rsid w:val="00BE5EFB"/>
    <w:rsid w:val="00BE5F2F"/>
    <w:rsid w:val="00BF1432"/>
    <w:rsid w:val="00BF1C6E"/>
    <w:rsid w:val="00BF6F96"/>
    <w:rsid w:val="00C005F6"/>
    <w:rsid w:val="00C00A49"/>
    <w:rsid w:val="00C04F01"/>
    <w:rsid w:val="00C07095"/>
    <w:rsid w:val="00C07D75"/>
    <w:rsid w:val="00C11C25"/>
    <w:rsid w:val="00C11FA1"/>
    <w:rsid w:val="00C2459D"/>
    <w:rsid w:val="00C3267A"/>
    <w:rsid w:val="00C32ED8"/>
    <w:rsid w:val="00C34D4C"/>
    <w:rsid w:val="00C52927"/>
    <w:rsid w:val="00C63D65"/>
    <w:rsid w:val="00C65E96"/>
    <w:rsid w:val="00C671B8"/>
    <w:rsid w:val="00C75303"/>
    <w:rsid w:val="00C80B71"/>
    <w:rsid w:val="00C83A9A"/>
    <w:rsid w:val="00C84DAC"/>
    <w:rsid w:val="00C91E38"/>
    <w:rsid w:val="00C936B1"/>
    <w:rsid w:val="00C95545"/>
    <w:rsid w:val="00CA040D"/>
    <w:rsid w:val="00CA0972"/>
    <w:rsid w:val="00CA1B6C"/>
    <w:rsid w:val="00CB0757"/>
    <w:rsid w:val="00CB0843"/>
    <w:rsid w:val="00CB43AD"/>
    <w:rsid w:val="00CB5A60"/>
    <w:rsid w:val="00CC2982"/>
    <w:rsid w:val="00CF5AC2"/>
    <w:rsid w:val="00CF689B"/>
    <w:rsid w:val="00CF6D80"/>
    <w:rsid w:val="00CF6E71"/>
    <w:rsid w:val="00D005B8"/>
    <w:rsid w:val="00D05E1B"/>
    <w:rsid w:val="00D05F01"/>
    <w:rsid w:val="00D1125C"/>
    <w:rsid w:val="00D13C2A"/>
    <w:rsid w:val="00D14EC3"/>
    <w:rsid w:val="00D162A1"/>
    <w:rsid w:val="00D16396"/>
    <w:rsid w:val="00D22A86"/>
    <w:rsid w:val="00D234E7"/>
    <w:rsid w:val="00D3199A"/>
    <w:rsid w:val="00D37C3F"/>
    <w:rsid w:val="00D470C6"/>
    <w:rsid w:val="00D53B4F"/>
    <w:rsid w:val="00D54358"/>
    <w:rsid w:val="00D5714C"/>
    <w:rsid w:val="00D57CEB"/>
    <w:rsid w:val="00D60303"/>
    <w:rsid w:val="00D65114"/>
    <w:rsid w:val="00D66017"/>
    <w:rsid w:val="00D67C6D"/>
    <w:rsid w:val="00D73048"/>
    <w:rsid w:val="00D77A21"/>
    <w:rsid w:val="00D80147"/>
    <w:rsid w:val="00D876E3"/>
    <w:rsid w:val="00D87FFA"/>
    <w:rsid w:val="00D90987"/>
    <w:rsid w:val="00D93518"/>
    <w:rsid w:val="00DA2436"/>
    <w:rsid w:val="00DA348F"/>
    <w:rsid w:val="00DA39CF"/>
    <w:rsid w:val="00DA4287"/>
    <w:rsid w:val="00DB4D22"/>
    <w:rsid w:val="00DC1B00"/>
    <w:rsid w:val="00DC6D0C"/>
    <w:rsid w:val="00DD383F"/>
    <w:rsid w:val="00DD6507"/>
    <w:rsid w:val="00DE0C02"/>
    <w:rsid w:val="00DE1F9E"/>
    <w:rsid w:val="00DE22B8"/>
    <w:rsid w:val="00DE2E56"/>
    <w:rsid w:val="00DE3084"/>
    <w:rsid w:val="00DE429C"/>
    <w:rsid w:val="00DF36B3"/>
    <w:rsid w:val="00DF50A0"/>
    <w:rsid w:val="00E001E2"/>
    <w:rsid w:val="00E01677"/>
    <w:rsid w:val="00E01A9A"/>
    <w:rsid w:val="00E02DBD"/>
    <w:rsid w:val="00E02E8C"/>
    <w:rsid w:val="00E0468E"/>
    <w:rsid w:val="00E0795C"/>
    <w:rsid w:val="00E11AF6"/>
    <w:rsid w:val="00E13E6E"/>
    <w:rsid w:val="00E16BE9"/>
    <w:rsid w:val="00E17D8F"/>
    <w:rsid w:val="00E206B8"/>
    <w:rsid w:val="00E20BA1"/>
    <w:rsid w:val="00E2780B"/>
    <w:rsid w:val="00E32538"/>
    <w:rsid w:val="00E33E34"/>
    <w:rsid w:val="00E43FAC"/>
    <w:rsid w:val="00E44200"/>
    <w:rsid w:val="00E449E2"/>
    <w:rsid w:val="00E51683"/>
    <w:rsid w:val="00E609ED"/>
    <w:rsid w:val="00E6612D"/>
    <w:rsid w:val="00E66E71"/>
    <w:rsid w:val="00E6786A"/>
    <w:rsid w:val="00E81830"/>
    <w:rsid w:val="00E87975"/>
    <w:rsid w:val="00E9152B"/>
    <w:rsid w:val="00EA7B6D"/>
    <w:rsid w:val="00EB22B1"/>
    <w:rsid w:val="00EB3B3F"/>
    <w:rsid w:val="00EB4EF3"/>
    <w:rsid w:val="00EB51DA"/>
    <w:rsid w:val="00EC4983"/>
    <w:rsid w:val="00EC6176"/>
    <w:rsid w:val="00ED45DA"/>
    <w:rsid w:val="00EE25AC"/>
    <w:rsid w:val="00EF07E8"/>
    <w:rsid w:val="00EF2D55"/>
    <w:rsid w:val="00F00176"/>
    <w:rsid w:val="00F0597E"/>
    <w:rsid w:val="00F11936"/>
    <w:rsid w:val="00F16366"/>
    <w:rsid w:val="00F20C4E"/>
    <w:rsid w:val="00F21C9C"/>
    <w:rsid w:val="00F22417"/>
    <w:rsid w:val="00F24E6B"/>
    <w:rsid w:val="00F27A36"/>
    <w:rsid w:val="00F3270B"/>
    <w:rsid w:val="00F35052"/>
    <w:rsid w:val="00F35251"/>
    <w:rsid w:val="00F352AA"/>
    <w:rsid w:val="00F40017"/>
    <w:rsid w:val="00F4070C"/>
    <w:rsid w:val="00F422AC"/>
    <w:rsid w:val="00F45D2C"/>
    <w:rsid w:val="00F53621"/>
    <w:rsid w:val="00F55CAD"/>
    <w:rsid w:val="00F55FE1"/>
    <w:rsid w:val="00F66212"/>
    <w:rsid w:val="00F66ADD"/>
    <w:rsid w:val="00F66DCE"/>
    <w:rsid w:val="00F70F07"/>
    <w:rsid w:val="00F74164"/>
    <w:rsid w:val="00F802E8"/>
    <w:rsid w:val="00F85DBA"/>
    <w:rsid w:val="00F90029"/>
    <w:rsid w:val="00F9484E"/>
    <w:rsid w:val="00F95030"/>
    <w:rsid w:val="00FA6276"/>
    <w:rsid w:val="00FA6376"/>
    <w:rsid w:val="00FB0112"/>
    <w:rsid w:val="00FB4743"/>
    <w:rsid w:val="00FB6A8D"/>
    <w:rsid w:val="00FB7C3E"/>
    <w:rsid w:val="00FD0205"/>
    <w:rsid w:val="00FD2183"/>
    <w:rsid w:val="00FD717A"/>
    <w:rsid w:val="00FE012E"/>
    <w:rsid w:val="00FE0F66"/>
    <w:rsid w:val="00FE19A8"/>
    <w:rsid w:val="00FF7458"/>
    <w:rsid w:val="00FF7A0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AC80CDC"/>
  <w15:docId w15:val="{AB7D4079-19F2-4610-90FD-B3A9D801E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C6C9A"/>
    <w:pPr>
      <w:spacing w:before="100" w:beforeAutospacing="1" w:after="100" w:afterAutospacing="1" w:line="480" w:lineRule="auto"/>
      <w:jc w:val="both"/>
    </w:pPr>
    <w:rPr>
      <w:rFonts w:asciiTheme="majorBidi" w:hAnsiTheme="majorBidi" w:cstheme="majorBidi"/>
      <w:sz w:val="24"/>
      <w:szCs w:val="24"/>
    </w:rPr>
  </w:style>
  <w:style w:type="paragraph" w:styleId="1">
    <w:name w:val="heading 1"/>
    <w:basedOn w:val="a"/>
    <w:link w:val="1Char"/>
    <w:uiPriority w:val="9"/>
    <w:qFormat/>
    <w:rsid w:val="004C4D1A"/>
    <w:pPr>
      <w:spacing w:before="0" w:beforeAutospacing="0" w:after="240" w:afterAutospacing="0" w:line="240" w:lineRule="auto"/>
      <w:outlineLvl w:val="0"/>
    </w:pPr>
    <w:rPr>
      <w:rFonts w:ascii="Times New Roman" w:eastAsia="Times New Roman" w:hAnsi="Times New Roman" w:cs="Times New Roman"/>
      <w:b/>
      <w:bCs/>
      <w:kern w:val="36"/>
      <w:sz w:val="28"/>
      <w:szCs w:val="28"/>
    </w:rPr>
  </w:style>
  <w:style w:type="paragraph" w:styleId="2">
    <w:name w:val="heading 2"/>
    <w:basedOn w:val="a"/>
    <w:next w:val="a"/>
    <w:link w:val="2Char"/>
    <w:uiPriority w:val="9"/>
    <w:unhideWhenUsed/>
    <w:qFormat/>
    <w:rsid w:val="007C6C9A"/>
    <w:pPr>
      <w:outlineLvl w:val="1"/>
    </w:pPr>
    <w:rPr>
      <w:b/>
      <w:bCs/>
    </w:rPr>
  </w:style>
  <w:style w:type="paragraph" w:styleId="3">
    <w:name w:val="heading 3"/>
    <w:basedOn w:val="a"/>
    <w:next w:val="a"/>
    <w:link w:val="3Char"/>
    <w:uiPriority w:val="9"/>
    <w:semiHidden/>
    <w:unhideWhenUsed/>
    <w:qFormat/>
    <w:rsid w:val="007E4C66"/>
    <w:pPr>
      <w:keepNext/>
      <w:keepLines/>
      <w:spacing w:before="200" w:after="0"/>
      <w:outlineLvl w:val="2"/>
    </w:pPr>
    <w:rPr>
      <w:rFonts w:asciiTheme="majorHAnsi" w:eastAsiaTheme="majorEastAsia" w:hAnsiTheme="majorHAns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03AddressesofAuthors">
    <w:name w:val="03 Addresses of Authors"/>
    <w:basedOn w:val="a"/>
    <w:rsid w:val="009F0135"/>
    <w:pPr>
      <w:spacing w:after="220" w:line="240" w:lineRule="auto"/>
      <w:jc w:val="center"/>
    </w:pPr>
    <w:rPr>
      <w:rFonts w:ascii="Times New Roman" w:eastAsia="Times New Roman" w:hAnsi="Times New Roman" w:cs="Times New Roman"/>
      <w:i/>
      <w:iCs/>
      <w:lang w:val="en-GB" w:eastAsia="hu-HU"/>
    </w:rPr>
  </w:style>
  <w:style w:type="paragraph" w:styleId="a3">
    <w:name w:val="List Paragraph"/>
    <w:basedOn w:val="a"/>
    <w:uiPriority w:val="34"/>
    <w:qFormat/>
    <w:rsid w:val="00474D29"/>
    <w:pPr>
      <w:ind w:left="720"/>
      <w:contextualSpacing/>
    </w:pPr>
  </w:style>
  <w:style w:type="character" w:styleId="-">
    <w:name w:val="Hyperlink"/>
    <w:basedOn w:val="a0"/>
    <w:uiPriority w:val="99"/>
    <w:unhideWhenUsed/>
    <w:rsid w:val="00FF7458"/>
    <w:rPr>
      <w:color w:val="0000FF" w:themeColor="hyperlink"/>
      <w:u w:val="single"/>
    </w:rPr>
  </w:style>
  <w:style w:type="table" w:styleId="a4">
    <w:name w:val="Table Grid"/>
    <w:basedOn w:val="a1"/>
    <w:uiPriority w:val="59"/>
    <w:rsid w:val="0032753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5">
    <w:name w:val="caption"/>
    <w:basedOn w:val="a"/>
    <w:next w:val="a"/>
    <w:uiPriority w:val="35"/>
    <w:unhideWhenUsed/>
    <w:qFormat/>
    <w:rsid w:val="00592426"/>
    <w:pPr>
      <w:spacing w:line="240" w:lineRule="auto"/>
    </w:pPr>
    <w:rPr>
      <w:b/>
      <w:bCs/>
      <w:color w:val="4F81BD" w:themeColor="accent1"/>
      <w:sz w:val="18"/>
      <w:szCs w:val="18"/>
    </w:rPr>
  </w:style>
  <w:style w:type="character" w:customStyle="1" w:styleId="2Char">
    <w:name w:val="Επικεφαλίδα 2 Char"/>
    <w:basedOn w:val="a0"/>
    <w:link w:val="2"/>
    <w:uiPriority w:val="9"/>
    <w:rsid w:val="007C6C9A"/>
    <w:rPr>
      <w:rFonts w:asciiTheme="majorBidi" w:hAnsiTheme="majorBidi" w:cstheme="majorBidi"/>
      <w:b/>
      <w:bCs/>
      <w:sz w:val="24"/>
      <w:szCs w:val="24"/>
    </w:rPr>
  </w:style>
  <w:style w:type="character" w:customStyle="1" w:styleId="text">
    <w:name w:val="text"/>
    <w:basedOn w:val="a0"/>
    <w:rsid w:val="00A8753E"/>
  </w:style>
  <w:style w:type="character" w:customStyle="1" w:styleId="author-ref">
    <w:name w:val="author-ref"/>
    <w:basedOn w:val="a0"/>
    <w:rsid w:val="00A8753E"/>
  </w:style>
  <w:style w:type="character" w:customStyle="1" w:styleId="1Char">
    <w:name w:val="Επικεφαλίδα 1 Char"/>
    <w:basedOn w:val="a0"/>
    <w:link w:val="1"/>
    <w:uiPriority w:val="9"/>
    <w:rsid w:val="004C4D1A"/>
    <w:rPr>
      <w:rFonts w:ascii="Times New Roman" w:eastAsia="Times New Roman" w:hAnsi="Times New Roman" w:cs="Times New Roman"/>
      <w:b/>
      <w:bCs/>
      <w:kern w:val="36"/>
      <w:sz w:val="28"/>
      <w:szCs w:val="28"/>
    </w:rPr>
  </w:style>
  <w:style w:type="character" w:customStyle="1" w:styleId="10">
    <w:name w:val="Ανεπίλυτη αναφορά1"/>
    <w:basedOn w:val="a0"/>
    <w:uiPriority w:val="99"/>
    <w:semiHidden/>
    <w:unhideWhenUsed/>
    <w:rsid w:val="00F24E6B"/>
    <w:rPr>
      <w:color w:val="605E5C"/>
      <w:shd w:val="clear" w:color="auto" w:fill="E1DFDD"/>
    </w:rPr>
  </w:style>
  <w:style w:type="paragraph" w:styleId="Web">
    <w:name w:val="Normal (Web)"/>
    <w:basedOn w:val="a"/>
    <w:uiPriority w:val="99"/>
    <w:unhideWhenUsed/>
    <w:rsid w:val="009D004B"/>
    <w:pPr>
      <w:spacing w:line="240" w:lineRule="auto"/>
    </w:pPr>
    <w:rPr>
      <w:rFonts w:ascii="Times New Roman" w:eastAsia="Times New Roman" w:hAnsi="Times New Roman" w:cs="Times New Roman"/>
    </w:rPr>
  </w:style>
  <w:style w:type="character" w:styleId="a6">
    <w:name w:val="Strong"/>
    <w:basedOn w:val="a0"/>
    <w:uiPriority w:val="22"/>
    <w:qFormat/>
    <w:rsid w:val="00F35251"/>
    <w:rPr>
      <w:b/>
      <w:bCs/>
    </w:rPr>
  </w:style>
  <w:style w:type="character" w:styleId="a7">
    <w:name w:val="Emphasis"/>
    <w:basedOn w:val="a0"/>
    <w:uiPriority w:val="20"/>
    <w:qFormat/>
    <w:rsid w:val="00F35251"/>
    <w:rPr>
      <w:i/>
      <w:iCs/>
    </w:rPr>
  </w:style>
  <w:style w:type="paragraph" w:styleId="a8">
    <w:name w:val="endnote text"/>
    <w:basedOn w:val="a"/>
    <w:link w:val="Char"/>
    <w:uiPriority w:val="99"/>
    <w:semiHidden/>
    <w:unhideWhenUsed/>
    <w:rsid w:val="005745EF"/>
    <w:pPr>
      <w:spacing w:after="0" w:line="240" w:lineRule="auto"/>
    </w:pPr>
    <w:rPr>
      <w:sz w:val="20"/>
      <w:szCs w:val="20"/>
    </w:rPr>
  </w:style>
  <w:style w:type="character" w:customStyle="1" w:styleId="Char">
    <w:name w:val="Κείμενο σημείωσης τέλους Char"/>
    <w:basedOn w:val="a0"/>
    <w:link w:val="a8"/>
    <w:uiPriority w:val="99"/>
    <w:semiHidden/>
    <w:rsid w:val="005745EF"/>
    <w:rPr>
      <w:sz w:val="20"/>
      <w:szCs w:val="20"/>
    </w:rPr>
  </w:style>
  <w:style w:type="character" w:styleId="a9">
    <w:name w:val="endnote reference"/>
    <w:basedOn w:val="a0"/>
    <w:uiPriority w:val="99"/>
    <w:semiHidden/>
    <w:unhideWhenUsed/>
    <w:rsid w:val="005745EF"/>
    <w:rPr>
      <w:vertAlign w:val="superscript"/>
    </w:rPr>
  </w:style>
  <w:style w:type="paragraph" w:styleId="aa">
    <w:name w:val="Balloon Text"/>
    <w:basedOn w:val="a"/>
    <w:link w:val="Char0"/>
    <w:uiPriority w:val="99"/>
    <w:semiHidden/>
    <w:unhideWhenUsed/>
    <w:rsid w:val="005745EF"/>
    <w:pPr>
      <w:spacing w:after="0" w:line="240" w:lineRule="auto"/>
    </w:pPr>
    <w:rPr>
      <w:rFonts w:ascii="Tahoma" w:hAnsi="Tahoma" w:cs="Tahoma"/>
      <w:sz w:val="16"/>
      <w:szCs w:val="16"/>
    </w:rPr>
  </w:style>
  <w:style w:type="character" w:customStyle="1" w:styleId="Char0">
    <w:name w:val="Κείμενο πλαισίου Char"/>
    <w:basedOn w:val="a0"/>
    <w:link w:val="aa"/>
    <w:uiPriority w:val="99"/>
    <w:semiHidden/>
    <w:rsid w:val="005745EF"/>
    <w:rPr>
      <w:rFonts w:ascii="Tahoma" w:hAnsi="Tahoma" w:cs="Tahoma"/>
      <w:sz w:val="16"/>
      <w:szCs w:val="16"/>
    </w:rPr>
  </w:style>
  <w:style w:type="paragraph" w:styleId="ab">
    <w:name w:val="footnote text"/>
    <w:basedOn w:val="a"/>
    <w:link w:val="Char1"/>
    <w:uiPriority w:val="99"/>
    <w:semiHidden/>
    <w:unhideWhenUsed/>
    <w:rsid w:val="0041708E"/>
    <w:pPr>
      <w:spacing w:after="0" w:line="240" w:lineRule="auto"/>
    </w:pPr>
    <w:rPr>
      <w:sz w:val="20"/>
      <w:szCs w:val="20"/>
    </w:rPr>
  </w:style>
  <w:style w:type="character" w:customStyle="1" w:styleId="Char1">
    <w:name w:val="Κείμενο υποσημείωσης Char"/>
    <w:basedOn w:val="a0"/>
    <w:link w:val="ab"/>
    <w:uiPriority w:val="99"/>
    <w:semiHidden/>
    <w:rsid w:val="0041708E"/>
    <w:rPr>
      <w:sz w:val="20"/>
      <w:szCs w:val="20"/>
    </w:rPr>
  </w:style>
  <w:style w:type="character" w:styleId="ac">
    <w:name w:val="footnote reference"/>
    <w:basedOn w:val="a0"/>
    <w:uiPriority w:val="99"/>
    <w:semiHidden/>
    <w:unhideWhenUsed/>
    <w:rsid w:val="0041708E"/>
    <w:rPr>
      <w:vertAlign w:val="superscript"/>
    </w:rPr>
  </w:style>
  <w:style w:type="paragraph" w:styleId="ad">
    <w:name w:val="Bibliography"/>
    <w:basedOn w:val="a"/>
    <w:next w:val="a"/>
    <w:uiPriority w:val="37"/>
    <w:unhideWhenUsed/>
    <w:rsid w:val="0041708E"/>
  </w:style>
  <w:style w:type="paragraph" w:styleId="ae">
    <w:name w:val="No Spacing"/>
    <w:uiPriority w:val="1"/>
    <w:qFormat/>
    <w:rsid w:val="00172E04"/>
    <w:pPr>
      <w:spacing w:after="0" w:line="240" w:lineRule="auto"/>
    </w:pPr>
  </w:style>
  <w:style w:type="paragraph" w:customStyle="1" w:styleId="EndNoteBibliographyTitle">
    <w:name w:val="EndNote Bibliography Title"/>
    <w:basedOn w:val="a"/>
    <w:link w:val="EndNoteBibliographyTitleChar"/>
    <w:rsid w:val="00AA623A"/>
    <w:pPr>
      <w:spacing w:after="0"/>
      <w:jc w:val="center"/>
    </w:pPr>
    <w:rPr>
      <w:rFonts w:ascii="Calibri" w:hAnsi="Calibri" w:cs="Calibri"/>
      <w:noProof/>
      <w:sz w:val="22"/>
    </w:rPr>
  </w:style>
  <w:style w:type="character" w:customStyle="1" w:styleId="EndNoteBibliographyTitleChar">
    <w:name w:val="EndNote Bibliography Title Char"/>
    <w:basedOn w:val="a0"/>
    <w:link w:val="EndNoteBibliographyTitle"/>
    <w:rsid w:val="00AA623A"/>
    <w:rPr>
      <w:rFonts w:ascii="Calibri" w:hAnsi="Calibri" w:cs="Calibri"/>
      <w:noProof/>
      <w:szCs w:val="24"/>
    </w:rPr>
  </w:style>
  <w:style w:type="paragraph" w:customStyle="1" w:styleId="EndNoteBibliography">
    <w:name w:val="EndNote Bibliography"/>
    <w:basedOn w:val="a"/>
    <w:link w:val="EndNoteBibliographyChar"/>
    <w:rsid w:val="00AA623A"/>
    <w:pPr>
      <w:spacing w:line="240" w:lineRule="auto"/>
    </w:pPr>
    <w:rPr>
      <w:rFonts w:ascii="Calibri" w:hAnsi="Calibri" w:cs="Calibri"/>
      <w:noProof/>
      <w:sz w:val="22"/>
    </w:rPr>
  </w:style>
  <w:style w:type="character" w:customStyle="1" w:styleId="EndNoteBibliographyChar">
    <w:name w:val="EndNote Bibliography Char"/>
    <w:basedOn w:val="a0"/>
    <w:link w:val="EndNoteBibliography"/>
    <w:rsid w:val="00AA623A"/>
    <w:rPr>
      <w:rFonts w:ascii="Calibri" w:hAnsi="Calibri" w:cs="Calibri"/>
      <w:noProof/>
      <w:szCs w:val="24"/>
    </w:rPr>
  </w:style>
  <w:style w:type="paragraph" w:styleId="af">
    <w:name w:val="Title"/>
    <w:basedOn w:val="a"/>
    <w:next w:val="a"/>
    <w:link w:val="Char2"/>
    <w:uiPriority w:val="10"/>
    <w:qFormat/>
    <w:rsid w:val="004C4D1A"/>
    <w:pPr>
      <w:jc w:val="center"/>
    </w:pPr>
    <w:rPr>
      <w:b/>
      <w:bCs/>
      <w:sz w:val="32"/>
      <w:szCs w:val="32"/>
    </w:rPr>
  </w:style>
  <w:style w:type="character" w:customStyle="1" w:styleId="Char2">
    <w:name w:val="Τίτλος Char"/>
    <w:basedOn w:val="a0"/>
    <w:link w:val="af"/>
    <w:uiPriority w:val="10"/>
    <w:rsid w:val="004C4D1A"/>
    <w:rPr>
      <w:rFonts w:asciiTheme="majorBidi" w:hAnsiTheme="majorBidi" w:cstheme="majorBidi"/>
      <w:b/>
      <w:bCs/>
      <w:sz w:val="32"/>
      <w:szCs w:val="32"/>
    </w:rPr>
  </w:style>
  <w:style w:type="paragraph" w:styleId="af0">
    <w:name w:val="header"/>
    <w:basedOn w:val="a"/>
    <w:link w:val="Char3"/>
    <w:uiPriority w:val="99"/>
    <w:unhideWhenUsed/>
    <w:rsid w:val="004C4D1A"/>
    <w:pPr>
      <w:tabs>
        <w:tab w:val="center" w:pos="4680"/>
        <w:tab w:val="right" w:pos="9360"/>
      </w:tabs>
      <w:spacing w:before="0" w:after="0" w:line="240" w:lineRule="auto"/>
    </w:pPr>
  </w:style>
  <w:style w:type="character" w:customStyle="1" w:styleId="Char3">
    <w:name w:val="Κεφαλίδα Char"/>
    <w:basedOn w:val="a0"/>
    <w:link w:val="af0"/>
    <w:uiPriority w:val="99"/>
    <w:rsid w:val="004C4D1A"/>
    <w:rPr>
      <w:rFonts w:asciiTheme="majorBidi" w:hAnsiTheme="majorBidi" w:cstheme="majorBidi"/>
      <w:sz w:val="24"/>
      <w:szCs w:val="24"/>
    </w:rPr>
  </w:style>
  <w:style w:type="paragraph" w:styleId="af1">
    <w:name w:val="footer"/>
    <w:basedOn w:val="a"/>
    <w:link w:val="Char4"/>
    <w:uiPriority w:val="99"/>
    <w:unhideWhenUsed/>
    <w:rsid w:val="004C4D1A"/>
    <w:pPr>
      <w:tabs>
        <w:tab w:val="center" w:pos="4680"/>
        <w:tab w:val="right" w:pos="9360"/>
      </w:tabs>
      <w:spacing w:before="0" w:after="0" w:line="240" w:lineRule="auto"/>
    </w:pPr>
  </w:style>
  <w:style w:type="character" w:customStyle="1" w:styleId="Char4">
    <w:name w:val="Υποσέλιδο Char"/>
    <w:basedOn w:val="a0"/>
    <w:link w:val="af1"/>
    <w:uiPriority w:val="99"/>
    <w:rsid w:val="004C4D1A"/>
    <w:rPr>
      <w:rFonts w:asciiTheme="majorBidi" w:hAnsiTheme="majorBidi" w:cstheme="majorBidi"/>
      <w:sz w:val="24"/>
      <w:szCs w:val="24"/>
    </w:rPr>
  </w:style>
  <w:style w:type="character" w:customStyle="1" w:styleId="title-text">
    <w:name w:val="title-text"/>
    <w:basedOn w:val="a0"/>
    <w:rsid w:val="009042ED"/>
  </w:style>
  <w:style w:type="character" w:customStyle="1" w:styleId="nlmarticle-title">
    <w:name w:val="nlm_article-title"/>
    <w:basedOn w:val="a0"/>
    <w:rsid w:val="004C6505"/>
  </w:style>
  <w:style w:type="character" w:customStyle="1" w:styleId="3Char">
    <w:name w:val="Επικεφαλίδα 3 Char"/>
    <w:basedOn w:val="a0"/>
    <w:link w:val="3"/>
    <w:uiPriority w:val="9"/>
    <w:semiHidden/>
    <w:rsid w:val="007E4C66"/>
    <w:rPr>
      <w:rFonts w:asciiTheme="majorHAnsi" w:eastAsiaTheme="majorEastAsia" w:hAnsiTheme="majorHAnsi" w:cstheme="majorBidi"/>
      <w:b/>
      <w:bCs/>
      <w:color w:val="4F81BD" w:themeColor="accent1"/>
      <w:sz w:val="24"/>
      <w:szCs w:val="24"/>
    </w:rPr>
  </w:style>
  <w:style w:type="character" w:customStyle="1" w:styleId="html-italic">
    <w:name w:val="html-italic"/>
    <w:basedOn w:val="a0"/>
    <w:rsid w:val="00E87975"/>
  </w:style>
  <w:style w:type="character" w:customStyle="1" w:styleId="gywzne">
    <w:name w:val="gywzne"/>
    <w:basedOn w:val="a0"/>
    <w:rsid w:val="00A152E2"/>
  </w:style>
  <w:style w:type="character" w:styleId="af2">
    <w:name w:val="annotation reference"/>
    <w:basedOn w:val="a0"/>
    <w:uiPriority w:val="99"/>
    <w:semiHidden/>
    <w:unhideWhenUsed/>
    <w:rsid w:val="006D2FBD"/>
    <w:rPr>
      <w:sz w:val="16"/>
      <w:szCs w:val="16"/>
    </w:rPr>
  </w:style>
  <w:style w:type="paragraph" w:styleId="af3">
    <w:name w:val="annotation text"/>
    <w:basedOn w:val="a"/>
    <w:link w:val="Char5"/>
    <w:uiPriority w:val="99"/>
    <w:semiHidden/>
    <w:unhideWhenUsed/>
    <w:rsid w:val="006D2FBD"/>
    <w:pPr>
      <w:spacing w:line="240" w:lineRule="auto"/>
    </w:pPr>
    <w:rPr>
      <w:sz w:val="20"/>
      <w:szCs w:val="20"/>
    </w:rPr>
  </w:style>
  <w:style w:type="character" w:customStyle="1" w:styleId="Char5">
    <w:name w:val="Κείμενο σχολίου Char"/>
    <w:basedOn w:val="a0"/>
    <w:link w:val="af3"/>
    <w:uiPriority w:val="99"/>
    <w:semiHidden/>
    <w:rsid w:val="006D2FBD"/>
    <w:rPr>
      <w:rFonts w:asciiTheme="majorBidi" w:hAnsiTheme="majorBidi" w:cstheme="majorBidi"/>
      <w:sz w:val="20"/>
      <w:szCs w:val="20"/>
    </w:rPr>
  </w:style>
  <w:style w:type="paragraph" w:styleId="af4">
    <w:name w:val="annotation subject"/>
    <w:basedOn w:val="af3"/>
    <w:next w:val="af3"/>
    <w:link w:val="Char6"/>
    <w:uiPriority w:val="99"/>
    <w:semiHidden/>
    <w:unhideWhenUsed/>
    <w:rsid w:val="006D2FBD"/>
    <w:rPr>
      <w:b/>
      <w:bCs/>
    </w:rPr>
  </w:style>
  <w:style w:type="character" w:customStyle="1" w:styleId="Char6">
    <w:name w:val="Θέμα σχολίου Char"/>
    <w:basedOn w:val="Char5"/>
    <w:link w:val="af4"/>
    <w:uiPriority w:val="99"/>
    <w:semiHidden/>
    <w:rsid w:val="006D2FBD"/>
    <w:rPr>
      <w:rFonts w:asciiTheme="majorBidi" w:hAnsiTheme="majorBidi" w:cstheme="majorBidi"/>
      <w:b/>
      <w:bCs/>
      <w:sz w:val="20"/>
      <w:szCs w:val="20"/>
    </w:rPr>
  </w:style>
  <w:style w:type="character" w:styleId="af5">
    <w:name w:val="line number"/>
    <w:basedOn w:val="a0"/>
    <w:uiPriority w:val="99"/>
    <w:semiHidden/>
    <w:unhideWhenUsed/>
    <w:rsid w:val="002679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6614">
      <w:bodyDiv w:val="1"/>
      <w:marLeft w:val="0"/>
      <w:marRight w:val="0"/>
      <w:marTop w:val="0"/>
      <w:marBottom w:val="0"/>
      <w:divBdr>
        <w:top w:val="none" w:sz="0" w:space="0" w:color="auto"/>
        <w:left w:val="none" w:sz="0" w:space="0" w:color="auto"/>
        <w:bottom w:val="none" w:sz="0" w:space="0" w:color="auto"/>
        <w:right w:val="none" w:sz="0" w:space="0" w:color="auto"/>
      </w:divBdr>
    </w:div>
    <w:div w:id="160658367">
      <w:bodyDiv w:val="1"/>
      <w:marLeft w:val="0"/>
      <w:marRight w:val="0"/>
      <w:marTop w:val="0"/>
      <w:marBottom w:val="0"/>
      <w:divBdr>
        <w:top w:val="none" w:sz="0" w:space="0" w:color="auto"/>
        <w:left w:val="none" w:sz="0" w:space="0" w:color="auto"/>
        <w:bottom w:val="none" w:sz="0" w:space="0" w:color="auto"/>
        <w:right w:val="none" w:sz="0" w:space="0" w:color="auto"/>
      </w:divBdr>
    </w:div>
    <w:div w:id="247077870">
      <w:bodyDiv w:val="1"/>
      <w:marLeft w:val="0"/>
      <w:marRight w:val="0"/>
      <w:marTop w:val="0"/>
      <w:marBottom w:val="0"/>
      <w:divBdr>
        <w:top w:val="none" w:sz="0" w:space="0" w:color="auto"/>
        <w:left w:val="none" w:sz="0" w:space="0" w:color="auto"/>
        <w:bottom w:val="none" w:sz="0" w:space="0" w:color="auto"/>
        <w:right w:val="none" w:sz="0" w:space="0" w:color="auto"/>
      </w:divBdr>
    </w:div>
    <w:div w:id="301352976">
      <w:bodyDiv w:val="1"/>
      <w:marLeft w:val="0"/>
      <w:marRight w:val="0"/>
      <w:marTop w:val="0"/>
      <w:marBottom w:val="0"/>
      <w:divBdr>
        <w:top w:val="none" w:sz="0" w:space="0" w:color="auto"/>
        <w:left w:val="none" w:sz="0" w:space="0" w:color="auto"/>
        <w:bottom w:val="none" w:sz="0" w:space="0" w:color="auto"/>
        <w:right w:val="none" w:sz="0" w:space="0" w:color="auto"/>
      </w:divBdr>
    </w:div>
    <w:div w:id="482627102">
      <w:bodyDiv w:val="1"/>
      <w:marLeft w:val="0"/>
      <w:marRight w:val="0"/>
      <w:marTop w:val="0"/>
      <w:marBottom w:val="0"/>
      <w:divBdr>
        <w:top w:val="none" w:sz="0" w:space="0" w:color="auto"/>
        <w:left w:val="none" w:sz="0" w:space="0" w:color="auto"/>
        <w:bottom w:val="none" w:sz="0" w:space="0" w:color="auto"/>
        <w:right w:val="none" w:sz="0" w:space="0" w:color="auto"/>
      </w:divBdr>
    </w:div>
    <w:div w:id="621619431">
      <w:bodyDiv w:val="1"/>
      <w:marLeft w:val="0"/>
      <w:marRight w:val="0"/>
      <w:marTop w:val="0"/>
      <w:marBottom w:val="0"/>
      <w:divBdr>
        <w:top w:val="none" w:sz="0" w:space="0" w:color="auto"/>
        <w:left w:val="none" w:sz="0" w:space="0" w:color="auto"/>
        <w:bottom w:val="none" w:sz="0" w:space="0" w:color="auto"/>
        <w:right w:val="none" w:sz="0" w:space="0" w:color="auto"/>
      </w:divBdr>
    </w:div>
    <w:div w:id="698749507">
      <w:bodyDiv w:val="1"/>
      <w:marLeft w:val="0"/>
      <w:marRight w:val="0"/>
      <w:marTop w:val="0"/>
      <w:marBottom w:val="0"/>
      <w:divBdr>
        <w:top w:val="none" w:sz="0" w:space="0" w:color="auto"/>
        <w:left w:val="none" w:sz="0" w:space="0" w:color="auto"/>
        <w:bottom w:val="none" w:sz="0" w:space="0" w:color="auto"/>
        <w:right w:val="none" w:sz="0" w:space="0" w:color="auto"/>
      </w:divBdr>
    </w:div>
    <w:div w:id="717971253">
      <w:bodyDiv w:val="1"/>
      <w:marLeft w:val="0"/>
      <w:marRight w:val="0"/>
      <w:marTop w:val="0"/>
      <w:marBottom w:val="0"/>
      <w:divBdr>
        <w:top w:val="none" w:sz="0" w:space="0" w:color="auto"/>
        <w:left w:val="none" w:sz="0" w:space="0" w:color="auto"/>
        <w:bottom w:val="none" w:sz="0" w:space="0" w:color="auto"/>
        <w:right w:val="none" w:sz="0" w:space="0" w:color="auto"/>
      </w:divBdr>
    </w:div>
    <w:div w:id="741804065">
      <w:bodyDiv w:val="1"/>
      <w:marLeft w:val="0"/>
      <w:marRight w:val="0"/>
      <w:marTop w:val="0"/>
      <w:marBottom w:val="0"/>
      <w:divBdr>
        <w:top w:val="none" w:sz="0" w:space="0" w:color="auto"/>
        <w:left w:val="none" w:sz="0" w:space="0" w:color="auto"/>
        <w:bottom w:val="none" w:sz="0" w:space="0" w:color="auto"/>
        <w:right w:val="none" w:sz="0" w:space="0" w:color="auto"/>
      </w:divBdr>
    </w:div>
    <w:div w:id="760834228">
      <w:bodyDiv w:val="1"/>
      <w:marLeft w:val="0"/>
      <w:marRight w:val="0"/>
      <w:marTop w:val="0"/>
      <w:marBottom w:val="0"/>
      <w:divBdr>
        <w:top w:val="none" w:sz="0" w:space="0" w:color="auto"/>
        <w:left w:val="none" w:sz="0" w:space="0" w:color="auto"/>
        <w:bottom w:val="none" w:sz="0" w:space="0" w:color="auto"/>
        <w:right w:val="none" w:sz="0" w:space="0" w:color="auto"/>
      </w:divBdr>
    </w:div>
    <w:div w:id="803087776">
      <w:bodyDiv w:val="1"/>
      <w:marLeft w:val="0"/>
      <w:marRight w:val="0"/>
      <w:marTop w:val="0"/>
      <w:marBottom w:val="0"/>
      <w:divBdr>
        <w:top w:val="none" w:sz="0" w:space="0" w:color="auto"/>
        <w:left w:val="none" w:sz="0" w:space="0" w:color="auto"/>
        <w:bottom w:val="none" w:sz="0" w:space="0" w:color="auto"/>
        <w:right w:val="none" w:sz="0" w:space="0" w:color="auto"/>
      </w:divBdr>
      <w:divsChild>
        <w:div w:id="1968733841">
          <w:marLeft w:val="0"/>
          <w:marRight w:val="0"/>
          <w:marTop w:val="0"/>
          <w:marBottom w:val="0"/>
          <w:divBdr>
            <w:top w:val="none" w:sz="0" w:space="0" w:color="auto"/>
            <w:left w:val="none" w:sz="0" w:space="0" w:color="auto"/>
            <w:bottom w:val="none" w:sz="0" w:space="0" w:color="auto"/>
            <w:right w:val="none" w:sz="0" w:space="0" w:color="auto"/>
          </w:divBdr>
          <w:divsChild>
            <w:div w:id="18834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737590">
      <w:bodyDiv w:val="1"/>
      <w:marLeft w:val="0"/>
      <w:marRight w:val="0"/>
      <w:marTop w:val="0"/>
      <w:marBottom w:val="0"/>
      <w:divBdr>
        <w:top w:val="none" w:sz="0" w:space="0" w:color="auto"/>
        <w:left w:val="none" w:sz="0" w:space="0" w:color="auto"/>
        <w:bottom w:val="none" w:sz="0" w:space="0" w:color="auto"/>
        <w:right w:val="none" w:sz="0" w:space="0" w:color="auto"/>
      </w:divBdr>
    </w:div>
    <w:div w:id="903446188">
      <w:bodyDiv w:val="1"/>
      <w:marLeft w:val="0"/>
      <w:marRight w:val="0"/>
      <w:marTop w:val="0"/>
      <w:marBottom w:val="0"/>
      <w:divBdr>
        <w:top w:val="none" w:sz="0" w:space="0" w:color="auto"/>
        <w:left w:val="none" w:sz="0" w:space="0" w:color="auto"/>
        <w:bottom w:val="none" w:sz="0" w:space="0" w:color="auto"/>
        <w:right w:val="none" w:sz="0" w:space="0" w:color="auto"/>
      </w:divBdr>
    </w:div>
    <w:div w:id="1025591561">
      <w:bodyDiv w:val="1"/>
      <w:marLeft w:val="0"/>
      <w:marRight w:val="0"/>
      <w:marTop w:val="0"/>
      <w:marBottom w:val="0"/>
      <w:divBdr>
        <w:top w:val="none" w:sz="0" w:space="0" w:color="auto"/>
        <w:left w:val="none" w:sz="0" w:space="0" w:color="auto"/>
        <w:bottom w:val="none" w:sz="0" w:space="0" w:color="auto"/>
        <w:right w:val="none" w:sz="0" w:space="0" w:color="auto"/>
      </w:divBdr>
      <w:divsChild>
        <w:div w:id="398863258">
          <w:marLeft w:val="0"/>
          <w:marRight w:val="0"/>
          <w:marTop w:val="0"/>
          <w:marBottom w:val="0"/>
          <w:divBdr>
            <w:top w:val="none" w:sz="0" w:space="0" w:color="auto"/>
            <w:left w:val="none" w:sz="0" w:space="0" w:color="auto"/>
            <w:bottom w:val="none" w:sz="0" w:space="0" w:color="auto"/>
            <w:right w:val="none" w:sz="0" w:space="0" w:color="auto"/>
          </w:divBdr>
          <w:divsChild>
            <w:div w:id="14901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7272">
      <w:bodyDiv w:val="1"/>
      <w:marLeft w:val="0"/>
      <w:marRight w:val="0"/>
      <w:marTop w:val="0"/>
      <w:marBottom w:val="0"/>
      <w:divBdr>
        <w:top w:val="none" w:sz="0" w:space="0" w:color="auto"/>
        <w:left w:val="none" w:sz="0" w:space="0" w:color="auto"/>
        <w:bottom w:val="none" w:sz="0" w:space="0" w:color="auto"/>
        <w:right w:val="none" w:sz="0" w:space="0" w:color="auto"/>
      </w:divBdr>
    </w:div>
    <w:div w:id="1174347019">
      <w:bodyDiv w:val="1"/>
      <w:marLeft w:val="0"/>
      <w:marRight w:val="0"/>
      <w:marTop w:val="0"/>
      <w:marBottom w:val="0"/>
      <w:divBdr>
        <w:top w:val="none" w:sz="0" w:space="0" w:color="auto"/>
        <w:left w:val="none" w:sz="0" w:space="0" w:color="auto"/>
        <w:bottom w:val="none" w:sz="0" w:space="0" w:color="auto"/>
        <w:right w:val="none" w:sz="0" w:space="0" w:color="auto"/>
      </w:divBdr>
      <w:divsChild>
        <w:div w:id="133790040">
          <w:marLeft w:val="0"/>
          <w:marRight w:val="0"/>
          <w:marTop w:val="0"/>
          <w:marBottom w:val="0"/>
          <w:divBdr>
            <w:top w:val="none" w:sz="0" w:space="0" w:color="auto"/>
            <w:left w:val="none" w:sz="0" w:space="0" w:color="auto"/>
            <w:bottom w:val="none" w:sz="0" w:space="0" w:color="auto"/>
            <w:right w:val="none" w:sz="0" w:space="0" w:color="auto"/>
          </w:divBdr>
        </w:div>
      </w:divsChild>
    </w:div>
    <w:div w:id="1224829182">
      <w:bodyDiv w:val="1"/>
      <w:marLeft w:val="0"/>
      <w:marRight w:val="0"/>
      <w:marTop w:val="0"/>
      <w:marBottom w:val="0"/>
      <w:divBdr>
        <w:top w:val="none" w:sz="0" w:space="0" w:color="auto"/>
        <w:left w:val="none" w:sz="0" w:space="0" w:color="auto"/>
        <w:bottom w:val="none" w:sz="0" w:space="0" w:color="auto"/>
        <w:right w:val="none" w:sz="0" w:space="0" w:color="auto"/>
      </w:divBdr>
    </w:div>
    <w:div w:id="1245994455">
      <w:bodyDiv w:val="1"/>
      <w:marLeft w:val="0"/>
      <w:marRight w:val="0"/>
      <w:marTop w:val="0"/>
      <w:marBottom w:val="0"/>
      <w:divBdr>
        <w:top w:val="none" w:sz="0" w:space="0" w:color="auto"/>
        <w:left w:val="none" w:sz="0" w:space="0" w:color="auto"/>
        <w:bottom w:val="none" w:sz="0" w:space="0" w:color="auto"/>
        <w:right w:val="none" w:sz="0" w:space="0" w:color="auto"/>
      </w:divBdr>
    </w:div>
    <w:div w:id="1370373380">
      <w:bodyDiv w:val="1"/>
      <w:marLeft w:val="0"/>
      <w:marRight w:val="0"/>
      <w:marTop w:val="0"/>
      <w:marBottom w:val="0"/>
      <w:divBdr>
        <w:top w:val="none" w:sz="0" w:space="0" w:color="auto"/>
        <w:left w:val="none" w:sz="0" w:space="0" w:color="auto"/>
        <w:bottom w:val="none" w:sz="0" w:space="0" w:color="auto"/>
        <w:right w:val="none" w:sz="0" w:space="0" w:color="auto"/>
      </w:divBdr>
    </w:div>
    <w:div w:id="1429614035">
      <w:bodyDiv w:val="1"/>
      <w:marLeft w:val="0"/>
      <w:marRight w:val="0"/>
      <w:marTop w:val="0"/>
      <w:marBottom w:val="0"/>
      <w:divBdr>
        <w:top w:val="none" w:sz="0" w:space="0" w:color="auto"/>
        <w:left w:val="none" w:sz="0" w:space="0" w:color="auto"/>
        <w:bottom w:val="none" w:sz="0" w:space="0" w:color="auto"/>
        <w:right w:val="none" w:sz="0" w:space="0" w:color="auto"/>
      </w:divBdr>
    </w:div>
    <w:div w:id="1456101929">
      <w:bodyDiv w:val="1"/>
      <w:marLeft w:val="0"/>
      <w:marRight w:val="0"/>
      <w:marTop w:val="0"/>
      <w:marBottom w:val="0"/>
      <w:divBdr>
        <w:top w:val="none" w:sz="0" w:space="0" w:color="auto"/>
        <w:left w:val="none" w:sz="0" w:space="0" w:color="auto"/>
        <w:bottom w:val="none" w:sz="0" w:space="0" w:color="auto"/>
        <w:right w:val="none" w:sz="0" w:space="0" w:color="auto"/>
      </w:divBdr>
    </w:div>
    <w:div w:id="1473667662">
      <w:bodyDiv w:val="1"/>
      <w:marLeft w:val="0"/>
      <w:marRight w:val="0"/>
      <w:marTop w:val="0"/>
      <w:marBottom w:val="0"/>
      <w:divBdr>
        <w:top w:val="none" w:sz="0" w:space="0" w:color="auto"/>
        <w:left w:val="none" w:sz="0" w:space="0" w:color="auto"/>
        <w:bottom w:val="none" w:sz="0" w:space="0" w:color="auto"/>
        <w:right w:val="none" w:sz="0" w:space="0" w:color="auto"/>
      </w:divBdr>
    </w:div>
    <w:div w:id="1546017444">
      <w:bodyDiv w:val="1"/>
      <w:marLeft w:val="0"/>
      <w:marRight w:val="0"/>
      <w:marTop w:val="0"/>
      <w:marBottom w:val="0"/>
      <w:divBdr>
        <w:top w:val="none" w:sz="0" w:space="0" w:color="auto"/>
        <w:left w:val="none" w:sz="0" w:space="0" w:color="auto"/>
        <w:bottom w:val="none" w:sz="0" w:space="0" w:color="auto"/>
        <w:right w:val="none" w:sz="0" w:space="0" w:color="auto"/>
      </w:divBdr>
    </w:div>
    <w:div w:id="1554540952">
      <w:bodyDiv w:val="1"/>
      <w:marLeft w:val="0"/>
      <w:marRight w:val="0"/>
      <w:marTop w:val="0"/>
      <w:marBottom w:val="0"/>
      <w:divBdr>
        <w:top w:val="none" w:sz="0" w:space="0" w:color="auto"/>
        <w:left w:val="none" w:sz="0" w:space="0" w:color="auto"/>
        <w:bottom w:val="none" w:sz="0" w:space="0" w:color="auto"/>
        <w:right w:val="none" w:sz="0" w:space="0" w:color="auto"/>
      </w:divBdr>
    </w:div>
    <w:div w:id="1566062233">
      <w:bodyDiv w:val="1"/>
      <w:marLeft w:val="0"/>
      <w:marRight w:val="0"/>
      <w:marTop w:val="0"/>
      <w:marBottom w:val="0"/>
      <w:divBdr>
        <w:top w:val="none" w:sz="0" w:space="0" w:color="auto"/>
        <w:left w:val="none" w:sz="0" w:space="0" w:color="auto"/>
        <w:bottom w:val="none" w:sz="0" w:space="0" w:color="auto"/>
        <w:right w:val="none" w:sz="0" w:space="0" w:color="auto"/>
      </w:divBdr>
    </w:div>
    <w:div w:id="1604067658">
      <w:bodyDiv w:val="1"/>
      <w:marLeft w:val="0"/>
      <w:marRight w:val="0"/>
      <w:marTop w:val="0"/>
      <w:marBottom w:val="0"/>
      <w:divBdr>
        <w:top w:val="none" w:sz="0" w:space="0" w:color="auto"/>
        <w:left w:val="none" w:sz="0" w:space="0" w:color="auto"/>
        <w:bottom w:val="none" w:sz="0" w:space="0" w:color="auto"/>
        <w:right w:val="none" w:sz="0" w:space="0" w:color="auto"/>
      </w:divBdr>
    </w:div>
    <w:div w:id="1736199042">
      <w:bodyDiv w:val="1"/>
      <w:marLeft w:val="0"/>
      <w:marRight w:val="0"/>
      <w:marTop w:val="0"/>
      <w:marBottom w:val="0"/>
      <w:divBdr>
        <w:top w:val="none" w:sz="0" w:space="0" w:color="auto"/>
        <w:left w:val="none" w:sz="0" w:space="0" w:color="auto"/>
        <w:bottom w:val="none" w:sz="0" w:space="0" w:color="auto"/>
        <w:right w:val="none" w:sz="0" w:space="0" w:color="auto"/>
      </w:divBdr>
    </w:div>
    <w:div w:id="1744377562">
      <w:bodyDiv w:val="1"/>
      <w:marLeft w:val="0"/>
      <w:marRight w:val="0"/>
      <w:marTop w:val="0"/>
      <w:marBottom w:val="0"/>
      <w:divBdr>
        <w:top w:val="none" w:sz="0" w:space="0" w:color="auto"/>
        <w:left w:val="none" w:sz="0" w:space="0" w:color="auto"/>
        <w:bottom w:val="none" w:sz="0" w:space="0" w:color="auto"/>
        <w:right w:val="none" w:sz="0" w:space="0" w:color="auto"/>
      </w:divBdr>
    </w:div>
    <w:div w:id="1749762890">
      <w:bodyDiv w:val="1"/>
      <w:marLeft w:val="0"/>
      <w:marRight w:val="0"/>
      <w:marTop w:val="0"/>
      <w:marBottom w:val="0"/>
      <w:divBdr>
        <w:top w:val="none" w:sz="0" w:space="0" w:color="auto"/>
        <w:left w:val="none" w:sz="0" w:space="0" w:color="auto"/>
        <w:bottom w:val="none" w:sz="0" w:space="0" w:color="auto"/>
        <w:right w:val="none" w:sz="0" w:space="0" w:color="auto"/>
      </w:divBdr>
    </w:div>
    <w:div w:id="186096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egang@dhu.edu.cn"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arth-and-planetary-sciences/antibiotic"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sciencedirect.com/topics/earth-and-planetary-sciences/pollutant-remova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Ver12</b:Tag>
    <b:SourceType>JournalArticle</b:SourceType>
    <b:Guid>{9F2CD9C4-C4B8-4E66-A11B-DF41EC08DAB3}</b:Guid>
    <b:Author>
      <b:Author>
        <b:NameList>
          <b:Person>
            <b:Last>Verlicchi P</b:Last>
            <b:First>Al</b:First>
            <b:Middle>Aukidy M, Zambello E</b:Middle>
          </b:Person>
        </b:NameList>
      </b:Author>
    </b:Author>
    <b:Title>Occurrence of pharmaceutical compounds in urban wastewater: removal, mass load and environmental risk after a secondary treatment —a review</b:Title>
    <b:JournalName>Sci Total Environ</b:JournalName>
    <b:Year>2012</b:Year>
    <b:Pages>123–55</b:Pages>
    <b:RefOrder>2</b:RefOrder>
  </b:Source>
  <b:Source>
    <b:Tag>Hug13</b:Tag>
    <b:SourceType>JournalArticle</b:SourceType>
    <b:Guid>{F7CC7EE3-6235-4CE0-B98D-B8250DD1714C}</b:Guid>
    <b:Author>
      <b:Author>
        <b:NameList>
          <b:Person>
            <b:Last>Hughes SR</b:Last>
            <b:First>Kay</b:First>
            <b:Middle>P, Brown LE</b:Middle>
          </b:Person>
        </b:NameList>
      </b:Author>
    </b:Author>
    <b:Title>Global synthesis and critical evaluation of pharmaceutical data sets collected from river systems</b:Title>
    <b:JournalName>Environ Sci Technol</b:JournalName>
    <b:Year>2013</b:Year>
    <b:Pages>661–77</b:Pages>
    <b:RefOrder>3</b:RefOrder>
  </b:Source>
  <b:Source>
    <b:Tag>Ayd16</b:Tag>
    <b:SourceType>JournalArticle</b:SourceType>
    <b:Guid>{5FFBBDAB-80B3-4238-B30D-2639ACDE895E}</b:Guid>
    <b:Author>
      <b:Author>
        <b:NameList>
          <b:Person>
            <b:Last>Aydin S</b:Last>
            <b:First>Ince</b:First>
            <b:Middle>B, Ince O</b:Middle>
          </b:Person>
        </b:NameList>
      </b:Author>
    </b:Author>
    <b:Title>Assessment of anaerobic bacterial diversity and its effects on anaerobic system stability and the occurrence of antibiotic resistance genes</b:Title>
    <b:JournalName>Bioresour Technol</b:JournalName>
    <b:Year>2016</b:Year>
    <b:Pages>332-338</b:Pages>
    <b:RefOrder>4</b:RefOrder>
  </b:Source>
  <b:Source>
    <b:Tag>Joh17</b:Tag>
    <b:SourceType>Report</b:SourceType>
    <b:Guid>{B9594CB3-9FF3-4072-9151-15AD45B0CB53}</b:Guid>
    <b:Title>Wastewater The Untapped Resource. The United Nations World Water Development Report. FACTS and FIGURES</b:Title>
    <b:Year>2017</b:Year>
    <b:Publisher>UNWWDR</b:Publisher>
    <b:Author>
      <b:Author>
        <b:NameList>
          <b:Person>
            <b:Last>John</b:Last>
          </b:Person>
        </b:NameList>
      </b:Author>
    </b:Author>
    <b:RefOrder>5</b:RefOrder>
  </b:Source>
  <b:Source>
    <b:Tag>Nai15</b:Tag>
    <b:SourceType>JournalArticle</b:SourceType>
    <b:Guid>{DB6E71F1-0A6D-4A25-916D-BB24E122E0CD}</b:Guid>
    <b:Author>
      <b:Author>
        <b:NameList>
          <b:Person>
            <b:Last>Nain</b:Last>
            <b:First>V.K.</b:First>
          </b:Person>
        </b:NameList>
      </b:Author>
    </b:Author>
    <b:Title>Antibiotic resistance pattern in bacterial isolates obtained from different Water samples of Delhi region</b:Title>
    <b:Year>2015</b:Year>
    <b:JournalName>J. Undergrad. Res. Innov</b:JournalName>
    <b:Pages>219–227</b:Pages>
    <b:RefOrder>6</b:RefOrder>
  </b:Source>
  <b:Source>
    <b:Tag>San201</b:Tag>
    <b:SourceType>JournalArticle</b:SourceType>
    <b:Guid>{30E8A534-E1DD-47FF-B114-5C76D5BA616A}</b:Guid>
    <b:Author>
      <b:Author>
        <b:NameList>
          <b:Person>
            <b:Last>Sanjrani Manzoor Ahmed</b:Last>
            <b:First>Boxun</b:First>
            <b:Middle>Zhou, Yue Wang, Hang Yang, You Ping Zheng, Shibin Xia</b:Middle>
          </b:Person>
        </b:NameList>
      </b:Author>
    </b:Author>
    <b:Title>Developing a Composite Vertical Flow Constructed Wetlands for rainwater treatment</b:Title>
    <b:JournalName>Membrane and Water Treatment</b:JournalName>
    <b:Year>2020</b:Year>
    <b:Pages>001-011</b:Pages>
    <b:RefOrder>7</b:RefOrder>
  </b:Source>
  <b:Source>
    <b:Tag>Ivo14</b:Tag>
    <b:SourceType>JournalArticle</b:SourceType>
    <b:Guid>{3702BE7A-55D3-4E69-8388-2C909BC0DF02}</b:Guid>
    <b:Author>
      <b:Author>
        <b:NameList>
          <b:Person>
            <b:Last>Ivone Vaz-Moreira</b:Last>
            <b:First>Olga</b:First>
            <b:Middle>C. Nunes, C.élia M. Manaia</b:Middle>
          </b:Person>
        </b:NameList>
      </b:Author>
    </b:Author>
    <b:Title>Bacterial diversity and antibiotic resistance in Water habitats: searching the Links with the human microbiome</b:Title>
    <b:JournalName>FEMS Microbiol. Rev</b:JournalName>
    <b:Year>2014</b:Year>
    <b:Pages>761–778</b:Pages>
    <b:RefOrder>8</b:RefOrder>
  </b:Source>
  <b:Source>
    <b:Tag>Akr10</b:Tag>
    <b:SourceType>JournalArticle</b:SourceType>
    <b:Guid>{D46D37BC-6148-496E-BEAF-3D0DBE60FA18}</b:Guid>
    <b:Author>
      <b:Author>
        <b:NameList>
          <b:Person>
            <b:Last>Akram</b:Last>
            <b:First>M</b:First>
          </b:Person>
        </b:NameList>
      </b:Author>
    </b:Author>
    <b:Title>Adsorptive removal of phosphate by the bimetallic hydroxide nanocomposites embedded in pomegranate peel</b:Title>
    <b:JournalName>Journal of Environmental Sciences</b:JournalName>
    <b:Year>2010</b:Year>
    <b:RefOrder>9</b:RefOrder>
  </b:Source>
  <b:Source>
    <b:Tag>Yuy17</b:Tag>
    <b:SourceType>JournalArticle</b:SourceType>
    <b:Guid>{836D0A48-2450-4E33-9CD2-9F1FE9FE8F90}</b:Guid>
    <b:Author>
      <b:Author>
        <b:NameList>
          <b:Person>
            <b:Last>Yang</b:Last>
            <b:First>Yuyi</b:First>
          </b:Person>
        </b:NameList>
      </b:Author>
    </b:Author>
    <b:Title>Antibiotic resistance genes in lakes from middle and lower reaches of the Yangtze River, China: effect of Land use and sediment characteristics</b:Title>
    <b:JournalName>Chemosphere</b:JournalName>
    <b:Year>2017</b:Year>
    <b:Pages>19–25</b:Pages>
    <b:RefOrder>10</b:RefOrder>
  </b:Source>
  <b:Source>
    <b:Tag>Wil16</b:Tag>
    <b:SourceType>JournalArticle</b:SourceType>
    <b:Guid>{40E55D98-F5D5-444F-B144-96AFA2FCF59D}</b:Guid>
    <b:Author>
      <b:Author>
        <b:NameList>
          <b:Person>
            <b:Last>Williams M.R.</b:Last>
            <b:First>Robert</b:First>
            <b:Middle>D. Stedtfeld, Xueping Guo, Syed A. Hashsham</b:Middle>
          </b:Person>
        </b:NameList>
      </b:Author>
    </b:Author>
    <b:Title>Antimicrobial resistance in the environment</b:Title>
    <b:JournalName>Water Environ. Res</b:JournalName>
    <b:Year>2016</b:Year>
    <b:Pages>1951–1967</b:Pages>
    <b:RefOrder>11</b:RefOrder>
  </b:Source>
  <b:Source>
    <b:Tag>Lid16</b:Tag>
    <b:SourceType>JournalArticle</b:SourceType>
    <b:Guid>{4216F1DD-5B37-4462-9F08-66915C5442C2}</b:Guid>
    <b:Author>
      <b:Author>
        <b:NameList>
          <b:Person>
            <b:Last>Nuñez</b:Last>
            <b:First>Lidia</b:First>
          </b:Person>
        </b:NameList>
      </b:Author>
    </b:Author>
    <b:Title>Hospital effluent constitutes a source of vancomycin-resistant enterococci</b:Title>
    <b:Year>2016</b:Year>
    <b:Publisher>ARS Pharm</b:Publisher>
    <b:RefOrder>12</b:RefOrder>
  </b:Source>
  <b:Source>
    <b:Tag>Fel14</b:Tag>
    <b:SourceType>JournalArticle</b:SourceType>
    <b:Guid>{3A5C1E27-24E5-49FD-9523-0CDA582AA53D}</b:Guid>
    <b:Author>
      <b:Author>
        <b:NameList>
          <b:Person>
            <b:Last>Feleke Moges</b:Last>
            <b:First>Mengistu</b:First>
            <b:Middle>Endris, Yeshambel Belyhun, Walelegn Worku</b:Middle>
          </b:Person>
        </b:NameList>
      </b:Author>
    </b:Author>
    <b:Title>Isolation and characterization of multiple drug resistance bacterial pathogens from waste Water in Hospital and non-hospital environments</b:Title>
    <b:JournalName>Northwest Ethiopia, BMC Res. Notes</b:JournalName>
    <b:Year>2014</b:Year>
    <b:RefOrder>13</b:RefOrder>
  </b:Source>
  <b:Source>
    <b:Tag>Ada16</b:Tag>
    <b:SourceType>JournalArticle</b:SourceType>
    <b:Guid>{11C4705D-2B78-46C4-B81F-90BE10A40C3D}</b:Guid>
    <b:Author>
      <b:Author>
        <b:NameList>
          <b:Person>
            <b:Last>Adam Mustapha</b:Last>
            <b:First>Isa</b:First>
            <b:Middle>Tijani, H.S. Bello, H.Y. Ismail</b:Middle>
          </b:Person>
        </b:NameList>
      </b:Author>
    </b:Author>
    <b:Title>Resistance profiles of bacteria isolated from wastewater in the university of Maiduguri teaching Hospital</b:Title>
    <b:JournalName>J. Biotechnol. Res</b:JournalName>
    <b:Year>2016</b:Year>
    <b:Pages>49–54</b:Pages>
    <b:RefOrder>14</b:RefOrder>
  </b:Source>
  <b:Source>
    <b:Tag>Pri15</b:Tag>
    <b:SourceType>JournalArticle</b:SourceType>
    <b:Guid>{BE09FCD1-A459-47C7-8A78-565FBA484CDE}</b:Guid>
    <b:Author>
      <b:Author>
        <b:NameList>
          <b:Person>
            <b:Last>Priyankaa</b:Last>
            <b:First>Nandanb,</b:First>
          </b:Person>
        </b:NameList>
      </b:Author>
    </b:Author>
    <b:Title>Bacterial dynamics in antibiotic wastewater treatment – a review bacterial dynamics in antibiotic wastewater treatment – a review</b:Title>
    <b:JournalName>Int. J. Occup. Health Saf.-Allied Sci</b:JournalName>
    <b:Year>2015</b:Year>
    <b:Pages>1–8</b:Pages>
    <b:RefOrder>15</b:RefOrder>
  </b:Source>
  <b:Source>
    <b:Tag>Daq15</b:Tag>
    <b:SourceType>JournalArticle</b:SourceType>
    <b:Guid>{D1C55CC2-1557-4FAF-84FD-4A709D1E3DF2}</b:Guid>
    <b:Author>
      <b:Author>
        <b:NameList>
          <b:Person>
            <b:Last>Mao</b:Last>
            <b:First>Daqing</b:First>
          </b:Person>
        </b:NameList>
      </b:Author>
    </b:Author>
    <b:Title>Prevalence and proliferation of antibiotic resistance genes in two municipal wastewater treatment plants</b:Title>
    <b:JournalName>Water Res</b:JournalName>
    <b:Year>2015</b:Year>
    <b:Pages>458–466</b:Pages>
    <b:RefOrder>16</b:RefOrder>
  </b:Source>
  <b:Source>
    <b:Tag>Wil17</b:Tag>
    <b:SourceType>JournalArticle</b:SourceType>
    <b:Guid>{5C694347-9DC9-4158-BE7C-C447EDF4BB92}</b:Guid>
    <b:Author>
      <b:Author>
        <b:NameList>
          <b:Person>
            <b:Last>Rowe</b:Last>
            <b:First>Will</b:First>
            <b:Middle>P.M.</b:Middle>
          </b:Person>
        </b:NameList>
      </b:Author>
    </b:Author>
    <b:Title>Overexpression of antibiotic resistance genes in Hospital effluents over time</b:Title>
    <b:JournalName>J. Antimicrob. Chemother</b:JournalName>
    <b:Year>2017</b:Year>
    <b:Pages>1617–1623</b:Pages>
    <b:RefOrder>17</b:RefOrder>
  </b:Source>
  <b:Source>
    <b:Tag>Ric13</b:Tag>
    <b:SourceType>JournalArticle</b:SourceType>
    <b:Guid>{FF936602-D13F-4E5E-929D-1E13FF04249C}</b:Guid>
    <b:Author>
      <b:Author>
        <b:NameList>
          <b:Person>
            <b:Last>Ricardo Sidrach-Cardona</b:Last>
            <b:First>Eloy</b:First>
            <b:Middle>Bécares</b:Middle>
          </b:Person>
        </b:NameList>
      </b:Author>
    </b:Author>
    <b:Title>Fecal indicator bacteria resistance to antibiotics in experimental constructed wetlands</b:Title>
    <b:JournalName>Ecol. Eng</b:JournalName>
    <b:Year>2013</b:Year>
    <b:Pages>107–111</b:Pages>
    <b:RefOrder>18</b:RefOrder>
  </b:Source>
  <b:Source>
    <b:Tag>San19</b:Tag>
    <b:SourceType>JournalArticle</b:SourceType>
    <b:Guid>{220495B4-D937-4AA5-B6D4-C160B03DD0D6}</b:Guid>
    <b:Author>
      <b:Author>
        <b:NameList>
          <b:Person>
            <b:Last>Sanjrani</b:Last>
            <b:First>M.</b:First>
            <b:Middle>A. – Zhou, B. – Zhao, H. – Zheng, Y. P.– Wang, Y. – Xia, S. B</b:Middle>
          </b:Person>
        </b:NameList>
      </b:Author>
    </b:Author>
    <b:Title>The influence of wetland media in improving the performance of pollutant removal in water treatment: a review</b:Title>
    <b:JournalName>Applied Ecology And Environmental Research</b:JournalName>
    <b:Year>2019</b:Year>
    <b:Pages>3803-3818</b:Pages>
    <b:RefOrder>19</b:RefOrder>
  </b:Source>
  <b:Source>
    <b:Tag>Sch05</b:Tag>
    <b:SourceType>JournalArticle</b:SourceType>
    <b:Guid>{50F99EBF-B3BF-4036-BF8C-0F41AB53DD71}</b:Guid>
    <b:Author>
      <b:Author>
        <b:NameList>
          <b:Person>
            <b:Last>Scholz M</b:Last>
            <b:First>Lee</b:First>
            <b:Middle>BH</b:Middle>
          </b:Person>
        </b:NameList>
      </b:Author>
    </b:Author>
    <b:Title>Constructed wetlands: a review</b:Title>
    <b:JournalName>Int J Environ Stud</b:JournalName>
    <b:Year>2005</b:Year>
    <b:Pages>421–47</b:Pages>
    <b:RefOrder>20</b:RefOrder>
  </b:Source>
  <b:Source>
    <b:Tag>Jun14</b:Tag>
    <b:SourceType>JournalArticle</b:SourceType>
    <b:Guid>{40FCEE81-DED7-4CB8-8F44-575CE6E1B591}</b:Guid>
    <b:Author>
      <b:Author>
        <b:NameList>
          <b:Person>
            <b:Last>Jun Chen</b:Last>
            <b:First>You-Sheng</b:First>
            <b:Middle>Liu, Hao-Chang Su, Guang-Guo Ying, Feng Liu, Shuang-Shuang Liu, Liang-Ying He, Zhi-Feng Chen, Yong-Qiang Yang, Fan-Rong Chen</b:Middle>
          </b:Person>
        </b:NameList>
      </b:Author>
    </b:Author>
    <b:Title>Removal of antibiotics and antibiotic resistance genes in rural wastewater by an integrated constructed wetland</b:Title>
    <b:Year>2014</b:Year>
    <b:Pages>2800-4</b:Pages>
    <b:RefOrder>21</b:RefOrder>
  </b:Source>
  <b:Source>
    <b:Tag>Sim18</b:Tag>
    <b:SourceType>JournalArticle</b:SourceType>
    <b:Guid>{B9D19A9B-4D64-4E39-9E98-13682E49D9FC}</b:Guid>
    <b:Author>
      <b:Author>
        <b:NameList>
          <b:Person>
            <b:Last>Simachew Diresa</b:Last>
            <b:First>b,</b:First>
            <b:Middle>Tarekegn Birhanuc, Argaw Ambelud, Geremew Sahilua</b:Middle>
          </b:Person>
        </b:NameList>
      </b:Author>
    </b:Author>
    <b:Title>Antibiotic resistant bacteria removal of subsurface flow constructed wetlands from hospital wastewater</b:Title>
    <b:JournalName>Journal of Environmental Chemical Engineering</b:JournalName>
    <b:Year>2018</b:Year>
    <b:RefOrder>22</b:RefOrder>
  </b:Source>
  <b:Source>
    <b:Tag>Ber14</b:Tag>
    <b:SourceType>JournalArticle</b:SourceType>
    <b:Guid>{1F683A36-DD90-4F1A-A08B-9B041021E67D}</b:Guid>
    <b:Author>
      <b:Author>
        <b:NameList>
          <b:Person>
            <b:Last>Berglund Björn</b:Last>
            <b:First>Ghazanfar</b:First>
            <b:Middle>Ali Khan, Stefan E.B.Weisner, Per Magnus Ehde, Jerker Fick b, Per-Eric Lindgren</b:Middle>
          </b:Person>
        </b:NameList>
      </b:Author>
    </b:Author>
    <b:Title>Efficient removal of antibiotics in surface-flow constructed wetlands, with no observed impact on antibiotic resistance genes</b:Title>
    <b:JournalName>Science of the Total Environment</b:JournalName>
    <b:Year>2014</b:Year>
    <b:RefOrder>23</b:RefOrder>
  </b:Source>
  <b:Source>
    <b:Tag>san10</b:Tag>
    <b:SourceType>JournalArticle</b:SourceType>
    <b:Guid>{D68B7229-6353-4A69-AEB7-70BC3ED1B5CA}</b:Guid>
    <b:Author>
      <b:Author>
        <b:NameList>
          <b:Person>
            <b:Last>Carvalho IT</b:Last>
            <b:First>Santos</b:First>
            <b:Middle>L</b:Middle>
          </b:Person>
        </b:NameList>
      </b:Author>
    </b:Author>
    <b:Title>Antibiotics in the aquatic environments: A review of the European scenario</b:Title>
    <b:JournalName>Environ Int</b:JournalName>
    <b:Year>2016</b:Year>
    <b:Pages>736-757</b:Pages>
    <b:RefOrder>24</b:RefOrder>
  </b:Source>
  <b:Source>
    <b:Tag>Abu06</b:Tag>
    <b:SourceType>JournalArticle</b:SourceType>
    <b:Guid>{E41064D7-5112-4E9A-9FB8-F88FAAC270C3}</b:Guid>
    <b:Author>
      <b:Author>
        <b:NameList>
          <b:Person>
            <b:Last>Abuin S</b:Last>
            <b:First>R.</b:First>
            <b:Middle>Codony, R. Compañó, M. Granados, and M. D. Prat</b:Middle>
          </b:Person>
        </b:NameList>
      </b:Author>
    </b:Author>
    <b:Title>Analysis of macrolide antibiotics in river water by solid-phase extraction and liquid chromatography-mass spectrometry</b:Title>
    <b:JournalName>Journal of Chromatography A</b:JournalName>
    <b:Year>2006</b:Year>
    <b:Pages>73–81</b:Pages>
    <b:RefOrder>25</b:RefOrder>
  </b:Source>
  <b:Source>
    <b:Tag>Mar19</b:Tag>
    <b:SourceType>JournalArticle</b:SourceType>
    <b:Guid>{CB278A58-6850-489D-BC2D-03F2BADCD602}</b:Guid>
    <b:Author>
      <b:Author>
        <b:NameList>
          <b:Person>
            <b:Last>Marie-Claire Danner</b:Last>
            <b:First>Anne</b:First>
            <b:Middle>Robertson, Volker Behrends, Julia Reiss</b:Middle>
          </b:Person>
        </b:NameList>
      </b:Author>
    </b:Author>
    <b:Title>Antibiotic pollution in surface fresh waters: Occurrence and effects</b:Title>
    <b:JournalName>Science of The Total Environment</b:JournalName>
    <b:Year>2019</b:Year>
    <b:RefOrder>26</b:RefOrder>
  </b:Source>
  <b:Source>
    <b:Tag>Hom11</b:Tag>
    <b:SourceType>JournalArticle</b:SourceType>
    <b:Guid>{2A764398-289E-4E1B-8E62-4E893A645404}</b:Guid>
    <b:Author>
      <b:Author>
        <b:NameList>
          <b:Person>
            <b:Last>Homem V</b:Last>
            <b:First>Santos</b:First>
            <b:Middle>L</b:Middle>
          </b:Person>
        </b:NameList>
      </b:Author>
    </b:Author>
    <b:Title>Degradation and removal methods of antibiotics from aqueous matrices-A review</b:Title>
    <b:JournalName>J Environ Ma-nage</b:JournalName>
    <b:Year>2011</b:Year>
    <b:Pages>2304–2347</b:Pages>
    <b:RefOrder>27</b:RefOrder>
  </b:Source>
  <b:Source>
    <b:Tag>Zho11</b:Tag>
    <b:SourceType>JournalArticle</b:SourceType>
    <b:Guid>{3402D242-BD3A-4C8C-8A20-77E41F20D990}</b:Guid>
    <b:Author>
      <b:Author>
        <b:NameList>
          <b:Person>
            <b:Last>Zhou L J</b:Last>
            <b:First>Ying</b:First>
            <b:Middle>G G, Zhao J L, Yang J F, Wang L, Yang B, Liu S</b:Middle>
          </b:Person>
        </b:NameList>
      </b:Author>
    </b:Author>
    <b:Title>Trends in the occurrence of human and veterinary antibiotics in the sediments of the Yellow River, Hai River and Liao River in northern China</b:Title>
    <b:JournalName>Environ Pollut</b:JournalName>
    <b:Year>2011</b:Year>
    <b:Pages>1877–1885</b:Pages>
    <b:RefOrder>28</b:RefOrder>
  </b:Source>
  <b:Source>
    <b:Tag>Zho13</b:Tag>
    <b:SourceType>JournalArticle</b:SourceType>
    <b:Guid>{FF4FE0F7-EA11-4FA3-A99F-43F6145179A9}</b:Guid>
    <b:Author>
      <b:Author>
        <b:NameList>
          <b:Person>
            <b:Last>Zhou L J</b:Last>
            <b:First>Ying</b:First>
            <b:Middle>G G, Liu S, Zhao J L, Yang B, Chen Z F, Lai H J</b:Middle>
          </b:Person>
        </b:NameList>
      </b:Author>
    </b:Author>
    <b:Title>Occurrence and fate of eleven classes of antibiotics in two typical wastewater treatment plants in South China</b:Title>
    <b:JournalName>Sci Total Environ</b:JournalName>
    <b:Year>2013</b:Year>
    <b:RefOrder>29</b:RefOrder>
  </b:Source>
  <b:Source>
    <b:Tag>Abd10</b:Tag>
    <b:SourceType>JournalArticle</b:SourceType>
    <b:Guid>{168D004A-4AF3-4880-B26E-1713CFF60912}</b:Guid>
    <b:Author>
      <b:Author>
        <b:NameList>
          <b:Person>
            <b:Last>Ghafur</b:Last>
            <b:First>Abdul</b:First>
          </b:Person>
        </b:NameList>
      </b:Author>
    </b:Author>
    <b:Title>An obituary—on the death of antibiotics</b:Title>
    <b:JournalName>J Assoc Physician India</b:JournalName>
    <b:Year>2010</b:Year>
    <b:Pages>143–144</b:Pages>
    <b:RefOrder>30</b:RefOrder>
  </b:Source>
  <b:Source>
    <b:Tag>Thu11</b:Tag>
    <b:SourceType>JournalArticle</b:SourceType>
    <b:Guid>{EB305FA0-1736-4612-9803-A84266E6F999}</b:Guid>
    <b:Author>
      <b:Author>
        <b:NameList>
          <b:Person>
            <b:Last>Thuy H</b:Last>
            <b:First>Nga</b:First>
            <b:Middle>LP, Loan C</b:Middle>
          </b:Person>
        </b:NameList>
      </b:Author>
    </b:Author>
    <b:Title>Antibiotic contaminants in coastal wetlands from Vietnamese shrimp farming</b:Title>
    <b:JournalName>Environ Sci Pollut R</b:JournalName>
    <b:Year>2011</b:Year>
    <b:Pages>835–841</b:Pages>
    <b:RefOrder>31</b:RefOrder>
  </b:Source>
  <b:Source>
    <b:Tag>Ola09</b:Tag>
    <b:SourceType>JournalArticle</b:SourceType>
    <b:Guid>{1AE4B496-21DF-4FA1-BF03-D4A68BE8A8AE}</b:Guid>
    <b:Author>
      <b:Author>
        <b:NameList>
          <b:Person>
            <b:Last>Olaniran A O</b:Last>
            <b:First>Naicker</b:First>
            <b:Middle>K, Pillay B</b:Middle>
          </b:Person>
        </b:NameList>
      </b:Author>
    </b:Author>
    <b:Title>Antibiotic resistance profiles of Escherichia coli isolates from river sources in Durban, South Africa</b:Title>
    <b:JournalName>World J Microb Biot</b:JournalName>
    <b:Year>2009</b:Year>
    <b:Pages>1743–1749</b:Pages>
    <b:RefOrder>32</b:RefOrder>
  </b:Source>
  <b:Source>
    <b:Tag>Kha13</b:Tag>
    <b:SourceType>JournalArticle</b:SourceType>
    <b:Guid>{4E3104F2-D681-4AB9-8FC0-BDB885E8E66E}</b:Guid>
    <b:Author>
      <b:Author>
        <b:NameList>
          <b:Person>
            <b:Last>Khan GA</b:Last>
            <b:First>Berglund</b:First>
            <b:Middle>B, Khan KM, Lindgren P-E, Fick J</b:Middle>
          </b:Person>
        </b:NameList>
      </b:Author>
    </b:Author>
    <b:Title>Occurrence and Abundance of Antibiotics and Resistance Genes in Rivers, Canal and near Drug Formulation Facilities – A Study in Pakistan</b:Title>
    <b:JournalName>PLoS ONE</b:JournalName>
    <b:Year>2013</b:Year>
    <b:RefOrder>33</b:RefOrder>
  </b:Source>
  <b:Source>
    <b:Tag>Rom99</b:Tag>
    <b:SourceType>JournalArticle</b:SourceType>
    <b:Guid>{2769B91E-F9F9-4D20-9615-AF2A1849C79E}</b:Guid>
    <b:Author>
      <b:Author>
        <b:NameList>
          <b:Person>
            <b:Last>Roman Hirsch</b:Last>
            <b:First>Thomas</b:First>
            <b:Middle>Ternesa ,Klaus Haberera ,Karl-Ludwig Kratz</b:Middle>
          </b:Person>
        </b:NameList>
      </b:Author>
    </b:Author>
    <b:Title>Occurrence of antibiotics in the aquatic environment</b:Title>
    <b:JournalName>Science of The Total Environment</b:JournalName>
    <b:Year>1999</b:Year>
    <b:RefOrder>34</b:RefOrder>
  </b:Source>
  <b:Source>
    <b:Tag>Moh13</b:Tag>
    <b:SourceType>JournalArticle</b:SourceType>
    <b:Guid>{D86D7197-D7D3-42FD-A32D-487B4E8B5D0A}</b:Guid>
    <b:Author>
      <b:Author>
        <b:NameList>
          <b:Person>
            <b:Last>Mohsen Heidari</b:Last>
            <b:First>Maryam</b:First>
            <b:Middle>Kazemipour, Bijan Bina, Afshin Ebrahimi, Mehdi Ansari, Mohammad Ghasemian, and Mohammad Mehdi Amin</b:Middle>
          </b:Person>
        </b:NameList>
      </b:Author>
    </b:Author>
    <b:Title>A Qualitative Survey of Five Antibiotics in a Water Treatment Plant in Central Plateau of Iran</b:Title>
    <b:JournalName>Journal of Environmental and Public Health</b:JournalName>
    <b:Year>2013</b:Year>
    <b:RefOrder>35</b:RefOrder>
  </b:Source>
  <b:Source>
    <b:Tag>Wen15</b:Tag>
    <b:SourceType>JournalArticle</b:SourceType>
    <b:Guid>{B15CDE15-1FDC-4A4F-865A-3B6A6ED6945D}</b:Guid>
    <b:Author>
      <b:Author>
        <b:NameList>
          <b:Person>
            <b:Last>Wenjing Deng</b:Last>
            <b:First>NaLi</b:First>
            <b:Middle>b, Hailong Zheng, Huiying Lin</b:Middle>
          </b:Person>
        </b:NameList>
      </b:Author>
    </b:Author>
    <b:Title>Occurrence and risk assessment of antibiotics in river water in Hong Kong</b:Title>
    <b:JournalName>Ecotoxicology and Environmental Safety</b:JournalName>
    <b:Year>2015</b:Year>
    <b:RefOrder>36</b:RefOrder>
  </b:Source>
  <b:Source>
    <b:Tag>Zha15</b:Tag>
    <b:SourceType>JournalArticle</b:SourceType>
    <b:Guid>{22D5364A-6E2B-4182-B1CF-469D54A7E670}</b:Guid>
    <b:Author>
      <b:Author>
        <b:NameList>
          <b:Person>
            <b:Last>Zhang Q Q</b:Last>
            <b:First>Ying</b:First>
            <b:Middle>G G, Pan C G, Liu Y S, Zhao J L</b:Middle>
          </b:Person>
        </b:NameList>
      </b:Author>
    </b:Author>
    <b:Title>Comprehensive evaluation of antibiotics emission and fate in the river basins of China: Source analysis, multimedia modeling, and linkage to bacterial resistance</b:Title>
    <b:JournalName>Environ Sci Technol</b:JournalName>
    <b:Year>2015</b:Year>
    <b:Pages>6772–6782</b:Pages>
    <b:RefOrder>37</b:RefOrder>
  </b:Source>
  <b:Source>
    <b:Tag>Lia13</b:Tag>
    <b:SourceType>JournalArticle</b:SourceType>
    <b:Guid>{07EBEE6D-E67A-4A38-909A-FA6303EC7A04}</b:Guid>
    <b:Author>
      <b:Author>
        <b:NameList>
          <b:Person>
            <b:Last>Liang X</b:Last>
            <b:First>Chen</b:First>
            <b:Middle>B, Nie X, Shi Z, Huang X, Li X</b:Middle>
          </b:Person>
        </b:NameList>
      </b:Author>
    </b:Author>
    <b:Title>The distribution and partitioning of common antibiotics in water and sediment of the Pearl River Estuary, South China</b:Title>
    <b:JournalName>Chemosphere</b:JournalName>
    <b:Year>2013</b:Year>
    <b:Pages>1410–1416</b:Pages>
    <b:RefOrder>38</b:RefOrder>
  </b:Source>
  <b:Source>
    <b:Tag>Kum09</b:Tag>
    <b:SourceType>JournalArticle</b:SourceType>
    <b:Guid>{660697AB-4BD1-4A17-8BF7-EA5A4393AB55}</b:Guid>
    <b:Author>
      <b:Author>
        <b:NameList>
          <b:Person>
            <b:Last>Kummerer</b:Last>
          </b:Person>
        </b:NameList>
      </b:Author>
    </b:Author>
    <b:Title>The presence of pharmaceuticals in the environment due to human use-present knowledge and future challenges</b:Title>
    <b:JournalName>J Environ Manag</b:JournalName>
    <b:Year>2009</b:Year>
    <b:Pages>2354–2366</b:Pages>
    <b:RefOrder>39</b:RefOrder>
  </b:Source>
  <b:Source>
    <b:Tag>RLi06</b:Tag>
    <b:SourceType>Report</b:SourceType>
    <b:Guid>{E512172E-105D-4D35-8D85-710673FFAB80}</b:Guid>
    <b:Author>
      <b:Author>
        <b:NameList>
          <b:Person>
            <b:Last>Lindberg</b:Last>
          </b:Person>
        </b:NameList>
      </b:Author>
    </b:Author>
    <b:Title>Determination of antibiotics in the Swedish environment with emphasis on Sewage Treatment Plants</b:Title>
    <b:JournalName>Umeå university, Umea, Sweden, Environmental chemistry, department of chemistry</b:JournalName>
    <b:Year>2006</b:Year>
    <b:Publisher>Umeå university, Umea, Sweden, Environmental chemistry, department of chemistry,</b:Publisher>
    <b:City>Umea</b:City>
    <b:RefOrder>40</b:RefOrder>
  </b:Source>
  <b:Source>
    <b:Tag>Kar06</b:Tag>
    <b:SourceType>JournalArticle</b:SourceType>
    <b:Guid>{5BA2B332-947B-433B-821D-C67CBC50445A}</b:Guid>
    <b:Author>
      <b:Author>
        <b:NameList>
          <b:Person>
            <b:Last>Karthikeyan K</b:Last>
            <b:First>Meyer</b:First>
            <b:Middle>M</b:Middle>
          </b:Person>
        </b:NameList>
      </b:Author>
    </b:Author>
    <b:Title>Occurrence of antibiotics in wastewater treatment facilities in Wisconsin, USA</b:Title>
    <b:Year>2006</b:Year>
    <b:JournalName>Sci Total Environ</b:JournalName>
    <b:Pages>196–207</b:Pages>
    <b:RefOrder>41</b:RefOrder>
  </b:Source>
  <b:Source>
    <b:Tag>Wat09</b:Tag>
    <b:SourceType>JournalArticle</b:SourceType>
    <b:Guid>{DF7D24C2-5163-4AD1-B833-5EBC57560E66}</b:Guid>
    <b:Author>
      <b:Author>
        <b:NameList>
          <b:Person>
            <b:Last>Watkinson A</b:Last>
            <b:First>Murbyd</b:First>
            <b:Middle>E, Kolpine D, Costanzof S</b:Middle>
          </b:Person>
        </b:NameList>
      </b:Author>
    </b:Author>
    <b:Title>The occurrence of antibiotics in an urban watershed: from wastewater to drinking water</b:Title>
    <b:JournalName>Sci Total Environ</b:JournalName>
    <b:Year>2009</b:Year>
    <b:Pages>2711–2723</b:Pages>
    <b:RefOrder>42</b:RefOrder>
  </b:Source>
  <b:Source>
    <b:Tag>Leu12</b:Tag>
    <b:SourceType>JournalArticle</b:SourceType>
    <b:Guid>{C7AFED4F-86AC-4763-83EC-A449263378A1}</b:Guid>
    <b:Author>
      <b:Author>
        <b:NameList>
          <b:Person>
            <b:Last>Leung HW</b:Last>
            <b:First>Minh</b:First>
            <b:Middle>TB, Murphy MB, Lam JC, So MK, Martin M, Lam PK, Richardson BJ</b:Middle>
          </b:Person>
        </b:NameList>
      </b:Author>
    </b:Author>
    <b:Title>Distribution, fate and risk assessment of antibiotics in sewage treatment plants in Hong Kong, South China</b:Title>
    <b:JournalName>Environ Int</b:JournalName>
    <b:Year>2012</b:Year>
    <b:RefOrder>43</b:RefOrder>
  </b:Source>
  <b:Source>
    <b:Tag>Mic13</b:Tag>
    <b:SourceType>JournalArticle</b:SourceType>
    <b:Guid>{9357DF57-433D-47D6-8C1B-4F85BCA7B074}</b:Guid>
    <b:Author>
      <b:Author>
        <b:NameList>
          <b:Person>
            <b:Last>Michael I</b:Last>
            <b:First>Rizzob</b:First>
            <b:Middle>L, McArdellc C, Manaiad C, Merline C, Schwartzf T, Dagotg C, Fatta-Kassinosa D</b:Middle>
          </b:Person>
        </b:NameList>
      </b:Author>
    </b:Author>
    <b:Title>Urban wastewater treatment plants as hotspots for the release of antibiotics in the environment: a review</b:Title>
    <b:JournalName>Water Res</b:JournalName>
    <b:Year>2013</b:Year>
    <b:Pages>957–995</b:Pages>
    <b:RefOrder>44</b:RefOrder>
  </b:Source>
  <b:Source>
    <b:Tag>Jel12</b:Tag>
    <b:SourceType>Book</b:SourceType>
    <b:Guid>{C882C99C-04B3-4970-B622-46930DE0AA2E}</b:Guid>
    <b:Author>
      <b:Author>
        <b:NameList>
          <b:Person>
            <b:Last>Jelic A</b:Last>
            <b:First>Gros</b:First>
            <b:Middle>M, Petrovic M, Ginebreda A, Barceló D</b:Middle>
          </b:Person>
        </b:NameList>
      </b:Author>
    </b:Author>
    <b:Title>Occurrence and elimination of pharmaceuticals during conventional wastewater treatment. In: Guasch H, Ginebreda A, Geiszinger A (eds) Emerging and priority pollutants in rivers</b:Title>
    <b:Year>2012</b:Year>
    <b:City>Berlin</b:City>
    <b:Publisher>Springer - The handbook of environmental chemistry</b:Publisher>
    <b:RefOrder>45</b:RefOrder>
  </b:Source>
  <b:Source>
    <b:Tag>Mah13</b:Tag>
    <b:SourceType>JournalArticle</b:SourceType>
    <b:Guid>{BFA6D1AD-3C70-44B8-B3A3-055EE1C00147}</b:Guid>
    <b:Title>Fresh water habitat pollution by treated sewage effluent in relation to multiple-antibiotic-resistant bacteria</b:Title>
    <b:Year>2013</b:Year>
    <b:Pages>363–367</b:Pages>
    <b:Author>
      <b:Author>
        <b:NameList>
          <b:Person>
            <b:Last>Mahmoud I</b:Last>
            <b:First>Al-Bahry</b:First>
            <b:Middle>S, Al-Musharafi S</b:Middle>
          </b:Person>
        </b:NameList>
      </b:Author>
    </b:Author>
    <b:JournalName>APCBEE Procedia</b:JournalName>
    <b:RefOrder>46</b:RefOrder>
  </b:Source>
  <b:Source>
    <b:Tag>AlB12</b:Tag>
    <b:SourceType>JournalArticle</b:SourceType>
    <b:Guid>{D512339F-BFED-4510-BAFF-E9FC8DA81696}</b:Guid>
    <b:Author>
      <b:Author>
        <b:NameList>
          <b:Person>
            <b:Last>Al-Bahry S</b:Last>
            <b:First>Mahmoud</b:First>
            <b:Middle>I, Al-Musharafi S</b:Middle>
          </b:Person>
        </b:NameList>
      </b:Author>
    </b:Author>
    <b:Title>Antibiotic resistant bacteria used as bioindicators of environmental pollution produced by tertiary treated sewage effluent</b:Title>
    <b:JournalName>WIT Trans Ecol Environ</b:JournalName>
    <b:Year>2012</b:Year>
    <b:Pages>313–321</b:Pages>
    <b:RefOrder>47</b:RefOrder>
  </b:Source>
  <b:Source>
    <b:Tag>Hij11</b:Tag>
    <b:SourceType>JournalArticle</b:SourceType>
    <b:Guid>{C3307EF5-F705-4857-BF68-93C59BE99CD9}</b:Guid>
    <b:Author>
      <b:Author>
        <b:NameList>
          <b:Person>
            <b:Last>Hijosa-Valsero M</b:Last>
            <b:First>Fink</b:First>
            <b:Middle>G, Schl¨usener M P, Sidrach-Cardona R, Mart´in-Villacorta J, Ternes T, B´ecares E</b:Middle>
          </b:Person>
        </b:NameList>
      </b:Author>
    </b:Author>
    <b:Title>Removal of antibiotics from urban wastewater by constructed wetland optimization</b:Title>
    <b:JournalName>Chemosphere</b:JournalName>
    <b:Year>2011</b:Year>
    <b:Pages>713–719</b:Pages>
    <b:RefOrder>48</b:RefOrder>
  </b:Source>
  <b:Source>
    <b:Tag>Gua15</b:Tag>
    <b:SourceType>JournalArticle</b:SourceType>
    <b:Guid>{FE73D9EB-DD8E-459E-8E9B-00FF12D0A7E1}</b:Guid>
    <b:Author>
      <b:Author>
        <b:NameList>
          <b:Person>
            <b:Last>Guan Y</b:Last>
            <b:First>Zhang</b:First>
            <b:Middle>Y, Zhong C N, Huang X F, Fu J, Zhao D</b:Middle>
          </b:Person>
        </b:NameList>
      </b:Author>
    </b:Author>
    <b:Title>Effect of operating factors on the contaminants removal of a soil filter: multi-soil-layering system</b:Title>
    <b:JournalName>Environ Earth Sci</b:JournalName>
    <b:Year>2015</b:Year>
    <b:Pages>2679–2686</b:Pages>
    <b:RefOrder>49</b:RefOrder>
  </b:Source>
  <b:Source>
    <b:Tag>Yan15</b:Tag>
    <b:SourceType>JournalArticle</b:SourceType>
    <b:Guid>{8E1C552B-5117-4B38-AB35-84329AE4E3F0}</b:Guid>
    <b:Author>
      <b:Author>
        <b:NameList>
          <b:Person>
            <b:Last>Yan Q</b:Last>
            <b:First>Zhang</b:First>
            <b:Middle>Y X, Kang J, Gan X M, Xu Y P, Guo J S, Gao X</b:Middle>
          </b:Person>
        </b:NameList>
      </b:Author>
    </b:Author>
    <b:Title>A preliminary study on the occurrence of pharmaceutically active compounds in the river basins and their removal in two conventional drinking water treatment plants in Chongqing, China</b:Title>
    <b:JournalName>Clean-Soil Air Water</b:JournalName>
    <b:Year>2015</b:Year>
    <b:Pages>794–803</b:Pages>
    <b:RefOrder>50</b:RefOrder>
  </b:Source>
  <b:Source>
    <b:Tag>Che15</b:Tag>
    <b:SourceType>JournalArticle</b:SourceType>
    <b:Guid>{E75C27E2-9237-4E55-9F71-9A3BDE345A24}</b:Guid>
    <b:Author>
      <b:Author>
        <b:NameList>
          <b:Person>
            <b:Last>Chen J</b:Last>
            <b:First>Liu</b:First>
            <b:Middle>Y S, Su H C, Ying G G, Liu F, Liu S S, He L Y, Chen Z F, Yang Y Q, Chen F R</b:Middle>
          </b:Person>
        </b:NameList>
      </b:Author>
    </b:Author>
    <b:Title>Removal of antibiotics and antibiotic resistance genes in rural wastewater by an integrated constructed wetland</b:Title>
    <b:JournalName>Environ Sci Pollut R</b:JournalName>
    <b:Year>2015</b:Year>
    <b:Pages>1794–1803</b:Pages>
    <b:RefOrder>51</b:RefOrder>
  </b:Source>
  <b:Source>
    <b:Tag>Hsi15</b:Tag>
    <b:SourceType>JournalArticle</b:SourceType>
    <b:Guid>{7423EF6D-3ADD-427C-B1FF-66F61D713564}</b:Guid>
    <b:Author>
      <b:Author>
        <b:NameList>
          <b:Person>
            <b:Last>Hsieh C Y</b:Last>
            <b:First>Liaw</b:First>
            <b:Middle>E T, Fan K M</b:Middle>
          </b:Person>
        </b:NameList>
      </b:Author>
    </b:Author>
    <b:Title>Removal of veterinary antibiotics, alkylphenolic compounds, and estrogens from the Wuluo constructed wetland in southern Taiwan</b:Title>
    <b:JournalName>J Environ Sci Heal A</b:JournalName>
    <b:Year>2015</b:Year>
    <b:Pages>151–160</b:Pages>
    <b:RefOrder>52</b:RefOrder>
  </b:Source>
  <b:Source>
    <b:Tag>PHA17</b:Tag>
    <b:SourceType>JournalArticle</b:SourceType>
    <b:Guid>{BC09832D-6A62-4869-88AC-6B4F56D5D3AD}</b:Guid>
    <b:Author>
      <b:Author>
        <b:NameList>
          <b:Person>
            <b:Last>PHAM THANH HIEN</b:Last>
            <b:First>TOYAMA</b:First>
            <b:Middle>TADASHI, and MORI KAZUHIRO</b:Middle>
          </b:Person>
        </b:NameList>
      </b:Author>
    </b:Author>
    <b:Title>Removal of Tetracycline and Tetracycline Resistance Genes from Municipal Wastewater in Microcosm Fill-and-Drain Constructed Wetlands</b:Title>
    <b:JournalName>Japanese Journal of Water Treatment Biology</b:JournalName>
    <b:Year>2017</b:Year>
    <b:Pages>11-21</b:Pages>
    <b:RefOrder>53</b:RefOrder>
  </b:Source>
  <b:Source>
    <b:Tag>Liu14</b:Tag>
    <b:SourceType>JournalArticle</b:SourceType>
    <b:Guid>{D3AF90B2-2167-4068-A1FA-6B9B4464B033}</b:Guid>
    <b:Author>
      <b:Author>
        <b:NameList>
          <b:Person>
            <b:Last>Liu</b:Last>
            <b:First>L.,</b:First>
            <b:Middle>Liu, Y. H., Wang, Z., Liu, C. X., Huang, X., and Zhu, G. F</b:Middle>
          </b:Person>
        </b:NameList>
      </b:Author>
    </b:Author>
    <b:Title>Behavior of tetracycline and sulfamethazine with corresponding resistance genes from swine wastewater in pilot-scale constructed wetlands</b:Title>
    <b:JournalName>J. Hazard. Mater</b:JournalName>
    <b:Year>2014</b:Year>
    <b:Pages>304-310</b:Pages>
    <b:RefOrder>54</b:RefOrder>
  </b:Source>
  <b:Source>
    <b:Tag>Che16</b:Tag>
    <b:SourceType>JournalArticle</b:SourceType>
    <b:Guid>{5F5367F3-F8BB-4258-840E-8839AFE07DA8}</b:Guid>
    <b:Author>
      <b:Author>
        <b:NameList>
          <b:Person>
            <b:Last>Chen</b:Last>
            <b:First>J.,</b:First>
            <b:Middle>Wei, X. D., Liu, Y. S., Ying, G. G., Liu, S. S., He, L. Y., Su, H. C., Hu, L. X., Chen, F. R., and Yang, Y. Q</b:Middle>
          </b:Person>
        </b:NameList>
      </b:Author>
    </b:Author>
    <b:Title>Removal of antibiotics and antibiotic resistance genes from domestic sewage by constructed wetlands: Optimization of wetland substrates and hydraulic loading</b:Title>
    <b:JournalName>Sci. Total Environ</b:JournalName>
    <b:Year>2016</b:Year>
    <b:Pages>240-248</b:Pages>
    <b:RefOrder>55</b:RefOrder>
  </b:Source>
  <b:Source>
    <b:Tag>Liu13</b:Tag>
    <b:SourceType>JournalArticle</b:SourceType>
    <b:Guid>{3AE39D30-718A-450A-B61C-6759FC64A311}</b:Guid>
    <b:Author>
      <b:Author>
        <b:NameList>
          <b:Person>
            <b:Last>Liu</b:Last>
            <b:First>L.,</b:First>
            <b:Middle>Liu, C., Zheng, J., Huang, X., Wang Z, Liu, Y., and Zhu G</b:Middle>
          </b:Person>
        </b:NameList>
      </b:Author>
    </b:Author>
    <b:Title>Elimination of veterinary antibiotics and antibiotic resistance genes from swine wastewater in the vertical flow constructed wetlands</b:Title>
    <b:JournalName>Chemosphere</b:JournalName>
    <b:Year>2013</b:Year>
    <b:Pages>1088-1093</b:Pages>
    <b:RefOrder>56</b:RefOrder>
  </b:Source>
  <b:Source>
    <b:Tag>Hua15</b:Tag>
    <b:SourceType>JournalArticle</b:SourceType>
    <b:Guid>{269F847C-7779-4FED-B08D-7E140A67681B}</b:Guid>
    <b:Author>
      <b:Author>
        <b:NameList>
          <b:Person>
            <b:Last>Huang</b:Last>
            <b:First>X.,</b:First>
            <b:Middle>Liu, C., Li, K., Su, J., Zhu, G., and Liu, L</b:Middle>
          </b:Person>
        </b:NameList>
      </b:Author>
    </b:Author>
    <b:Title>Performance of vertical up-flow constructed wetlands on swine wastewater containing tetracyclines and tet genes</b:Title>
    <b:JournalName>Water Res</b:JournalName>
    <b:Year>2015</b:Year>
    <b:Pages>109-117</b:Pages>
    <b:RefOrder>57</b:RefOrder>
  </b:Source>
  <b:Source>
    <b:Tag>Zho131</b:Tag>
    <b:SourceType>JournalArticle</b:SourceType>
    <b:Guid>{BDA586CB-2CA0-48CE-B804-69C4ED7AF1C7}</b:Guid>
    <b:Author>
      <b:Author>
        <b:NameList>
          <b:Person>
            <b:Last>Zhou LJ</b:Last>
            <b:First>Ying</b:First>
            <b:Middle>GG, Liu S, Zhao JL, Yang B, Chen ZF, Lai HJ</b:Middle>
          </b:Person>
        </b:NameList>
      </b:Author>
    </b:Author>
    <b:Title>Occurrence and fate of eleven classes of antibiotics in two typical wastewater treatment plants in South China</b:Title>
    <b:JournalName>Sci Total Environ</b:JournalName>
    <b:Year>2013</b:Year>
    <b:Pages>365–376</b:Pages>
    <b:RefOrder>58</b:RefOrder>
  </b:Source>
  <b:Source>
    <b:Tag>LiB10</b:Tag>
    <b:SourceType>JournalArticle</b:SourceType>
    <b:Guid>{F288D26F-CC27-493E-82C8-F6941C503653}</b:Guid>
    <b:Author>
      <b:Author>
        <b:NameList>
          <b:Person>
            <b:Last>Li B</b:Last>
            <b:First>Zhang</b:First>
            <b:Middle>T</b:Middle>
          </b:Person>
        </b:NameList>
      </b:Author>
    </b:Author>
    <b:Title>Biodegradation and adsorption of antibiotics in the activated sludge process</b:Title>
    <b:JournalName>Environ Sci Technol</b:JournalName>
    <b:Year>2010</b:Year>
    <b:Pages>3468–3473</b:Pages>
    <b:RefOrder>59</b:RefOrder>
  </b:Source>
  <b:Source>
    <b:Tag>Gao12</b:Tag>
    <b:SourceType>JournalArticle</b:SourceType>
    <b:Guid>{1CEE2114-CEBD-4676-8DB9-60C4A41B33F2}</b:Guid>
    <b:Author>
      <b:Author>
        <b:NameList>
          <b:Person>
            <b:Last>Gao L</b:Last>
            <b:First>Shi</b:First>
            <b:Middle>Y, LiW, Niu H, Liu J, Cai Y</b:Middle>
          </b:Person>
        </b:NameList>
      </b:Author>
    </b:Author>
    <b:Title>Occurrence of antibiotics in eight sewage treatment plants in Beijing, China</b:Title>
    <b:JournalName>Chemosphere</b:JournalName>
    <b:Year>2012</b:Year>
    <b:Pages>665–671</b:Pages>
    <b:RefOrder>60</b:RefOrder>
  </b:Source>
  <b:Source>
    <b:Tag>Jia12</b:Tag>
    <b:SourceType>JournalArticle</b:SourceType>
    <b:Guid>{8F9D76FF-1737-4F18-9FC8-B9FC4B044D42}</b:Guid>
    <b:Author>
      <b:Author>
        <b:NameList>
          <b:Person>
            <b:Last>Gao L</b:Last>
            <b:First>Shi</b:First>
            <b:Middle>Y, LiW, Niu H, Liu J</b:Middle>
          </b:Person>
        </b:NameList>
      </b:Author>
    </b:Author>
    <b:Title>Occurrence and fate of quinolone and fluoroquinolone antibiotics in a municipal sewage treatment plant</b:Title>
    <b:JournalName>Water Res</b:JournalName>
    <b:Year>2012</b:Year>
    <b:Pages>387–394</b:Pages>
    <b:RefOrder>61</b:RefOrder>
  </b:Source>
  <b:Source>
    <b:Tag>Jia121</b:Tag>
    <b:SourceType>JournalArticle</b:SourceType>
    <b:Guid>{C091D05C-59DD-4193-8745-40DC73F5AECB}</b:Guid>
    <b:Author>
      <b:Author>
        <b:NameList>
          <b:Person>
            <b:Last>Jia A</b:Last>
            <b:First>Wan</b:First>
            <b:Middle>Y, Xiao Y, Hu J</b:Middle>
          </b:Person>
        </b:NameList>
      </b:Author>
    </b:Author>
    <b:Title>Occurrence and fate of quinolone and fluoroquinolone antibiotics in a municipal sewage treatment plant</b:Title>
    <b:JournalName>Water Res</b:JournalName>
    <b:Year>2012</b:Year>
    <b:Pages>387–394</b:Pages>
    <b:RefOrder>62</b:RefOrder>
  </b:Source>
  <b:Source>
    <b:Tag>XuW07</b:Tag>
    <b:SourceType>JournalArticle</b:SourceType>
    <b:Guid>{5CF526B0-F050-4DF0-A9B2-DB01A5267A45}</b:Guid>
    <b:Author>
      <b:Author>
        <b:NameList>
          <b:Person>
            <b:Last>Xu W</b:Last>
            <b:First>Zhang</b:First>
            <b:Middle>G, Li X, Zou S, Li P, Hu Z, Li J</b:Middle>
          </b:Person>
        </b:NameList>
      </b:Author>
    </b:Author>
    <b:Title>Occurrence and elimination of antibiotics at four sewage treatment plants in the Pearl River Delta (PRD), South China</b:Title>
    <b:JournalName>Water Res</b:JournalName>
    <b:Year>2007</b:Year>
    <b:Pages>4526–4534</b:Pages>
    <b:RefOrder>63</b:RefOrder>
  </b:Source>
  <b:Source>
    <b:Tag>Car13</b:Tag>
    <b:SourceType>JournalArticle</b:SourceType>
    <b:Guid>{F1E53F88-B340-4C9C-AE37-741FCAA82122}</b:Guid>
    <b:Author>
      <b:Author>
        <b:NameList>
          <b:Person>
            <b:Last>Carvalho PN</b:Last>
            <b:First>Araújo</b:First>
            <b:Middle>JL, Mucha AP, Basto MCP, Almeida CMR</b:Middle>
          </b:Person>
        </b:NameList>
      </b:Author>
    </b:Author>
    <b:Title>Potential of constructed wetlands microcosms for the removal of veterinary pharmaceuticals from livestock wastewater</b:Title>
    <b:JournalName>Bioresour Technol</b:JournalName>
    <b:Year>2013</b:Year>
    <b:Pages>412–416</b:Pages>
    <b:RefOrder>64</b:RefOrder>
  </b:Source>
  <b:Source>
    <b:Tag>Bri05</b:Tag>
    <b:SourceType>JournalArticle</b:SourceType>
    <b:Guid>{3C903E47-E659-4591-9608-597095959C07}</b:Guid>
    <b:Author>
      <b:Author>
        <b:NameList>
          <b:Person>
            <b:Last>Brix H</b:Last>
            <b:First>Arias</b:First>
            <b:Middle>CA</b:Middle>
          </b:Person>
        </b:NameList>
      </b:Author>
    </b:Author>
    <b:Title>The use of vertical fl ow constructed wetlands for on-site treatment of domestic wastewater: new Danish guidelines</b:Title>
    <b:JournalName>Ecol Eng</b:JournalName>
    <b:Year>2005</b:Year>
    <b:Pages>491–500</b:Pages>
    <b:RefOrder>65</b:RefOrder>
  </b:Source>
  <b:Source>
    <b:Tag>Tan15</b:Tag>
    <b:SourceType>JournalArticle</b:SourceType>
    <b:Guid>{8FC9066C-43FD-4CE3-8DC5-335FB7BC0DED}</b:Guid>
    <b:Author>
      <b:Author>
        <b:NameList>
          <b:Person>
            <b:Last>Tang X</b:Last>
            <b:First>Wang</b:First>
            <b:Middle>S, Yang Y, Tao R, Dai Y, Dan A, Li L</b:Middle>
          </b:Person>
        </b:NameList>
      </b:Author>
    </b:Author>
    <b:Title>Removal of six phthalic acid esters (PAEs) from domestic sewage by constructed wetlands</b:Title>
    <b:JournalName>Chem Eng J</b:JournalName>
    <b:Year>2015</b:Year>
    <b:Pages>198–205</b:Pages>
    <b:RefOrder>66</b:RefOrder>
  </b:Source>
  <b:Source>
    <b:Tag>Cal14</b:Tag>
    <b:SourceType>JournalArticle</b:SourceType>
    <b:Guid>{D30373B5-C564-47DE-846C-585E8AC9E1BF}</b:Guid>
    <b:Author>
      <b:Author>
        <b:NameList>
          <b:Person>
            <b:Last>Calheiros CSC</b:Last>
            <b:First>Rangel</b:First>
            <b:Middle>AOSS, Castro PML</b:Middle>
          </b:Person>
        </b:NameList>
      </b:Author>
    </b:Author>
    <b:Title>Constructed wetlands for tannery wastewater treatment in Portugal: ten years of experience</b:Title>
    <b:JournalName>Int J Phytoremed</b:JournalName>
    <b:Year>2014</b:Year>
    <b:Pages>859–870</b:Pages>
    <b:RefOrder>67</b:RefOrder>
  </b:Source>
  <b:Source>
    <b:Tag>Fat11</b:Tag>
    <b:SourceType>JournalArticle</b:SourceType>
    <b:Guid>{58AA91AB-49F5-4604-AFC4-6E0374DDF1EC}</b:Guid>
    <b:Author>
      <b:Author>
        <b:NameList>
          <b:Person>
            <b:Last>Fatta-Kassinos D</b:Last>
            <b:First>Kalavrouziotis</b:First>
            <b:Middle>IK, Koukoulakis PH, Vasquez MI</b:Middle>
          </b:Person>
        </b:NameList>
      </b:Author>
    </b:Author>
    <b:Title>The risks associated with wastewater reuse and xenobiotics in the agroecological environment</b:Title>
    <b:JournalName>Sci Total Environ</b:JournalName>
    <b:Year>2011</b:Year>
    <b:Pages>3555–3563</b:Pages>
    <b:RefOrder>68</b:RefOrder>
  </b:Source>
  <b:Source>
    <b:Tag>Fer15</b:Tag>
    <b:SourceType>JournalArticle</b:SourceType>
    <b:Guid>{F737A139-1CA4-4FAA-ADC5-C0B710C5845F}</b:Guid>
    <b:Author>
      <b:Author>
        <b:NameList>
          <b:Person>
            <b:Last>Fernandes JP</b:Last>
            <b:First>Almeida</b:First>
            <b:Middle>CMR, Pereira AC, Ribeiro IL, Reis I, Carvalho P</b:Middle>
          </b:Person>
        </b:NameList>
      </b:Author>
    </b:Author>
    <b:Title>Microbial community dynamics associated with veterinary antibiotics removal in constructed wetlands microcosms</b:Title>
    <b:JournalName>Bioresour Technol</b:JournalName>
    <b:Year>2015</b:Year>
    <b:Pages>26–33</b:Pages>
    <b:RefOrder>69</b:RefOrder>
  </b:Source>
  <b:Source>
    <b:Tag>Car14</b:Tag>
    <b:SourceType>JournalArticle</b:SourceType>
    <b:Guid>{2D0D242D-3AB2-4EEE-B489-B25513527411}</b:Guid>
    <b:Author>
      <b:Author>
        <b:NameList>
          <b:Person>
            <b:Last>Carvalho P</b:Last>
            <b:First>Basto</b:First>
            <b:Middle>MC, Almeida CM, Brix H</b:Middle>
          </b:Person>
        </b:NameList>
      </b:Author>
    </b:Author>
    <b:Title>A review of plant–pharmaceutical interactions: from uptake and effects in crop plants to phytoremediation in constructed wetlands</b:Title>
    <b:JournalName>Environ Sci Pollut Res</b:JournalName>
    <b:Year>2014</b:Year>
    <b:Pages>11729–11763</b:Pages>
    <b:RefOrder>70</b:RefOrder>
  </b:Source>
  <b:Source>
    <b:Tag>Her10</b:Tag>
    <b:SourceType>JournalArticle</b:SourceType>
    <b:Guid>{F1A63E92-2800-46EC-8880-2406942CB9BC}</b:Guid>
    <b:Author>
      <b:Author>
        <b:NameList>
          <b:Person>
            <b:Last>Herklotz PA</b:Last>
            <b:First>Gurung</b:First>
            <b:Middle>P, Vanden Heuvel B, Kinney CA</b:Middle>
          </b:Person>
        </b:NameList>
      </b:Author>
    </b:Author>
    <b:Title>Uptake of human pharmaceuticals by plants grown under hydroponic conditions</b:Title>
    <b:JournalName>Chemosphere</b:JournalName>
    <b:Year>2010</b:Year>
    <b:Pages>1416–1421</b:Pages>
    <b:RefOrder>71</b:RefOrder>
  </b:Source>
  <b:Source>
    <b:Tag>Pen14</b:Tag>
    <b:SourceType>JournalArticle</b:SourceType>
    <b:Guid>{5E0B5170-154A-4460-A8D1-4E9BDD087A70}</b:Guid>
    <b:Author>
      <b:Author>
        <b:NameList>
          <b:Person>
            <b:Last>Peng L</b:Last>
            <b:First>Hua</b:First>
            <b:Middle>Y, Cai J, Zhao J, Zhou W, Zhu D</b:Middle>
          </b:Person>
        </b:NameList>
      </b:Author>
    </b:Author>
    <b:Title>Effects of plants and temperature on nitrogen removal and microbiology in a pilot-scale integrated vertical-flow wetland treating primary domestic wastewater</b:Title>
    <b:JournalName>Ecol Eng</b:JournalName>
    <b:Year>2014</b:Year>
    <b:Pages>285–290</b:Pages>
    <b:RefOrder>72</b:RefOrder>
  </b:Source>
  <b:Source>
    <b:Tag>Ham11</b:Tag>
    <b:SourceType>JournalArticle</b:SourceType>
    <b:Guid>{87C05832-495B-4AE6-A694-60389C3F5224}</b:Guid>
    <b:Author>
      <b:Author>
        <b:NameList>
          <b:Person>
            <b:Last>Hammesfahr U</b:Last>
            <b:First>Kotzerke</b:First>
            <b:Middle>A, Lamshöft M, Wilke B-M, Kandeler E, Thiele-Bruhn S</b:Middle>
          </b:Person>
        </b:NameList>
      </b:Author>
    </b:Author>
    <b:Title>Effects of sulfadiazine-contaminated fresh and stored manure on a soil microbial community</b:Title>
    <b:JournalName>Eur J Soil Biol </b:JournalName>
    <b:Year>2011</b:Year>
    <b:Pages>61–68</b:Pages>
    <b:RefOrder>73</b:RefOrder>
  </b:Source>
  <b:Source>
    <b:Tag>Oll13</b:Tag>
    <b:SourceType>JournalArticle</b:SourceType>
    <b:Guid>{3D749A84-832C-4C17-AD4F-BA5C3EDD8D11}</b:Guid>
    <b:Author>
      <b:Author>
        <b:NameList>
          <b:Person>
            <b:Last>Ollivier J</b:Last>
            <b:First>Schacht</b:First>
            <b:Middle>D, Kindler R, Groeneweg J, Engel M, Wilke B-M</b:Middle>
          </b:Person>
        </b:NameList>
      </b:Author>
    </b:Author>
    <b:Title>Effects of repeated application of sulfadiazine-contaminated pig manure on the abundance and diversity of ammonia and nitrite oxidizers in the root-rhizosphere complex of pasture plants under fi eld conditions</b:Title>
    <b:JournalName>Front Microbiol</b:JournalName>
    <b:Year>2013</b:Year>
    <b:RefOrder>74</b:RefOrder>
  </b:Source>
  <b:Source>
    <b:Tag>Din10</b:Tag>
    <b:SourceType>JournalArticle</b:SourceType>
    <b:Guid>{3D876E6A-7E8F-4B76-AA88-4B4557CCDB5D}</b:Guid>
    <b:Author>
      <b:Author>
        <b:NameList>
          <b:Person>
            <b:Last>Ding C</b:Last>
            <b:First>He</b:First>
            <b:Middle>J</b:Middle>
          </b:Person>
        </b:NameList>
      </b:Author>
    </b:Author>
    <b:Title>Effect of antibiotics in the environment on microbial populations</b:Title>
    <b:JournalName>Appl Microbiol Biotechnol</b:JournalName>
    <b:Year>2010</b:Year>
    <b:Pages>925–941</b:Pages>
    <b:RefOrder>75</b:RefOrder>
  </b:Source>
  <b:Source>
    <b:Tag>Thi05</b:Tag>
    <b:SourceType>JournalArticle</b:SourceType>
    <b:Guid>{E5E96372-9A62-4A2F-B09B-DC0B9F779AFB}</b:Guid>
    <b:Author>
      <b:Author>
        <b:NameList>
          <b:Person>
            <b:Last>Thiele-Bruhn S</b:Last>
            <b:First>Beck</b:First>
            <b:Middle>I-C</b:Middle>
          </b:Person>
        </b:NameList>
      </b:Author>
    </b:Author>
    <b:Title>Effects of sulfonamide and tetracycline antibiotics on soil microbial activity and microbial biomass</b:Title>
    <b:JournalName>Chemosphere</b:JournalName>
    <b:Year>2005</b:Year>
    <b:Pages>457–465</b:Pages>
    <b:RefOrder>76</b:RefOrder>
  </b:Source>
  <b:Source>
    <b:Tag>Jec14</b:Tag>
    <b:SourceType>JournalArticle</b:SourceType>
    <b:Guid>{2C494037-7E13-4709-8BB1-1844DDB58E08}</b:Guid>
    <b:Author>
      <b:Author>
        <b:NameList>
          <b:Person>
            <b:Last>Jechalke S</b:Last>
            <b:First>Heuer</b:First>
            <b:Middle>H, Siemens J, Amelung W, Smalla K</b:Middle>
          </b:Person>
        </b:NameList>
      </b:Author>
    </b:Author>
    <b:Title>Fate and effects of veterinary antibiotics in soil</b:Title>
    <b:JournalName>Trends Microbiol</b:JournalName>
    <b:Year>2014</b:Year>
    <b:Pages>536–545</b:Pages>
    <b:RefOrder>77</b:RefOrder>
  </b:Source>
  <b:Source>
    <b:Tag>Ham08</b:Tag>
    <b:SourceType>JournalArticle</b:SourceType>
    <b:Guid>{7BC8F7D2-CFC8-4B75-8866-80E4AE5A43DB}</b:Guid>
    <b:Author>
      <b:Author>
        <b:NameList>
          <b:Person>
            <b:Last>Hammesfahr</b:Last>
            <b:First>Heuer</b:First>
            <b:Middle>H, Manzke B, Smalla K, Thiele-Bruhn S</b:Middle>
          </b:Person>
        </b:NameList>
      </b:Author>
    </b:Author>
    <b:Title>Impact of the antibiotic sulfadiazine and pig manure on the microbial community structure in agricultural soils</b:Title>
    <b:JournalName>Soil Biol Biochem</b:JournalName>
    <b:Year>2008</b:Year>
    <b:Pages>1583–1591</b:Pages>
    <b:RefOrder>78</b:RefOrder>
  </b:Source>
  <b:Source>
    <b:Tag>Ham111</b:Tag>
    <b:SourceType>JournalArticle</b:SourceType>
    <b:Guid>{ABEA89D9-E123-467D-AC9C-55ED04F9EBB3}</b:Guid>
    <b:Author>
      <b:Author>
        <b:NameList>
          <b:Person>
            <b:Last>Hammesfahr-U</b:Last>
            <b:First>Kotzerke,</b:First>
            <b:Middle>Lamshöft, Wilke, Kandeler E, Thiele Bruhn</b:Middle>
          </b:Person>
        </b:NameList>
      </b:Author>
    </b:Author>
    <b:Title>Effects of sulfadiazine-contaminated fresh and stored manure on a soil microbial community</b:Title>
    <b:JournalName>Eur J Soil Biol</b:JournalName>
    <b:Year>2011</b:Year>
    <b:Pages>61–68</b:Pages>
    <b:RefOrder>79</b:RefOrder>
  </b:Source>
  <b:Source>
    <b:Tag>Rei13</b:Tag>
    <b:SourceType>JournalArticle</b:SourceType>
    <b:Guid>{0E320B6D-9C7D-4BFA-94CE-E0E91240C7C4}</b:Guid>
    <b:Author>
      <b:Author>
        <b:NameList>
          <b:Person>
            <b:Last>Reichel R</b:Last>
            <b:First>Rosendahl</b:First>
            <b:Middle>I, Peeters ETHM, Focks A, Groeneweg J, Bierl R</b:Middle>
          </b:Person>
        </b:NameList>
      </b:Author>
    </b:Author>
    <b:Title>Effects of slurry from sulfadiazine- (SDZ) and difl oxacin- (DIF) medicated pigs on the structural diversity of microorganisms in bulk and rhizosphere soil</b:Title>
    <b:JournalName>Soil Biol Biochem</b:JournalName>
    <b:Year>2013</b:Year>
    <b:Pages>82–91</b:Pages>
    <b:RefOrder>80</b:RefOrder>
  </b:Source>
  <b:Source>
    <b:Tag>AlF18</b:Tag>
    <b:SourceType>JournalArticle</b:SourceType>
    <b:Guid>{6DC93704-189E-41D8-867E-31D66B038241}</b:Guid>
    <b:Author>
      <b:Author>
        <b:NameList>
          <b:Person>
            <b:Last>Al-Farsi R</b:Last>
            <b:First>Ahmed</b:First>
            <b:Middle>M, Al-Busaidi A, Choudri BS</b:Middle>
          </b:Person>
        </b:NameList>
      </b:Author>
    </b:Author>
    <b:Title>Assessing the presence of pharmaceuticals in soil and plants irrigated with treated wastewater in Oman</b:Title>
    <b:JournalName>Int J of Recycl Org Waste Agric</b:JournalName>
    <b:Year>2018</b:Year>
    <b:Pages>165–172</b:Pages>
    <b:RefOrder>81</b:RefOrder>
  </b:Source>
  <b:Source>
    <b:Tag>WuX12</b:Tag>
    <b:SourceType>JournalArticle</b:SourceType>
    <b:Guid>{74D59326-E842-487C-8CB1-E3F9AECDE516}</b:Guid>
    <b:Author>
      <b:Author>
        <b:NameList>
          <b:Person>
            <b:Last>Wu X</b:Last>
            <b:First>Conkle</b:First>
            <b:Middle>J, Gan J</b:Middle>
          </b:Person>
        </b:NameList>
      </b:Author>
    </b:Author>
    <b:Title>Multi-residue determination of pharmaceutical and personal care products in vegetables</b:Title>
    <b:JournalName>J Chromatogr A</b:JournalName>
    <b:Year>2012</b:Year>
    <b:Pages>78–86</b:Pages>
    <b:RefOrder>82</b:RefOrder>
  </b:Source>
  <b:Source>
    <b:Tag>TKa14</b:Tag>
    <b:SourceType>Report</b:SourceType>
    <b:Guid>{C9B35A55-B574-45D0-BA20-EB10209AB892}</b:Guid>
    <b:Author>
      <b:Author>
        <b:NameList>
          <b:Person>
            <b:Last>Kadim</b:Last>
          </b:Person>
        </b:NameList>
      </b:Author>
    </b:Author>
    <b:Title>Chemical contaminates of meat and meat products, which threaten human health</b:Title>
    <b:Year>2014</b:Year>
    <b:Publisher>idosi</b:Publisher>
    <b:RefOrder>83</b:RefOrder>
  </b:Source>
  <b:Source>
    <b:Tag>Küm08</b:Tag>
    <b:SourceType>Book</b:SourceType>
    <b:Guid>{F44DA7E5-3406-424C-9FC7-9645AFCBF650}</b:Guid>
    <b:Title>Pharmaceuticals in the environment – a brief summary</b:Title>
    <b:Year>2008</b:Year>
    <b:Publisher>Springer</b:Publisher>
    <b:City>Berlin</b:City>
    <b:Author>
      <b:Author>
        <b:NameList>
          <b:Person>
            <b:Last>Kümmerer</b:Last>
          </b:Person>
        </b:NameList>
      </b:Author>
    </b:Author>
    <b:RefOrder>84</b:RefOrder>
  </b:Source>
  <b:Source>
    <b:Tag>Oet05</b:Tag>
    <b:SourceType>JournalArticle</b:SourceType>
    <b:Guid>{DABF1DA1-AB83-49E5-850C-B8FCF7D2142B}</b:Guid>
    <b:Title>Effects of Pharmaceuticals on Aquatic Invertebrates. Part I. The antiepileptic drug carbamazepine</b:Title>
    <b:Year>2005</b:Year>
    <b:Author>
      <b:Author>
        <b:NameList>
          <b:Person>
            <b:Last>Oetken M</b:Last>
            <b:First>Nentwig</b:First>
            <b:Middle>G, Lçffler D, Ternes T, Oehlmann J</b:Middle>
          </b:Person>
        </b:NameList>
      </b:Author>
    </b:Author>
    <b:JournalName>Arch Environ Contam Toxicol</b:JournalName>
    <b:Pages>353–361</b:Pages>
    <b:RefOrder>85</b:RefOrder>
  </b:Source>
  <b:Source>
    <b:Tag>Fla05</b:Tag>
    <b:SourceType>JournalArticle</b:SourceType>
    <b:Guid>{91EBEC8F-CF1B-4561-B583-FBD25C5B9057}</b:Guid>
    <b:Author>
      <b:Author>
        <b:NameList>
          <b:Person>
            <b:Last>Flaherty CM</b:Last>
            <b:First>Dodson</b:First>
            <b:Middle>SI</b:Middle>
          </b:Person>
        </b:NameList>
      </b:Author>
    </b:Author>
    <b:Title>Effects of pharmaceuticals on Daphnia survival, growth, and reproduction</b:Title>
    <b:JournalName>Chemosphere</b:JournalName>
    <b:Year>2005</b:Year>
    <b:Pages>200–207</b:Pages>
    <b:RefOrder>86</b:RefOrder>
  </b:Source>
  <b:Source>
    <b:Tag>LiB101</b:Tag>
    <b:SourceType>JournalArticle</b:SourceType>
    <b:Guid>{1F7D7579-F41D-4C9B-A68A-D49F86738352}</b:Guid>
    <b:Author>
      <b:Author>
        <b:NameList>
          <b:Person>
            <b:Last>Li B</b:Last>
            <b:First>Zhang</b:First>
            <b:Middle>T</b:Middle>
          </b:Person>
        </b:NameList>
      </b:Author>
    </b:Author>
    <b:Title>Biodegradation and adsorption of antibiotics in the activated sludge</b:Title>
    <b:JournalName>Environ Sci Technol</b:JournalName>
    <b:Year>2010</b:Year>
    <b:Pages>3468–3473</b:Pages>
    <b:RefOrder>87</b:RefOrder>
  </b:Source>
  <b:Source>
    <b:Tag>Jes16</b:Tag>
    <b:SourceType>JournalArticle</b:SourceType>
    <b:Guid>{DCBB0AEC-520C-4DA5-AB2E-3053EA01BA90}</b:Guid>
    <b:Author>
      <b:Author>
        <b:NameList>
          <b:Person>
            <b:Last>Jessica Williams‐Nguyen</b:Last>
            <b:First>J.</b:First>
            <b:Middle>Brett Sallach, Shannon Bartelt‐Hunt</b:Middle>
          </b:Person>
        </b:NameList>
      </b:Author>
    </b:Author>
    <b:Title>Antibiotics and Antibiotic Resistance in Agroecosystems: State of the Science</b:Title>
    <b:JournalName>Journal of Environmental Quality</b:JournalName>
    <b:Year>2016</b:Year>
    <b:RefOrder>1</b:RefOrder>
  </b:Source>
</b:Sources>
</file>

<file path=customXml/itemProps1.xml><?xml version="1.0" encoding="utf-8"?>
<ds:datastoreItem xmlns:ds="http://schemas.openxmlformats.org/officeDocument/2006/customXml" ds:itemID="{414EF324-40F4-4D5F-9604-34316EACB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36</Pages>
  <Words>31258</Words>
  <Characters>168796</Characters>
  <Application>Microsoft Office Word</Application>
  <DocSecurity>0</DocSecurity>
  <Lines>1406</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ZOOR SANJRANI</dc:creator>
  <cp:lastModifiedBy>Klontza Eleftheria</cp:lastModifiedBy>
  <cp:revision>41</cp:revision>
  <cp:lastPrinted>2021-08-15T10:40:00Z</cp:lastPrinted>
  <dcterms:created xsi:type="dcterms:W3CDTF">2021-06-29T17:26:00Z</dcterms:created>
  <dcterms:modified xsi:type="dcterms:W3CDTF">2021-08-15T10:40:00Z</dcterms:modified>
</cp:coreProperties>
</file>